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D097D50" w14:textId="4AA96205" w:rsidR="00E5101C" w:rsidRDefault="00E5101C" w:rsidP="00EA3C28">
      <w:pPr>
        <w:pStyle w:val="Heading1"/>
        <w:spacing w:line="360" w:lineRule="auto"/>
        <w:jc w:val="both"/>
      </w:pPr>
      <w:r w:rsidRPr="00524172">
        <w:t>Abstract:</w:t>
      </w:r>
    </w:p>
    <w:p w14:paraId="36E003DE" w14:textId="5946FD89" w:rsidR="00024855" w:rsidRPr="00024855" w:rsidRDefault="001358C3" w:rsidP="00DC0897">
      <w:pPr>
        <w:pStyle w:val="ListParagraph"/>
        <w:numPr>
          <w:ilvl w:val="0"/>
          <w:numId w:val="1"/>
        </w:numPr>
      </w:pPr>
      <w:r>
        <w:t xml:space="preserve">Individual size and growth rates are key determinants of performance </w:t>
      </w:r>
      <w:r w:rsidR="00137577">
        <w:t>with</w:t>
      </w:r>
      <w:r>
        <w:t xml:space="preserve"> population-level consequences.</w:t>
      </w:r>
      <w:r w:rsidR="00F50240">
        <w:t xml:space="preserve">  </w:t>
      </w:r>
      <w:r w:rsidR="007C2AA4">
        <w:t>For species</w:t>
      </w:r>
      <w:r w:rsidR="000A1872">
        <w:t xml:space="preserve"> that </w:t>
      </w:r>
      <w:r w:rsidR="00070F4B">
        <w:t xml:space="preserve">grow to </w:t>
      </w:r>
      <w:r w:rsidR="000A1872">
        <w:t>achieve</w:t>
      </w:r>
      <w:r w:rsidR="007C2AA4">
        <w:t xml:space="preserve"> a size</w:t>
      </w:r>
      <w:r w:rsidR="000A1872">
        <w:t xml:space="preserve"> </w:t>
      </w:r>
      <w:r w:rsidR="007C2AA4">
        <w:t>refuge from predators, t</w:t>
      </w:r>
      <w:r w:rsidR="00F50240">
        <w:t>he</w:t>
      </w:r>
      <w:r w:rsidR="00280F6A">
        <w:t xml:space="preserve"> interaction</w:t>
      </w:r>
      <w:r w:rsidR="00F50240">
        <w:t xml:space="preserve"> between</w:t>
      </w:r>
      <w:r w:rsidR="00280F6A">
        <w:t xml:space="preserve"> juvenile</w:t>
      </w:r>
      <w:r w:rsidR="00631287">
        <w:t xml:space="preserve"> </w:t>
      </w:r>
      <w:r w:rsidR="00280F6A">
        <w:t>survival</w:t>
      </w:r>
      <w:r w:rsidR="00F50240">
        <w:t xml:space="preserve"> rates and growth </w:t>
      </w:r>
      <w:r w:rsidR="000A1872">
        <w:t>is widely acknowledged to</w:t>
      </w:r>
      <w:r w:rsidR="007C2AA4">
        <w:t xml:space="preserve"> </w:t>
      </w:r>
      <w:r w:rsidR="00C72C81">
        <w:t>affect population dynamics</w:t>
      </w:r>
      <w:r w:rsidR="00631287">
        <w:t xml:space="preserve">, but </w:t>
      </w:r>
      <w:r w:rsidR="00C72C81">
        <w:t xml:space="preserve">the </w:t>
      </w:r>
      <w:r w:rsidR="005D5043">
        <w:t>interaction</w:t>
      </w:r>
      <w:r w:rsidR="00C72C81">
        <w:t xml:space="preserve"> has </w:t>
      </w:r>
      <w:r w:rsidR="008B032F">
        <w:t>rarely been</w:t>
      </w:r>
      <w:r w:rsidR="00564412">
        <w:t xml:space="preserve"> illustrated </w:t>
      </w:r>
      <w:r w:rsidR="00723EE2">
        <w:t>theoretically or</w:t>
      </w:r>
      <w:r w:rsidR="00564412">
        <w:t xml:space="preserve"> </w:t>
      </w:r>
      <w:r w:rsidR="00631287">
        <w:t>quantified</w:t>
      </w:r>
      <w:r w:rsidR="007C2AA4">
        <w:t xml:space="preserve"> under natural conditions. </w:t>
      </w:r>
    </w:p>
    <w:p w14:paraId="4D478E35" w14:textId="035D826D" w:rsidR="00280F6A" w:rsidRDefault="00C72C81" w:rsidP="00564412">
      <w:pPr>
        <w:pStyle w:val="NATESTYLE1CommonCollege"/>
        <w:numPr>
          <w:ilvl w:val="0"/>
          <w:numId w:val="1"/>
        </w:numPr>
        <w:spacing w:after="120" w:line="360" w:lineRule="auto"/>
        <w:jc w:val="both"/>
      </w:pPr>
      <w:r>
        <w:t>We used</w:t>
      </w:r>
      <w:r w:rsidR="007C2AA4">
        <w:t xml:space="preserve"> a </w:t>
      </w:r>
      <w:r w:rsidR="00280F6A">
        <w:t xml:space="preserve">published </w:t>
      </w:r>
      <w:commentRangeStart w:id="0"/>
      <w:r w:rsidR="000A1872">
        <w:t>age</w:t>
      </w:r>
      <w:r w:rsidR="00280F6A">
        <w:t xml:space="preserve">-structured </w:t>
      </w:r>
      <w:commentRangeEnd w:id="0"/>
      <w:r w:rsidR="000A1872">
        <w:rPr>
          <w:rStyle w:val="CommentReference"/>
          <w:rFonts w:cstheme="minorBidi"/>
        </w:rPr>
        <w:commentReference w:id="0"/>
      </w:r>
      <w:r w:rsidR="00280F6A">
        <w:t xml:space="preserve">population model </w:t>
      </w:r>
      <w:r w:rsidR="008B032F">
        <w:t>of a</w:t>
      </w:r>
      <w:r w:rsidR="00D213B3">
        <w:t xml:space="preserve">n annual </w:t>
      </w:r>
      <w:r w:rsidR="008B032F">
        <w:t xml:space="preserve">freshwater snail </w:t>
      </w:r>
      <w:r>
        <w:t xml:space="preserve">species </w:t>
      </w:r>
      <w:r w:rsidR="008B032F">
        <w:t xml:space="preserve">with diminishing populations </w:t>
      </w:r>
      <w:r>
        <w:t>to</w:t>
      </w:r>
      <w:r w:rsidR="00280F6A">
        <w:t xml:space="preserve"> construct</w:t>
      </w:r>
      <w:r w:rsidR="000A1872">
        <w:t xml:space="preserve"> a </w:t>
      </w:r>
      <w:proofErr w:type="gramStart"/>
      <w:r w:rsidR="00280F6A">
        <w:t>zero population</w:t>
      </w:r>
      <w:proofErr w:type="gramEnd"/>
      <w:r w:rsidR="00280F6A">
        <w:t xml:space="preserve"> growth for </w:t>
      </w:r>
      <w:r>
        <w:t xml:space="preserve">theoretical </w:t>
      </w:r>
      <w:r w:rsidR="00280F6A">
        <w:t>combinations of juvenile</w:t>
      </w:r>
      <w:r w:rsidR="002F05E3">
        <w:t xml:space="preserve"> </w:t>
      </w:r>
      <w:r w:rsidR="00280F6A">
        <w:t xml:space="preserve">daily growth and survival.  The resulting </w:t>
      </w:r>
      <w:r w:rsidR="000A1872">
        <w:t>isocli</w:t>
      </w:r>
      <w:r w:rsidR="00280F6A">
        <w:t xml:space="preserve">ne produced the expected result that </w:t>
      </w:r>
      <w:r w:rsidR="000A1872">
        <w:t>faster</w:t>
      </w:r>
      <w:r w:rsidR="00280F6A">
        <w:t xml:space="preserve"> </w:t>
      </w:r>
      <w:r w:rsidR="007576CC">
        <w:t xml:space="preserve">juvenile </w:t>
      </w:r>
      <w:r w:rsidR="00280F6A">
        <w:t>growth would offset greater</w:t>
      </w:r>
      <w:r w:rsidR="002F05E3">
        <w:t xml:space="preserve"> juvenile</w:t>
      </w:r>
      <w:r w:rsidR="00280F6A">
        <w:t xml:space="preserve"> mortality (</w:t>
      </w:r>
      <w:r>
        <w:t xml:space="preserve">i.e., </w:t>
      </w:r>
      <w:r w:rsidR="00280F6A">
        <w:t xml:space="preserve">lower survival).  </w:t>
      </w:r>
    </w:p>
    <w:p w14:paraId="088C3B01" w14:textId="14110C3B" w:rsidR="00E5101C" w:rsidRDefault="00FF7133" w:rsidP="00EA3C28">
      <w:pPr>
        <w:pStyle w:val="NATESTYLE1CommonCollege"/>
        <w:numPr>
          <w:ilvl w:val="0"/>
          <w:numId w:val="1"/>
        </w:numPr>
        <w:spacing w:after="120" w:line="360" w:lineRule="auto"/>
        <w:jc w:val="both"/>
      </w:pPr>
      <w:r>
        <w:t>We</w:t>
      </w:r>
      <w:r w:rsidR="00977020">
        <w:t xml:space="preserve"> </w:t>
      </w:r>
      <w:r w:rsidR="00E5101C">
        <w:t>then measured</w:t>
      </w:r>
      <w:r w:rsidR="000A1872">
        <w:t xml:space="preserve"> </w:t>
      </w:r>
      <w:r>
        <w:t>juvenile</w:t>
      </w:r>
      <w:r w:rsidR="007576CC">
        <w:t xml:space="preserve"> </w:t>
      </w:r>
      <w:r w:rsidR="00E5101C">
        <w:t xml:space="preserve">survival and growth </w:t>
      </w:r>
      <w:r w:rsidR="00977020">
        <w:t xml:space="preserve">rates </w:t>
      </w:r>
      <w:r w:rsidR="00E5101C">
        <w:t xml:space="preserve">in </w:t>
      </w:r>
      <w:r w:rsidR="00D9633B">
        <w:t>multiple</w:t>
      </w:r>
      <w:r w:rsidR="00280F6A">
        <w:t xml:space="preserve"> </w:t>
      </w:r>
      <w:proofErr w:type="gramStart"/>
      <w:r w:rsidR="00280F6A">
        <w:t>wetland</w:t>
      </w:r>
      <w:r>
        <w:t>s</w:t>
      </w:r>
      <w:r w:rsidR="002F05E3">
        <w:t xml:space="preserve"> </w:t>
      </w:r>
      <w:r w:rsidR="00E5101C">
        <w:t xml:space="preserve"> </w:t>
      </w:r>
      <w:r w:rsidR="007576CC">
        <w:t>with</w:t>
      </w:r>
      <w:proofErr w:type="gramEnd"/>
      <w:r w:rsidR="007576CC">
        <w:t xml:space="preserve"> </w:t>
      </w:r>
      <w:r w:rsidR="00E5101C">
        <w:t>natural</w:t>
      </w:r>
      <w:r w:rsidR="00977020">
        <w:t>ly varying</w:t>
      </w:r>
      <w:r w:rsidR="00E5101C">
        <w:t xml:space="preserve"> predator </w:t>
      </w:r>
      <w:r w:rsidR="007576CC">
        <w:t xml:space="preserve">assemblages </w:t>
      </w:r>
      <w:r w:rsidR="00E5101C">
        <w:t>and seasonal environmental variation</w:t>
      </w:r>
      <w:r w:rsidR="007576CC">
        <w:t xml:space="preserve"> (e.g., temperature, water levels)</w:t>
      </w:r>
      <w:r>
        <w:t>.</w:t>
      </w:r>
      <w:r w:rsidR="000A1872">
        <w:t xml:space="preserve"> Seasonal </w:t>
      </w:r>
      <w:r w:rsidR="00D9633B">
        <w:t xml:space="preserve">rates </w:t>
      </w:r>
      <w:r w:rsidR="000A1872">
        <w:t xml:space="preserve">and averaged parameters were interpreted relative to the isocline from the </w:t>
      </w:r>
      <w:proofErr w:type="gramStart"/>
      <w:r w:rsidR="000A1872">
        <w:t>model.</w:t>
      </w:r>
      <w:r w:rsidR="00E5101C">
        <w:t>.</w:t>
      </w:r>
      <w:proofErr w:type="gramEnd"/>
    </w:p>
    <w:p w14:paraId="456AA3BB" w14:textId="77068988" w:rsidR="00E5101C" w:rsidRDefault="00E5101C" w:rsidP="002F787B">
      <w:pPr>
        <w:pStyle w:val="NATESTYLE1CommonCollege"/>
        <w:spacing w:after="120" w:line="360" w:lineRule="auto"/>
        <w:ind w:left="720"/>
        <w:jc w:val="both"/>
      </w:pPr>
      <w:commentRangeStart w:id="1"/>
      <w:r>
        <w:t xml:space="preserve">Daily </w:t>
      </w:r>
      <w:r w:rsidR="007576CC">
        <w:t xml:space="preserve">juvenile </w:t>
      </w:r>
      <w:r>
        <w:t xml:space="preserve">survival rates were </w:t>
      </w:r>
      <w:r w:rsidR="007576CC">
        <w:t>lower</w:t>
      </w:r>
      <w:r w:rsidR="00785DB4">
        <w:t>,</w:t>
      </w:r>
      <w:r w:rsidR="007576CC">
        <w:t xml:space="preserve"> </w:t>
      </w:r>
      <w:r w:rsidR="00114455">
        <w:t>and more clearly size-dependent</w:t>
      </w:r>
      <w:r w:rsidR="00785DB4">
        <w:t>,</w:t>
      </w:r>
      <w:r w:rsidR="0034366D">
        <w:t xml:space="preserve"> in </w:t>
      </w:r>
      <w:r>
        <w:t xml:space="preserve">the </w:t>
      </w:r>
      <w:r w:rsidR="00C72C81">
        <w:t xml:space="preserve">cooler </w:t>
      </w:r>
      <w:r>
        <w:t>dry</w:t>
      </w:r>
      <w:r w:rsidR="00C72C81">
        <w:t xml:space="preserve"> </w:t>
      </w:r>
      <w:r>
        <w:t>season</w:t>
      </w:r>
      <w:r w:rsidR="007576CC">
        <w:t xml:space="preserve"> </w:t>
      </w:r>
      <w:r w:rsidR="00785DB4">
        <w:t>than</w:t>
      </w:r>
      <w:r w:rsidR="002F05E3">
        <w:t xml:space="preserve"> in the </w:t>
      </w:r>
      <w:r w:rsidR="00C72C81">
        <w:t xml:space="preserve">warmer </w:t>
      </w:r>
      <w:r w:rsidR="002F05E3">
        <w:t>wet</w:t>
      </w:r>
      <w:r w:rsidR="00C72C81">
        <w:t xml:space="preserve"> (rainy)</w:t>
      </w:r>
      <w:r w:rsidR="002F05E3">
        <w:t xml:space="preserve"> season.</w:t>
      </w:r>
      <w:commentRangeEnd w:id="1"/>
      <w:r w:rsidR="00785DB4">
        <w:rPr>
          <w:rStyle w:val="CommentReference"/>
          <w:rFonts w:cstheme="minorBidi"/>
        </w:rPr>
        <w:commentReference w:id="1"/>
      </w:r>
      <w:r w:rsidR="007576CC">
        <w:t xml:space="preserve"> </w:t>
      </w:r>
      <w:r w:rsidR="00564412">
        <w:t>Greater</w:t>
      </w:r>
      <w:r w:rsidR="00977020">
        <w:t xml:space="preserve"> abundances of</w:t>
      </w:r>
      <w:r>
        <w:t xml:space="preserve"> </w:t>
      </w:r>
      <w:r w:rsidR="007576CC">
        <w:t xml:space="preserve">generalist </w:t>
      </w:r>
      <w:r>
        <w:t>insect and vertebrate predator</w:t>
      </w:r>
      <w:r w:rsidR="00977020">
        <w:t>s in the dry season</w:t>
      </w:r>
      <w:r w:rsidR="00564412">
        <w:t xml:space="preserve"> seemed to be responsible for the </w:t>
      </w:r>
      <w:r w:rsidR="00114455">
        <w:t>greater</w:t>
      </w:r>
      <w:r w:rsidR="00D9633B">
        <w:t xml:space="preserve"> mortality</w:t>
      </w:r>
      <w:r w:rsidR="00785DB4">
        <w:t xml:space="preserve"> (lower survival)</w:t>
      </w:r>
      <w:r>
        <w:t>.</w:t>
      </w:r>
      <w:r w:rsidR="002F05E3">
        <w:t xml:space="preserve"> </w:t>
      </w:r>
      <w:r>
        <w:t xml:space="preserve">Juvenile growth was </w:t>
      </w:r>
      <w:r w:rsidR="00977020">
        <w:t xml:space="preserve">faster </w:t>
      </w:r>
      <w:r>
        <w:t xml:space="preserve">in the </w:t>
      </w:r>
      <w:r w:rsidR="002F05E3">
        <w:t xml:space="preserve">warmer </w:t>
      </w:r>
      <w:r>
        <w:t xml:space="preserve">wet </w:t>
      </w:r>
      <w:proofErr w:type="gramStart"/>
      <w:r w:rsidR="00CF3E47">
        <w:t>season.</w:t>
      </w:r>
      <w:r>
        <w:t>.</w:t>
      </w:r>
      <w:proofErr w:type="gramEnd"/>
    </w:p>
    <w:p w14:paraId="45A317C8" w14:textId="50B19290" w:rsidR="00FF7133" w:rsidRDefault="00C72C81" w:rsidP="00C72C81">
      <w:pPr>
        <w:pStyle w:val="NATESTYLE1CommonCollege"/>
        <w:numPr>
          <w:ilvl w:val="0"/>
          <w:numId w:val="1"/>
        </w:numPr>
        <w:spacing w:after="120" w:line="360" w:lineRule="auto"/>
        <w:jc w:val="both"/>
      </w:pPr>
      <w:r>
        <w:t xml:space="preserve">A model using </w:t>
      </w:r>
      <w:r w:rsidR="00CF3E47">
        <w:t xml:space="preserve">only </w:t>
      </w:r>
      <w:r>
        <w:t>p</w:t>
      </w:r>
      <w:r w:rsidR="00564412">
        <w:t>arameter c</w:t>
      </w:r>
      <w:r w:rsidR="00FF7133">
        <w:t>ombinations of</w:t>
      </w:r>
      <w:r w:rsidR="00E5101C">
        <w:t xml:space="preserve"> growth and survival in the </w:t>
      </w:r>
      <w:r w:rsidR="00FF7133">
        <w:t xml:space="preserve">cooler </w:t>
      </w:r>
      <w:r w:rsidR="00E5101C">
        <w:t xml:space="preserve">dry season </w:t>
      </w:r>
      <w:r w:rsidR="00FF7133">
        <w:t xml:space="preserve">would </w:t>
      </w:r>
      <w:proofErr w:type="gramStart"/>
      <w:r w:rsidR="00E5101C">
        <w:t>pr</w:t>
      </w:r>
      <w:r w:rsidR="00FF7133">
        <w:t xml:space="preserve">edict </w:t>
      </w:r>
      <w:r w:rsidR="00E5101C">
        <w:t xml:space="preserve"> declining</w:t>
      </w:r>
      <w:proofErr w:type="gramEnd"/>
      <w:r w:rsidR="00E5101C">
        <w:t xml:space="preserve"> populations, </w:t>
      </w:r>
      <w:r w:rsidR="00CF3E47">
        <w:t xml:space="preserve">while </w:t>
      </w:r>
      <w:r w:rsidR="00FF7133">
        <w:t xml:space="preserve">parameters </w:t>
      </w:r>
      <w:r w:rsidR="00CF3E47">
        <w:t>from</w:t>
      </w:r>
      <w:r w:rsidR="00FF7133">
        <w:t xml:space="preserve"> the  warmer wet season predicted populations</w:t>
      </w:r>
      <w:r w:rsidR="00E5101C">
        <w:t xml:space="preserve"> at replacement</w:t>
      </w:r>
      <w:r w:rsidR="008B032F">
        <w:t xml:space="preserve"> (λ = 1)</w:t>
      </w:r>
      <w:r w:rsidR="00E5101C">
        <w:t xml:space="preserve"> or increasing. When parameters were combined</w:t>
      </w:r>
      <w:r w:rsidR="00564412">
        <w:t xml:space="preserve"> with weighted averaging</w:t>
      </w:r>
      <w:r w:rsidR="00D213B3">
        <w:t xml:space="preserve"> to cover a full reproductive season</w:t>
      </w:r>
      <w:r w:rsidR="00E5101C">
        <w:t xml:space="preserve">, populations were projected to decline in </w:t>
      </w:r>
      <w:r w:rsidR="00977020">
        <w:t>both</w:t>
      </w:r>
      <w:r w:rsidR="00E5101C">
        <w:t xml:space="preserve"> wetlands</w:t>
      </w:r>
      <w:r w:rsidR="00FF7133">
        <w:t xml:space="preserve">. </w:t>
      </w:r>
      <w:r w:rsidR="00E5101C">
        <w:t xml:space="preserve"> </w:t>
      </w:r>
    </w:p>
    <w:p w14:paraId="27181547" w14:textId="420AAC39" w:rsidR="00E5101C" w:rsidRDefault="00FF7133" w:rsidP="00EA3C28">
      <w:pPr>
        <w:pStyle w:val="NATESTYLE1CommonCollege"/>
        <w:numPr>
          <w:ilvl w:val="0"/>
          <w:numId w:val="1"/>
        </w:numPr>
        <w:spacing w:after="120" w:line="360" w:lineRule="auto"/>
        <w:jc w:val="both"/>
      </w:pPr>
      <w:r>
        <w:t xml:space="preserve">The averaged predictions were robust to </w:t>
      </w:r>
      <w:r w:rsidR="00C72C81">
        <w:t>water depth</w:t>
      </w:r>
      <w:r>
        <w:t xml:space="preserve"> parameters affecting reproducti</w:t>
      </w:r>
      <w:r w:rsidR="00C72C81">
        <w:t>ve rates</w:t>
      </w:r>
      <w:r w:rsidR="00564412">
        <w:t xml:space="preserve"> (birth</w:t>
      </w:r>
      <w:r w:rsidR="00C72C81">
        <w:t>s</w:t>
      </w:r>
      <w:r w:rsidR="00564412">
        <w:t>)</w:t>
      </w:r>
      <w:r>
        <w:t xml:space="preserve">, but with </w:t>
      </w:r>
      <w:r w:rsidR="00C8240A">
        <w:t>better</w:t>
      </w:r>
      <w:r>
        <w:t xml:space="preserve"> water depth conditions </w:t>
      </w:r>
      <w:r w:rsidR="00564412">
        <w:t xml:space="preserve">one </w:t>
      </w:r>
      <w:r w:rsidR="00E5101C">
        <w:t xml:space="preserve">population </w:t>
      </w:r>
      <w:r>
        <w:t>w</w:t>
      </w:r>
      <w:r w:rsidR="00564412">
        <w:t>as</w:t>
      </w:r>
      <w:r>
        <w:t xml:space="preserve"> </w:t>
      </w:r>
      <w:r w:rsidR="002F787B">
        <w:t>close to</w:t>
      </w:r>
      <w:r w:rsidR="00564412">
        <w:t xml:space="preserve"> </w:t>
      </w:r>
      <w:r w:rsidR="00E5101C">
        <w:t>replacement.</w:t>
      </w:r>
    </w:p>
    <w:p w14:paraId="5A38B9DB" w14:textId="382D43AD" w:rsidR="00674FBB" w:rsidRDefault="00E5101C" w:rsidP="00EA3C28">
      <w:pPr>
        <w:pStyle w:val="NATESTYLE1CommonCollege"/>
        <w:numPr>
          <w:ilvl w:val="0"/>
          <w:numId w:val="1"/>
        </w:numPr>
        <w:spacing w:after="120" w:line="360" w:lineRule="auto"/>
        <w:jc w:val="both"/>
      </w:pPr>
      <w:r>
        <w:lastRenderedPageBreak/>
        <w:t xml:space="preserve"> </w:t>
      </w:r>
      <w:r w:rsidR="00674FBB">
        <w:t xml:space="preserve">The use of the null clines </w:t>
      </w:r>
      <w:r w:rsidR="00977020">
        <w:t xml:space="preserve">identified </w:t>
      </w:r>
      <w:r w:rsidR="00674FBB">
        <w:t xml:space="preserve">important </w:t>
      </w:r>
      <w:r w:rsidR="00C8240A">
        <w:t>temporal variation in juvenile parameters</w:t>
      </w:r>
      <w:r w:rsidR="00C72C81">
        <w:t>; w</w:t>
      </w:r>
      <w:r w:rsidR="00674FBB">
        <w:t xml:space="preserve">hile </w:t>
      </w:r>
      <w:r w:rsidR="00C72C81">
        <w:t>one season</w:t>
      </w:r>
      <w:r w:rsidR="00C8240A">
        <w:t xml:space="preserve"> provid</w:t>
      </w:r>
      <w:r w:rsidR="00C72C81">
        <w:t>ed</w:t>
      </w:r>
      <w:r w:rsidR="00C8240A">
        <w:t xml:space="preserve"> better conditions for population</w:t>
      </w:r>
      <w:r w:rsidR="00674FBB">
        <w:t xml:space="preserve"> statis</w:t>
      </w:r>
      <w:r w:rsidR="00977020">
        <w:t>,</w:t>
      </w:r>
      <w:r w:rsidR="00674FBB">
        <w:t xml:space="preserve"> or </w:t>
      </w:r>
      <w:r w:rsidR="00977020">
        <w:t>even increases</w:t>
      </w:r>
      <w:r w:rsidR="00674FBB">
        <w:t xml:space="preserve">, the </w:t>
      </w:r>
      <w:r w:rsidR="00C72C81">
        <w:t xml:space="preserve">other season, </w:t>
      </w:r>
      <w:r w:rsidR="00674FBB">
        <w:t xml:space="preserve">with </w:t>
      </w:r>
      <w:r w:rsidR="00C72C81">
        <w:t>slower growth and</w:t>
      </w:r>
      <w:r w:rsidR="00977020">
        <w:t xml:space="preserve"> higher</w:t>
      </w:r>
      <w:r w:rsidR="00674FBB">
        <w:t xml:space="preserve"> abundance of generalist predators overlapped with </w:t>
      </w:r>
      <w:r w:rsidR="00977020">
        <w:t xml:space="preserve">a greater </w:t>
      </w:r>
      <w:r w:rsidR="00C72C81">
        <w:t>proportion</w:t>
      </w:r>
      <w:r w:rsidR="00977020">
        <w:t xml:space="preserve"> of the </w:t>
      </w:r>
      <w:r w:rsidR="00C72C81">
        <w:t xml:space="preserve">annual </w:t>
      </w:r>
      <w:r w:rsidR="00674FBB">
        <w:t>reproducti</w:t>
      </w:r>
      <w:r w:rsidR="00C72C81">
        <w:t>on</w:t>
      </w:r>
      <w:r w:rsidR="00C8240A">
        <w:t xml:space="preserve">.  </w:t>
      </w:r>
    </w:p>
    <w:p w14:paraId="61F4FE30" w14:textId="375F6464" w:rsidR="00E5101C" w:rsidRPr="00524172" w:rsidRDefault="004972C2" w:rsidP="00EA3C28">
      <w:pPr>
        <w:pStyle w:val="NATESTYLE1CommonCollege"/>
        <w:numPr>
          <w:ilvl w:val="0"/>
          <w:numId w:val="1"/>
        </w:numPr>
        <w:spacing w:after="120" w:line="360" w:lineRule="auto"/>
        <w:jc w:val="both"/>
      </w:pPr>
      <w:r>
        <w:t>Our work illustrates the</w:t>
      </w:r>
      <w:r w:rsidR="00992B85">
        <w:t xml:space="preserve"> growth-mediated predator impacts</w:t>
      </w:r>
      <w:r w:rsidR="00F87C74">
        <w:t xml:space="preserve"> for strongly size</w:t>
      </w:r>
      <w:r w:rsidR="00847E98">
        <w:t>-</w:t>
      </w:r>
      <w:r w:rsidR="00F87C74">
        <w:t>structured populations with stage</w:t>
      </w:r>
      <w:r w:rsidR="00147B00">
        <w:t>- or size</w:t>
      </w:r>
      <w:r w:rsidR="00F87C74">
        <w:t>-specific predators</w:t>
      </w:r>
      <w:r w:rsidR="00147B00">
        <w:t xml:space="preserve"> and we </w:t>
      </w:r>
      <w:proofErr w:type="spellStart"/>
      <w:proofErr w:type="gramStart"/>
      <w:r w:rsidR="00147B00">
        <w:t>hyothesize</w:t>
      </w:r>
      <w:proofErr w:type="spellEnd"/>
      <w:proofErr w:type="gramEnd"/>
      <w:r w:rsidR="00147B00">
        <w:t xml:space="preserve"> that this could be a general finding.</w:t>
      </w:r>
      <w:r w:rsidR="00F87C74">
        <w:t xml:space="preserve"> </w:t>
      </w:r>
      <w:r w:rsidR="00147B00">
        <w:t>Regardless, the</w:t>
      </w:r>
      <w:r w:rsidR="00E5101C">
        <w:t xml:space="preserve"> use of </w:t>
      </w:r>
      <w:r w:rsidR="000A1872">
        <w:t>population growth iso</w:t>
      </w:r>
      <w:r w:rsidR="008B032F">
        <w:t xml:space="preserve">clines from </w:t>
      </w:r>
      <w:r w:rsidR="000A1872">
        <w:t>age</w:t>
      </w:r>
      <w:r w:rsidR="00E5101C">
        <w:t xml:space="preserve">-structured population models </w:t>
      </w:r>
      <w:r w:rsidR="00674FBB">
        <w:t xml:space="preserve">can </w:t>
      </w:r>
      <w:r w:rsidR="00E5101C">
        <w:t xml:space="preserve">provide a general framework for </w:t>
      </w:r>
      <w:r w:rsidR="00674FBB">
        <w:t>making demographically meaningful</w:t>
      </w:r>
      <w:r w:rsidR="008B032F">
        <w:t xml:space="preserve"> interpretations about</w:t>
      </w:r>
      <w:r w:rsidR="00674FBB">
        <w:t xml:space="preserve"> field</w:t>
      </w:r>
      <w:r w:rsidR="00661F83">
        <w:t>-</w:t>
      </w:r>
      <w:r w:rsidR="00674FBB">
        <w:t>measure</w:t>
      </w:r>
      <w:r w:rsidR="008B032F">
        <w:t>d rates</w:t>
      </w:r>
      <w:r w:rsidR="00674FBB">
        <w:t xml:space="preserve"> </w:t>
      </w:r>
      <w:r w:rsidR="00E5101C">
        <w:t xml:space="preserve">for </w:t>
      </w:r>
      <w:r w:rsidR="00F87C74">
        <w:t xml:space="preserve">such </w:t>
      </w:r>
      <w:r w:rsidR="00E5101C">
        <w:t xml:space="preserve">species. </w:t>
      </w:r>
      <w:r w:rsidR="008B032F">
        <w:t>We encourage population ecologists to consider such an approach for species of management interest, including those that are in steady decline.</w:t>
      </w:r>
      <w:r w:rsidR="00E5101C">
        <w:t xml:space="preserve"> </w:t>
      </w:r>
    </w:p>
    <w:p w14:paraId="0EC85686" w14:textId="77777777" w:rsidR="00E5101C" w:rsidRPr="00524172" w:rsidRDefault="00E5101C" w:rsidP="00EA3C28">
      <w:pPr>
        <w:pStyle w:val="NATESTYLE1CommonCollege"/>
        <w:spacing w:after="120" w:line="360" w:lineRule="auto"/>
        <w:jc w:val="both"/>
      </w:pPr>
    </w:p>
    <w:p w14:paraId="36AC196A" w14:textId="77777777" w:rsidR="00E5101C" w:rsidRPr="00A17D6C" w:rsidRDefault="00E5101C" w:rsidP="00EA3C28">
      <w:pPr>
        <w:pStyle w:val="Heading1"/>
        <w:spacing w:line="360" w:lineRule="auto"/>
        <w:jc w:val="both"/>
      </w:pPr>
      <w:r w:rsidRPr="00A17D6C">
        <w:rPr>
          <w:rStyle w:val="Heading1Char"/>
          <w:b/>
        </w:rPr>
        <w:t>Key words:</w:t>
      </w:r>
      <w:r w:rsidRPr="00A17D6C">
        <w:t xml:space="preserve"> </w:t>
      </w:r>
    </w:p>
    <w:p w14:paraId="50DCC531" w14:textId="557EBF65" w:rsidR="00E5101C" w:rsidRDefault="00C72C81" w:rsidP="00EA3C28">
      <w:pPr>
        <w:pStyle w:val="NATESTYLE1CommonCollege"/>
        <w:spacing w:after="240" w:line="360" w:lineRule="auto"/>
        <w:jc w:val="both"/>
      </w:pPr>
      <w:r>
        <w:t xml:space="preserve">Apple Snail, </w:t>
      </w:r>
      <w:proofErr w:type="spellStart"/>
      <w:r w:rsidR="00E5101C" w:rsidRPr="009C0344">
        <w:rPr>
          <w:i/>
          <w:iCs/>
        </w:rPr>
        <w:t>Belostoma</w:t>
      </w:r>
      <w:proofErr w:type="spellEnd"/>
      <w:r w:rsidR="00E5101C" w:rsidRPr="00524172">
        <w:t xml:space="preserve">, </w:t>
      </w:r>
      <w:ins w:id="2" w:author="Nathan Dorn" w:date="2024-06-11T13:44:00Z" w16du:dateUtc="2024-06-11T17:44:00Z">
        <w:r>
          <w:t xml:space="preserve">consumptive effects, </w:t>
        </w:r>
      </w:ins>
      <w:ins w:id="3" w:author="Nathan Dorn" w:date="2024-06-11T13:45:00Z" w16du:dateUtc="2024-06-11T17:45:00Z">
        <w:r w:rsidR="0029211E">
          <w:t xml:space="preserve">Everglades, </w:t>
        </w:r>
      </w:ins>
      <w:r w:rsidR="00E5101C">
        <w:t>size-dependent survival</w:t>
      </w:r>
      <w:r w:rsidR="00E5101C" w:rsidRPr="00524172">
        <w:t xml:space="preserve">, </w:t>
      </w:r>
      <w:r w:rsidR="00E5101C">
        <w:t>temperature</w:t>
      </w:r>
      <w:r w:rsidR="00E5101C" w:rsidRPr="00524172">
        <w:t>,</w:t>
      </w:r>
      <w:r w:rsidR="00E5101C">
        <w:t xml:space="preserve"> interaction strength,</w:t>
      </w:r>
      <w:ins w:id="4" w:author="Nathan Dorn" w:date="2024-06-11T13:45:00Z" w16du:dateUtc="2024-06-11T17:45:00Z">
        <w:r w:rsidR="0029211E">
          <w:t xml:space="preserve"> Snail Kite</w:t>
        </w:r>
      </w:ins>
      <w:r w:rsidR="00E5101C">
        <w:t xml:space="preserve"> </w:t>
      </w:r>
      <w:del w:id="5" w:author="Nathan Dorn" w:date="2024-06-11T13:44:00Z" w16du:dateUtc="2024-06-11T17:44:00Z">
        <w:r w:rsidR="00E5101C" w:rsidDel="0029211E">
          <w:delText>consumer-resource</w:delText>
        </w:r>
        <w:r w:rsidR="00E5101C" w:rsidRPr="009C0344" w:rsidDel="0029211E">
          <w:delText xml:space="preserve">, </w:delText>
        </w:r>
      </w:del>
      <w:del w:id="6" w:author="Nathan Dorn" w:date="2024-06-11T13:43:00Z" w16du:dateUtc="2024-06-11T17:43:00Z">
        <w:r w:rsidR="00E5101C" w:rsidRPr="009C0344" w:rsidDel="00C72C81">
          <w:delText>Everglades Snail Kite</w:delText>
        </w:r>
      </w:del>
      <w:ins w:id="7" w:author="Nathan Dorn" w:date="2024-06-11T13:43:00Z" w16du:dateUtc="2024-06-11T17:43:00Z">
        <w:r>
          <w:t>ontogeny</w:t>
        </w:r>
      </w:ins>
      <w:del w:id="8" w:author="Nathan Dorn" w:date="2024-06-11T13:45:00Z" w16du:dateUtc="2024-06-11T17:45:00Z">
        <w:r w:rsidR="00E5101C" w:rsidDel="0029211E">
          <w:delText>, predator-prey</w:delText>
        </w:r>
      </w:del>
      <w:del w:id="9" w:author="Nathan Dorn" w:date="2024-06-11T13:44:00Z" w16du:dateUtc="2024-06-11T17:44:00Z">
        <w:r w:rsidR="00E5101C" w:rsidDel="00C72C81">
          <w:delText>, Everglades</w:delText>
        </w:r>
      </w:del>
    </w:p>
    <w:p w14:paraId="485A3ACB" w14:textId="1C96663C" w:rsidR="00216617" w:rsidRPr="00524172" w:rsidRDefault="006F4781" w:rsidP="00EA3C28">
      <w:pPr>
        <w:pStyle w:val="Heading1"/>
        <w:spacing w:before="0" w:line="360" w:lineRule="auto"/>
        <w:jc w:val="both"/>
        <w:rPr>
          <w:b w:val="0"/>
        </w:rPr>
      </w:pPr>
      <w:r w:rsidRPr="00524172">
        <w:t>Introduction</w:t>
      </w:r>
    </w:p>
    <w:p w14:paraId="1834BD5E" w14:textId="715BC951" w:rsidR="00A23C4E" w:rsidRDefault="00E307E9" w:rsidP="00EA3C28">
      <w:pPr>
        <w:pStyle w:val="NATESTYLE1CommonCollege"/>
        <w:spacing w:line="360" w:lineRule="auto"/>
        <w:ind w:firstLine="720"/>
        <w:jc w:val="both"/>
      </w:pPr>
      <w:r>
        <w:t>Predicting the</w:t>
      </w:r>
      <w:r w:rsidR="001C38E9">
        <w:t xml:space="preserve"> </w:t>
      </w:r>
      <w:r w:rsidR="00D9431F">
        <w:t>strength of</w:t>
      </w:r>
      <w:r w:rsidR="001250F5">
        <w:t xml:space="preserve"> size-dependent</w:t>
      </w:r>
      <w:r w:rsidR="009E4671">
        <w:t xml:space="preserve"> predator-prey</w:t>
      </w:r>
      <w:r w:rsidR="009E455A">
        <w:t xml:space="preserve"> interactions</w:t>
      </w:r>
      <w:r w:rsidR="00D2509E">
        <w:t xml:space="preserve"> (i.e., prey survival, </w:t>
      </w:r>
      <w:r w:rsidR="00B50D86">
        <w:t>prey recruitment</w:t>
      </w:r>
      <w:r w:rsidR="00270590">
        <w:t xml:space="preserve">, prey </w:t>
      </w:r>
      <w:r w:rsidR="00D2509E">
        <w:t>population growth)</w:t>
      </w:r>
      <w:r w:rsidR="001250F5">
        <w:t xml:space="preserve"> </w:t>
      </w:r>
      <w:r w:rsidR="0005439E">
        <w:t>is an important goal in community ecology</w:t>
      </w:r>
      <w:r w:rsidR="00D0731E">
        <w:t xml:space="preserve"> </w:t>
      </w:r>
      <w:r w:rsidR="00B148B5">
        <w:fldChar w:fldCharType="begin"/>
      </w:r>
      <w:r w:rsidR="00B148B5">
        <w:instrText xml:space="preserve"> ADDIN ZOTERO_ITEM CSL_CITATION {"citationID":"YQKEZwdk","properties":{"formattedCitation":"(Cuthbert et al., 2020)","plainCitation":"(Cuthbert et al., 2020)","noteIndex":0},"citationItems":[{"id":1954,"uris":["http://zotero.org/users/9972654/items/XZRDJELE"],"itemData":{"id":1954,"type":"article-journal","abstract":"Abstract\n            \n              \n                \n                  Predation is a pervasive force that structures food webs and directly influences ecosystem functioning. The relative body sizes of predators and prey may be an important determinant of interaction strengths. However, studies quantifying the combined influence of intra‐ and interspecific variation in predator–prey body size ratios are lacking.\n                \n                \n                  We use a comparative functional response approach to examine interaction strengths between three size classes of invasive bluegill and largemouth bass toward three scaled size classes of their tilapia prey. We then quantify the influence of intra‐ and interspecific predator–prey body mass ratios on the scaling of attack rates and handling times.\n                \n                \n                  Type II functional responses were displayed by both predators across all predator and prey size classes. Largemouth bass consumed more than bluegill at small and intermediate predator size classes, while large predators of both species were more similar. Small prey were most vulnerable overall; however, differential attack rates among prey were emergent across predator sizes. For both bluegill and largemouth bass, small predators exhibited higher attack rates toward small and intermediate prey sizes, while larger predators exhibited greater attack rates toward large prey. Conversely, handling times increased with prey size, with small bluegill exhibiting particularly low feeding rates toward medium–large prey types. Attack rates for both predators peaked unimodally at intermediate predator–prey body mass ratios, while handling times generally shortened across increasing body mass ratios.\n                \n                \n                  We thus demonstrate effects of body size ratios on predator–prey interaction strengths between key fish species, with attack rates and handling times dependent on the relative sizes of predator–prey participants.\n                \n                \n                  Considerations for intra‐ and interspecific body size ratio effects are critical for predicting the strengths of interactions within ecosystems and may drive differential ecological impacts among invasive species as size ratios shift.","container-title":"Ecology and Evolution","DOI":"10.1002/ece3.6332","ISSN":"2045-7758, 2045-7758","issue":"12","journalAbbreviation":"Ecology and Evolution","language":"en","page":"5946-5962","source":"DOI.org (Crossref)","title":"Influence of intra‐ and interspecific variation in predator–prey body size ratios on trophic interaction strengths","volume":"10","author":[{"family":"Cuthbert","given":"Ross N."},{"family":"Wasserman","given":"Ryan J."},{"family":"Dalu","given":"Tatenda"},{"family":"Kaiser","given":"Horst"},{"family":"Weyl","given":"Olaf L. F."},{"family":"Dick","given":"Jaimie T. A."},{"family":"Sentis","given":"Arnaud"},{"family":"McCoy","given":"Michael W."},{"family":"Alexander","given":"Mhairi E."}],"issued":{"date-parts":[["2020",6]]}}}],"schema":"https://github.com/citation-style-language/schema/raw/master/csl-citation.json"} </w:instrText>
      </w:r>
      <w:r w:rsidR="00B148B5">
        <w:fldChar w:fldCharType="separate"/>
      </w:r>
      <w:r w:rsidR="00B148B5" w:rsidRPr="00B148B5">
        <w:t>(Cuthbert et al., 2020)</w:t>
      </w:r>
      <w:r w:rsidR="00B148B5">
        <w:fldChar w:fldCharType="end"/>
      </w:r>
      <w:r w:rsidR="0005439E">
        <w:t xml:space="preserve">. </w:t>
      </w:r>
      <w:r w:rsidR="00C80A91">
        <w:t xml:space="preserve">Theoretical and lab investigations indicate that </w:t>
      </w:r>
      <w:r w:rsidR="00D2509E">
        <w:t xml:space="preserve">prey survival </w:t>
      </w:r>
      <w:r w:rsidR="00C80A91">
        <w:t xml:space="preserve">between </w:t>
      </w:r>
      <w:r w:rsidR="009E36D0">
        <w:t xml:space="preserve">one </w:t>
      </w:r>
      <w:r w:rsidR="00C80A91">
        <w:t xml:space="preserve">predator and prey </w:t>
      </w:r>
      <w:r w:rsidR="0005439E">
        <w:t xml:space="preserve">is </w:t>
      </w:r>
      <w:r w:rsidR="00C80A91">
        <w:t>a</w:t>
      </w:r>
      <w:r>
        <w:t xml:space="preserve"> </w:t>
      </w:r>
      <w:r w:rsidR="00C80A91">
        <w:t>function of variable</w:t>
      </w:r>
      <w:r>
        <w:t xml:space="preserve"> environmental conditions</w:t>
      </w:r>
      <w:r w:rsidR="00C80A91">
        <w:t xml:space="preserve"> </w:t>
      </w:r>
      <w:r w:rsidR="00C673A1">
        <w:fldChar w:fldCharType="begin"/>
      </w:r>
      <w:r w:rsidR="009F7B89">
        <w:instrText xml:space="preserve"> ADDIN ZOTERO_ITEM CSL_CITATION {"citationID":"BogBHl7a","properties":{"formattedCitation":"(Ma et al., 2021; Meehan et al., 2022; Pepi et al., 2018)","plainCitation":"(Ma et al., 2021; Meehan et al., 2022; Pepi et al., 2018)","noteIndex":0},"citationItems":[{"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id":166,"uris":["http://zotero.org/users/9972654/items/T557F72M"],"itemData":{"id":166,"type":"article-journal","container-title":"Functional Ecology","DOI":"10.1111/1365-2435.14131","ISSN":"0269-8463, 1365-2435","issue":"9","journalAbbreviation":"Functional Ecology","language":"en","page":"2279-2288","source":"DOI.org (Crossref)","title":"Predators minimize energy costs, rather than maximize energy gains under warming: Evidence from a microcosm feeding experiment","title-short":"Predators minimize energy costs, rather than maximize energy gains under warming","volume":"36","author":[{"family":"Meehan","given":"Matthew L."},{"family":"Turnbull","given":"Kurtis F."},{"family":"Sinclair","given":"Brent J."},{"family":"Lindo","given":"Zoë"}],"issued":{"date-parts":[["2022",9]]}}},{"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C673A1">
        <w:fldChar w:fldCharType="separate"/>
      </w:r>
      <w:r w:rsidR="009F7B89" w:rsidRPr="009F7B89">
        <w:t>(Ma et al., 2021; Meehan et al., 2022; Pepi et al., 2018)</w:t>
      </w:r>
      <w:r w:rsidR="00C673A1">
        <w:fldChar w:fldCharType="end"/>
      </w:r>
      <w:r w:rsidR="00C80A91">
        <w:t xml:space="preserve">. </w:t>
      </w:r>
      <w:r w:rsidR="00D9431F">
        <w:t>T</w:t>
      </w:r>
      <w:r w:rsidR="00666799">
        <w:t>emperature</w:t>
      </w:r>
      <w:r w:rsidR="005423AF">
        <w:t xml:space="preserve"> </w:t>
      </w:r>
      <w:r w:rsidR="005423AF">
        <w:fldChar w:fldCharType="begin"/>
      </w:r>
      <w:r w:rsidR="005423AF">
        <w:instrText xml:space="preserve"> ADDIN ZOTERO_ITEM CSL_CITATION {"citationID":"B1sGCFQO","properties":{"formattedCitation":"(Davidson et al., 2021; Nunes et al., 2021)","plainCitation":"(Davidson et al., 2021; Nunes et al., 2021)","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4,"uris":["http://zotero.org/users/9972654/items/P8QAJHS3"],"itemData":{"id":184,"type":"article-journal","container-title":"Functional Ecology","DOI":"10.1111/1365-2435.13872","ISSN":"0269-8463, 1365-2435","issue":"10","journalAbbreviation":"Functional Ecology","language":"en","page":"2229-2240","source":"DOI.org (Crossref)","title":"Predicting the effects of body size, temperature and diet on animal feeding rates","volume":"35","author":[{"family":"Nunes","given":"Lucas T."},{"family":"Barneche","given":"Diego R."},{"family":"Lastrucci","given":"Naomi S."},{"family":"Fraga","given":"Alana A."},{"family":"Nunes","given":"José A. C. C."},{"family":"Ferreira","given":"Carlos E. L."},{"family":"Floeter","given":"Sergio R."}],"issued":{"date-parts":[["2021",10]]}}}],"schema":"https://github.com/citation-style-language/schema/raw/master/csl-citation.json"} </w:instrText>
      </w:r>
      <w:r w:rsidR="005423AF">
        <w:fldChar w:fldCharType="separate"/>
      </w:r>
      <w:r w:rsidR="005423AF" w:rsidRPr="00BB6268">
        <w:t>(Davidson et al., 2021; Nunes et al., 2021)</w:t>
      </w:r>
      <w:r w:rsidR="005423AF">
        <w:fldChar w:fldCharType="end"/>
      </w:r>
      <w:r w:rsidR="00666799">
        <w:t xml:space="preserve"> and resource variation</w:t>
      </w:r>
      <w:r w:rsidR="005423AF">
        <w:t xml:space="preserve"> </w:t>
      </w:r>
      <w:r w:rsidR="005423AF">
        <w:fldChar w:fldCharType="begin"/>
      </w:r>
      <w:r w:rsidR="00546621">
        <w:instrText xml:space="preserve"> ADDIN ZOTERO_ITEM CSL_CITATION {"citationID":"w7A7x1Ng","properties":{"formattedCitation":"(Brown et al., 2019; Davidson &amp; Dorn, 2018; Jeyasingh &amp; Weider, 2005)","plainCitation":"(Brown et al., 2019; Davidson &amp; Dorn, 2018; Jeyasingh &amp; Weider, 2005)","noteIndex":0},"citationItems":[{"id":174,"uris":["http://zotero.org/users/9972654/items/VBG8BQGL"],"itemData":{"id":174,"type":"article-journal","container-title":"Functional Ecology","DOI":"10.1111/1365-2435.13340","ISSN":"0269-8463, 1365-2435","issue":"8","journalAbbreviation":"Funct Ecol","language":"en","page":"1491-1503","source":"DOI.org (Crossref)","title":"Species‐specific size vulnerabilities in a competitive arena: Nutrient heterogeneity and soil fertility alter plant competitive size asymmetries","title-short":"Species‐specific size vulnerabilities in a competitive arena","volume":"33","author":[{"family":"Brown","given":"Charlotte"},{"family":"Oppon","given":"Kenneth J."},{"family":"Cahill","given":"James F."}],"editor":[{"family":"Carmona","given":"Carlos Perez"}],"issued":{"date-parts":[["2019",8]]}}},{"id":"qDtGyITR/0iu8ICcV","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425w296M/uztsWqRu","issue":"4","issued":{"date-parts":[["2018"]]},"page":"1101-1111","title":"System productivity alters predator sorting of a size-structured mixed prey community","type":"article-journal","volume":"186"}},{"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schema":"https://github.com/citation-style-language/schema/raw/master/csl-citation.json"} </w:instrText>
      </w:r>
      <w:r w:rsidR="005423AF">
        <w:fldChar w:fldCharType="separate"/>
      </w:r>
      <w:r w:rsidR="00B45C79" w:rsidRPr="00B45C79">
        <w:t>(Brown et al., 2019; Davidson &amp; Dorn, 2018; Jeyasingh &amp; Weider, 2005)</w:t>
      </w:r>
      <w:r w:rsidR="005423AF">
        <w:fldChar w:fldCharType="end"/>
      </w:r>
      <w:r w:rsidR="005423AF">
        <w:t xml:space="preserve"> </w:t>
      </w:r>
      <w:r w:rsidR="00F43F9B">
        <w:t>influence</w:t>
      </w:r>
      <w:r w:rsidR="001C38E9">
        <w:t xml:space="preserve"> </w:t>
      </w:r>
      <w:r w:rsidR="00D2509E">
        <w:t>prey survival</w:t>
      </w:r>
      <w:r w:rsidR="00894D5E">
        <w:t>.</w:t>
      </w:r>
      <w:r w:rsidR="005423AF">
        <w:t xml:space="preserve"> </w:t>
      </w:r>
      <w:r w:rsidR="004E00C5">
        <w:t xml:space="preserve">In </w:t>
      </w:r>
      <w:r w:rsidR="00C20611">
        <w:t xml:space="preserve">size- or stage- structured </w:t>
      </w:r>
      <w:r w:rsidR="00AE1E34">
        <w:t>predator</w:t>
      </w:r>
      <w:r w:rsidR="004E00C5">
        <w:t>-</w:t>
      </w:r>
      <w:r w:rsidR="00AE1E34">
        <w:t>prey</w:t>
      </w:r>
      <w:r w:rsidR="004E00C5">
        <w:t xml:space="preserve"> interactions</w:t>
      </w:r>
      <w:r w:rsidR="0043041B">
        <w:t>,</w:t>
      </w:r>
      <w:r w:rsidR="004E00C5">
        <w:t xml:space="preserve"> </w:t>
      </w:r>
      <w:r w:rsidR="00826B4E">
        <w:t>the changing environment (</w:t>
      </w:r>
      <w:r w:rsidR="00A87A9C">
        <w:t>e.g., variable</w:t>
      </w:r>
      <w:r w:rsidR="00826B4E">
        <w:t xml:space="preserve"> </w:t>
      </w:r>
      <w:r w:rsidR="004E00C5">
        <w:t>t</w:t>
      </w:r>
      <w:r w:rsidR="001B1674">
        <w:t>emperature</w:t>
      </w:r>
      <w:r w:rsidR="00826B4E">
        <w:t>)</w:t>
      </w:r>
      <w:r w:rsidR="00315AFC">
        <w:t xml:space="preserve"> </w:t>
      </w:r>
      <w:r w:rsidR="00E924B5">
        <w:t xml:space="preserve">can </w:t>
      </w:r>
      <w:r w:rsidR="00584396">
        <w:t>affect</w:t>
      </w:r>
      <w:r w:rsidR="00E924B5">
        <w:t xml:space="preserve"> </w:t>
      </w:r>
      <w:r w:rsidR="006B5AB5">
        <w:t>foraging rates</w:t>
      </w:r>
      <w:r w:rsidR="003245AF">
        <w:t xml:space="preserve"> of predators</w:t>
      </w:r>
      <w:r w:rsidR="00B91934">
        <w:t xml:space="preserve"> </w:t>
      </w:r>
      <w:r w:rsidR="008A0003">
        <w:fldChar w:fldCharType="begin"/>
      </w:r>
      <w:r w:rsidR="007B0A57">
        <w:instrText xml:space="preserve"> ADDIN ZOTERO_ITEM CSL_CITATION {"citationID":"aiFIDIEm","properties":{"formattedCitation":"(Davidson et al., 2021; Nunes et al., 2021; Pepi et al., 2018)","plainCitation":"(Davidson et al., 2021; Nunes et al., 2021; Pepi et al., 2018)","dontUpdate":true,"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4,"uris":["http://zotero.org/users/9972654/items/P8QAJHS3"],"itemData":{"id":184,"type":"article-journal","container-title":"Functional Ecology","DOI":"10.1111/1365-2435.13872","ISSN":"0269-8463, 1365-2435","issue":"10","journalAbbreviation":"Functional Ecology","language":"en","page":"2229-2240","source":"DOI.org (Crossref)","title":"Predicting the effects of body size, temperature and diet on animal feeding rates","volume":"35","author":[{"family":"Nunes","given":"Lucas T."},{"family":"Barneche","given":"Diego R."},{"family":"Lastrucci","given":"Naomi S."},{"family":"Fraga","given":"Alana A."},{"family":"Nunes","given":"José A. C. C."},{"family":"Ferreira","given":"Carlos E. L."},{"family":"Floeter","given":"Sergio R."}],"issued":{"date-parts":[["2021",10]]}}},{"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8A0003">
        <w:fldChar w:fldCharType="separate"/>
      </w:r>
      <w:r w:rsidR="009F7B89" w:rsidRPr="009F7B89">
        <w:t>(Davidson et al., 2021; Nunes et al., 2021; Pepi et al., 2018)</w:t>
      </w:r>
      <w:r w:rsidR="008A0003">
        <w:fldChar w:fldCharType="end"/>
      </w:r>
      <w:r w:rsidR="00F9183D">
        <w:t>, and</w:t>
      </w:r>
      <w:r w:rsidR="00C20611">
        <w:t xml:space="preserve"> </w:t>
      </w:r>
      <w:r w:rsidR="00315AFC">
        <w:t>can</w:t>
      </w:r>
      <w:r w:rsidR="00C34520">
        <w:t xml:space="preserve"> also </w:t>
      </w:r>
      <w:r w:rsidR="007043AB">
        <w:t xml:space="preserve">affect growth rates of </w:t>
      </w:r>
      <w:r w:rsidR="00976C10">
        <w:t xml:space="preserve">prey </w:t>
      </w:r>
      <w:r w:rsidR="00C20611">
        <w:t>which alters</w:t>
      </w:r>
      <w:r w:rsidR="00C34520">
        <w:t xml:space="preserve"> the time</w:t>
      </w:r>
      <w:r w:rsidR="00463711">
        <w:t xml:space="preserve"> prey remain </w:t>
      </w:r>
      <w:r w:rsidR="00C34520">
        <w:t xml:space="preserve">vulnerable </w:t>
      </w:r>
      <w:r w:rsidR="008C4E6F">
        <w:t xml:space="preserve">to the predator </w:t>
      </w:r>
      <w:r w:rsidR="009A2D46">
        <w:fldChar w:fldCharType="begin"/>
      </w:r>
      <w:r w:rsidR="00546621">
        <w:instrText xml:space="preserve"> ADDIN ZOTERO_ITEM CSL_CITATION {"citationID":"7TcmzqKt","properties":{"formattedCitation":"(Davidson &amp; Dorn, 2018; McCoy et al., 2011; McPeek &amp; Peckarsky, 1998)","plainCitation":"(Davidson &amp; Dorn, 2018; McCoy et al., 2011; McPeek &amp; Peckarsky, 1998)","noteIndex":0},"citationItems":[{"id":"qDtGyITR/0iu8ICcV","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425w296M/uztsWqRu","issue":"4","issued":{"date-parts":[["2018"]]},"page":"1101-1111","title":"System productivity alters predator sorting of a size-structured mixed prey community","type":"article-journal","volume":"186"}},{"id":"qDtGyITR/1qKi8wh7","uris":["http://www.mendeley.com/documents/?uuid=4622c9d7-da41-41a0-adb6-14ad79637efe"],"itemData":{"DOI":"10.1086/659950","ISSN":"00030147","PMID":"21597252","abstract":"The functional response is a critical link between consumer and resource dynamics, describing how a consumer's feeding rate varies with prey density. Functional response models often assume homogenous prey size and size-independent feeding rates. However, variation in prey size due to ontogeny and competition is ubiquitous, and predation rates are often size dependent. Thus, functional responses that ignore prey size may not effectively predict predation rates through ontogeny or in heterogeneous populations. Here, we use short-term response-surface experiments and statistical modeling to develop and test prey size-dependent functional responses for water bugs and dragonfly larvae feeding on red-eyed treefrog tadpoles. We then extend these models through simulations to predict mortality through time for growing prey. Both conventional and size-dependent functional response models predicted average overall mortality in short-term mixed-cohort experiments, but only the size-dependent models accurately captured how mortality was spread across sizes. As a result, simulations that extrapolated these results through prey ontogeny showed that differences in sizespecific mortality are compounded as prey grow, causing predictions from conventional and size-dependent functional response models to diverge dramatically through time. Our results highlight the importance of incorporating prey size when modeling consumer-prey dynamics in size-structured, growing prey populations. © 2011 by The University of Chicago.","author":[{"dropping-particle":"","family":"McCoy","given":"Michael W.","non-dropping-particle":"","parse-names":false,"suffix":""},{"dropping-particle":"","family":"Bolker","given":"Benjamin M.","non-dropping-particle":"","parse-names":false,"suffix":""},{"dropping-particle":"","family":"Warkentin","given":"Karen M.","non-dropping-particle":"","parse-names":false,"suffix":""},{"dropping-particle":"","family":"Vonesh","given":"James R.","non-dropping-particle":"","parse-names":false,"suffix":""}],"container-title":"American Naturalist","id":"425w296M/kr1w83YC","issue":"6","issued":{"date-parts":[["2011"]]},"page":"752-766","title":"Predicting predation through prey ontogeny using size-dependent functional response models","type":"article-journal","volume":"177"}},{"id":"qDtGyITR/ExiFfvkE","uris":["http://www.mendeley.com/documents/?uuid=b27df50a-19a5-4045-b9a9-c70176f2a1dd"],"itemData":{"DOI":"10.1890/0012-9658(1998)079[0867:LHATSO]2.0.CO;2","ISSN":"00129658","abstract":"Interactive effects of one species on another may simultaneously influence mortality, growth, and fecundity. To quantify the strength of an interaction between two species, we must therefore use techniques that integrate these various responses into estimates of overall effect. Demographic models of populations provide such a framework. Here we develop a demographic model describing the life history of a hemimetabolous insect to evaluate the relative importance of predator effects on mortality and growth of damselflies (Enallagma boreale) in fishless ponds and may flies (Baetis bicaudatus) in trout streams. Previous experiments have shown that dragonfly predators in fishless ponds inflict direct mortality and cause reduced growth rates in Enallagma damselflies. Parameterization of the demographic model from these data show, however, that only the direct mortality effects of dragonflies should significantly influence damsel fly population dynamics. This is because damselfly size at emergence does not influence adult female fecundity, so the effects of dragonflies on damselfly larval growth do not influence adult fecundity. Likewise, both trout and stonefly predators inflict mortality on larval Baetis mayflies and cause decreases in growth rates. However, our demographic analyses indicate that the growth effects of both predators should dominate the population-dynamic effects on Baetis. This is because size at emergence translates directly into adult fecundity in mayflies. We also present data suggesting that developmental responses to changes in environmental conditions (e.g., predator abundances, resource availabilities) differ between species depending on these same life history parameters. The biological significance of lethal vs. sublethal predator impacts must be evaluated in a demographic framework to identify whether alterations in growth rate, and the timing of and size at metamorphosis, significantly influence population dynamics. The demographic model used for any particular organism must be tailored to its life history, but the various impacts of interactions with other species can all be integrated into estimates of projected population growth that can then be readily compared among species with different life histories.","author":[{"dropping-particle":"","family":"McPeek","given":"Mark A.","non-dropping-particle":"","parse-names":false,"suffix":""},{"dropping-particle":"","family":"Peckarsky","given":"Barbara L.","non-dropping-particle":"","parse-names":false,"suffix":""}],"container-title":"Ecology","id":"425w296M/oGEVR9p8","issue":"3","issued":{"date-parts":[["1998"]]},"page":"867-879","title":"Life histories and the strengths of species interactions: Combining mortality, growth, and fecundity effects","type":"article-journal","volume":"79"}}],"schema":"https://github.com/citation-style-language/schema/raw/master/csl-citation.json"} </w:instrText>
      </w:r>
      <w:r w:rsidR="009A2D46">
        <w:fldChar w:fldCharType="separate"/>
      </w:r>
      <w:r w:rsidR="00B45C79" w:rsidRPr="00B45C79">
        <w:t>(Davidson &amp; Dorn, 2018; McCoy et al., 2011; McPeek &amp; Peckarsky, 1998)</w:t>
      </w:r>
      <w:r w:rsidR="009A2D46">
        <w:fldChar w:fldCharType="end"/>
      </w:r>
      <w:r w:rsidR="00C34520">
        <w:t>.</w:t>
      </w:r>
      <w:r w:rsidR="006870D2">
        <w:t xml:space="preserve"> </w:t>
      </w:r>
      <w:r w:rsidR="00E5486E">
        <w:t xml:space="preserve">Therefore, </w:t>
      </w:r>
      <w:r w:rsidR="00D2509E">
        <w:t>prey survival</w:t>
      </w:r>
      <w:r w:rsidR="00656544">
        <w:t xml:space="preserve"> </w:t>
      </w:r>
      <w:r w:rsidR="00E5486E">
        <w:t xml:space="preserve">depends on the direction and degree of </w:t>
      </w:r>
      <w:r w:rsidR="005C0293">
        <w:t>asymmetry between the response of predator foraging rates and</w:t>
      </w:r>
      <w:r w:rsidR="00EE2AC8">
        <w:t xml:space="preserve"> the response of</w:t>
      </w:r>
      <w:r w:rsidR="005C0293">
        <w:t xml:space="preserve"> prey growth </w:t>
      </w:r>
      <w:r w:rsidR="00EE2AC8">
        <w:t>to</w:t>
      </w:r>
      <w:r w:rsidR="00C93EFD">
        <w:t xml:space="preserve"> </w:t>
      </w:r>
      <w:r w:rsidR="00CD1541">
        <w:t xml:space="preserve">varying </w:t>
      </w:r>
      <w:r w:rsidR="00292AC8">
        <w:t>environmental conditions</w:t>
      </w:r>
      <w:r w:rsidR="00380204">
        <w:t xml:space="preserve"> </w:t>
      </w:r>
      <w:r w:rsidR="007954A5">
        <w:lastRenderedPageBreak/>
        <w:fldChar w:fldCharType="begin"/>
      </w:r>
      <w:r w:rsidR="009F7B89">
        <w:instrText xml:space="preserve"> ADDIN ZOTERO_ITEM CSL_CITATION {"citationID":"Xpl5Y04J","properties":{"formattedCitation":"(Davidson et al., 2021; Pepi et al., 2018)","plainCitation":"(Davidson et al., 2021; Pepi et al., 2018)","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7954A5">
        <w:fldChar w:fldCharType="separate"/>
      </w:r>
      <w:r w:rsidR="009F7B89" w:rsidRPr="009F7B89">
        <w:t>(Davidson et al., 2021; Pepi et al., 2018)</w:t>
      </w:r>
      <w:r w:rsidR="007954A5">
        <w:fldChar w:fldCharType="end"/>
      </w:r>
      <w:r w:rsidR="00292AC8">
        <w:t>.</w:t>
      </w:r>
      <w:r w:rsidR="009378D1">
        <w:t xml:space="preserve"> </w:t>
      </w:r>
      <w:r w:rsidR="008C4E6F">
        <w:t>Several studies have</w:t>
      </w:r>
      <w:r w:rsidR="00B313A2">
        <w:t xml:space="preserve"> </w:t>
      </w:r>
      <w:r w:rsidR="00A5122E">
        <w:t>developed</w:t>
      </w:r>
      <w:r w:rsidR="00A70466">
        <w:t xml:space="preserve"> </w:t>
      </w:r>
      <w:r w:rsidR="004E47B5">
        <w:t>related models</w:t>
      </w:r>
      <w:r w:rsidR="00B313A2">
        <w:t xml:space="preserve"> and tests of the</w:t>
      </w:r>
      <w:r w:rsidR="00A70466">
        <w:t xml:space="preserve"> </w:t>
      </w:r>
      <w:r w:rsidR="004E47B5">
        <w:t xml:space="preserve">model </w:t>
      </w:r>
      <w:r w:rsidR="00A70466">
        <w:t xml:space="preserve">predictions in </w:t>
      </w:r>
      <w:r w:rsidR="00A14402">
        <w:t xml:space="preserve">controlled experimental </w:t>
      </w:r>
      <w:r w:rsidR="00B313A2">
        <w:t>settings with</w:t>
      </w:r>
      <w:r w:rsidR="00B67576">
        <w:t xml:space="preserve"> single-predator</w:t>
      </w:r>
      <w:r w:rsidR="00A87334">
        <w:t>-</w:t>
      </w:r>
      <w:r w:rsidR="00B67576">
        <w:t xml:space="preserve">single prey </w:t>
      </w:r>
      <w:r w:rsidR="003A6FF4">
        <w:t>systems</w:t>
      </w:r>
      <w:r w:rsidR="00AF73D4">
        <w:t xml:space="preserve"> focused </w:t>
      </w:r>
      <w:r w:rsidR="00D2509E">
        <w:t>prey survival</w:t>
      </w:r>
      <w:r w:rsidR="00834E9F">
        <w:t xml:space="preserve"> </w:t>
      </w:r>
      <w:r w:rsidR="001B751D">
        <w:fldChar w:fldCharType="begin"/>
      </w:r>
      <w:r w:rsidR="00C136D8">
        <w:instrText xml:space="preserve"> ADDIN ZOTERO_ITEM CSL_CITATION {"citationID":"lnjnk7DE","properties":{"formattedCitation":"(Davidson et al., 2021; Nunes et al., 2021; Pepi et al., 2018)","plainCitation":"(Davidson et al., 2021; Nunes et al., 2021; Pepi et al., 2018)","dontUpdate":true,"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4,"uris":["http://zotero.org/users/9972654/items/P8QAJHS3"],"itemData":{"id":184,"type":"article-journal","container-title":"Functional Ecology","DOI":"10.1111/1365-2435.13872","ISSN":"0269-8463, 1365-2435","issue":"10","journalAbbreviation":"Functional Ecology","language":"en","page":"2229-2240","source":"DOI.org (Crossref)","title":"Predicting the effects of body size, temperature and diet on animal feeding rates","volume":"35","author":[{"family":"Nunes","given":"Lucas T."},{"family":"Barneche","given":"Diego R."},{"family":"Lastrucci","given":"Naomi S."},{"family":"Fraga","given":"Alana A."},{"family":"Nunes","given":"José A. C. C."},{"family":"Ferreira","given":"Carlos E. L."},{"family":"Floeter","given":"Sergio R."}],"issued":{"date-parts":[["2021",10]]}}},{"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1B751D">
        <w:fldChar w:fldCharType="separate"/>
      </w:r>
      <w:r w:rsidR="001B751D" w:rsidRPr="009F7B89">
        <w:t>(Davidson et al., 2021; Nunes et al., 2021; Pepi et al., 2018)</w:t>
      </w:r>
      <w:r w:rsidR="001B751D">
        <w:fldChar w:fldCharType="end"/>
      </w:r>
      <w:r w:rsidR="003A6FF4">
        <w:t>.</w:t>
      </w:r>
      <w:r w:rsidR="00180185">
        <w:t xml:space="preserve"> Few have translated these </w:t>
      </w:r>
      <w:r w:rsidR="00E2539A">
        <w:t xml:space="preserve">size- and environmental condition-dependent predation </w:t>
      </w:r>
      <w:r w:rsidR="00180185">
        <w:t xml:space="preserve">to </w:t>
      </w:r>
      <w:r w:rsidR="0057685A">
        <w:t xml:space="preserve">unmanipulated </w:t>
      </w:r>
      <w:r w:rsidR="00180185">
        <w:t>field settings</w:t>
      </w:r>
      <w:r w:rsidR="007A5821">
        <w:t xml:space="preserve">, and </w:t>
      </w:r>
      <w:r w:rsidR="0057685A">
        <w:t xml:space="preserve">few </w:t>
      </w:r>
      <w:r w:rsidR="007A5821">
        <w:t xml:space="preserve">scale up </w:t>
      </w:r>
      <w:r w:rsidR="00421547">
        <w:t>prey survival from</w:t>
      </w:r>
      <w:r w:rsidR="00035419">
        <w:t xml:space="preserve"> </w:t>
      </w:r>
      <w:r w:rsidR="00A44438">
        <w:t xml:space="preserve">natural </w:t>
      </w:r>
      <w:r w:rsidR="00F44B35">
        <w:t>predator assemblages (i.e</w:t>
      </w:r>
      <w:r w:rsidR="00795605">
        <w:t>.</w:t>
      </w:r>
      <w:r w:rsidR="00F44B35">
        <w:t xml:space="preserve">, through </w:t>
      </w:r>
      <w:r w:rsidR="00275490">
        <w:t>consumption</w:t>
      </w:r>
      <w:r w:rsidR="00F44B35">
        <w:t>)</w:t>
      </w:r>
      <w:r w:rsidR="00035419">
        <w:t xml:space="preserve"> </w:t>
      </w:r>
      <w:r w:rsidR="00421547">
        <w:t>to population-level effects</w:t>
      </w:r>
      <w:r w:rsidR="00FE20BE">
        <w:t xml:space="preserve"> </w:t>
      </w:r>
      <w:r w:rsidR="00F159CB">
        <w:t>(</w:t>
      </w:r>
      <w:r w:rsidR="00FE20BE">
        <w:t>prey</w:t>
      </w:r>
      <w:r w:rsidR="00270590">
        <w:t xml:space="preserve"> recruitment and</w:t>
      </w:r>
      <w:r w:rsidR="00FE20BE">
        <w:t xml:space="preserve"> </w:t>
      </w:r>
      <w:r w:rsidR="00A44438">
        <w:t>population growth;</w:t>
      </w:r>
      <w:r w:rsidR="00B76A09">
        <w:t xml:space="preserve"> </w:t>
      </w:r>
      <w:r w:rsidR="00B76A09">
        <w:fldChar w:fldCharType="begin"/>
      </w:r>
      <w:r w:rsidR="00546621">
        <w:instrText xml:space="preserve"> ADDIN ZOTERO_ITEM CSL_CITATION {"citationID":"3IPjMnkj","properties":{"formattedCitation":"(Osenberg &amp; Mittelbach, 1996)","plainCitation":"(Osenberg &amp; Mittelbach, 1996)","dontUpdate":true,"noteIndex":0},"citationItems":[{"id":1951,"uris":["http://zotero.org/users/9972654/items/LFBL5JL9"],"itemData":{"id":1951,"type":"chapter","container-title":"Food webs","page":"134-148","title":"12. The Relative Importance of Resource Limitation and Predation Limitation in Food Chains","author":[{"family":"Osenberg","given":"Craig W."},{"family":"Mittelbach","given":"Gary G."}],"issued":{"date-parts":[["1996"]]}}}],"schema":"https://github.com/citation-style-language/schema/raw/master/csl-citation.json"} </w:instrText>
      </w:r>
      <w:r w:rsidR="00B76A09">
        <w:fldChar w:fldCharType="separate"/>
      </w:r>
      <w:r w:rsidR="00B76A09" w:rsidRPr="00B76A09">
        <w:t>Osenberg &amp; Mittelbach, 1996)</w:t>
      </w:r>
      <w:r w:rsidR="00B76A09">
        <w:fldChar w:fldCharType="end"/>
      </w:r>
      <w:r w:rsidR="00A42D7F">
        <w:t xml:space="preserve">. </w:t>
      </w:r>
    </w:p>
    <w:p w14:paraId="74BFCB62" w14:textId="4E32FA80" w:rsidR="00BB1BDA" w:rsidRDefault="00A42D7F" w:rsidP="00EA3C28">
      <w:pPr>
        <w:pStyle w:val="NATESTYLE1CommonCollege"/>
        <w:spacing w:line="360" w:lineRule="auto"/>
        <w:ind w:firstLine="720"/>
        <w:jc w:val="both"/>
      </w:pPr>
      <w:r>
        <w:t xml:space="preserve"> </w:t>
      </w:r>
      <w:r w:rsidR="00CE4A79">
        <w:t>Scaling up</w:t>
      </w:r>
      <w:r w:rsidR="00B048EF">
        <w:t xml:space="preserve"> </w:t>
      </w:r>
      <w:r w:rsidR="00DA7CBE">
        <w:t>predictions of prey survival</w:t>
      </w:r>
      <w:r w:rsidR="00E77937">
        <w:t xml:space="preserve"> from</w:t>
      </w:r>
      <w:r w:rsidR="00A86A43">
        <w:t xml:space="preserve"> changing </w:t>
      </w:r>
      <w:r w:rsidR="00D601B9">
        <w:t>environmental conditions</w:t>
      </w:r>
      <w:r w:rsidR="00C46B9B">
        <w:t xml:space="preserve"> in the lab</w:t>
      </w:r>
      <w:r w:rsidR="00D601B9">
        <w:t xml:space="preserve"> </w:t>
      </w:r>
      <w:r w:rsidR="00E77937">
        <w:t xml:space="preserve">to </w:t>
      </w:r>
      <w:r w:rsidR="007D7CDB">
        <w:t xml:space="preserve">population-level </w:t>
      </w:r>
      <w:r w:rsidR="00C46B9B">
        <w:t>predictions in natural settings is challenging</w:t>
      </w:r>
      <w:r w:rsidR="007D7CDB">
        <w:t xml:space="preserve"> for several reasons</w:t>
      </w:r>
      <w:r w:rsidR="00E54815">
        <w:t xml:space="preserve">. </w:t>
      </w:r>
      <w:r w:rsidR="000E0B8A">
        <w:t>First,</w:t>
      </w:r>
      <w:r w:rsidR="009E1749">
        <w:t xml:space="preserve"> </w:t>
      </w:r>
      <w:r w:rsidR="004D25B3">
        <w:t>environmental conditions vary across space and time</w:t>
      </w:r>
      <w:r w:rsidR="003B602B">
        <w:t>, and</w:t>
      </w:r>
      <w:r w:rsidR="00C04359">
        <w:t xml:space="preserve"> growth and survival interact to determine population growth,</w:t>
      </w:r>
      <w:r w:rsidR="004D25B3">
        <w:t xml:space="preserve"> so it will be necessary to </w:t>
      </w:r>
      <w:r w:rsidR="00672753">
        <w:t>measure parameters across relevant</w:t>
      </w:r>
      <w:r w:rsidR="00340FCB">
        <w:t xml:space="preserve"> spatial </w:t>
      </w:r>
      <w:r w:rsidR="00672753">
        <w:t>and</w:t>
      </w:r>
      <w:r w:rsidR="00340FCB">
        <w:t xml:space="preserve"> temporal </w:t>
      </w:r>
      <w:r w:rsidR="00672753">
        <w:t>conditions</w:t>
      </w:r>
      <w:r w:rsidR="00340FCB">
        <w:t xml:space="preserve"> to make meaningful predictions. Second, </w:t>
      </w:r>
      <w:r w:rsidR="000E0B8A">
        <w:t>n</w:t>
      </w:r>
      <w:r w:rsidR="00923B42">
        <w:t>atural s</w:t>
      </w:r>
      <w:r w:rsidR="007A72B2">
        <w:t xml:space="preserve">ettings have multiple predators that respond differently to </w:t>
      </w:r>
      <w:r w:rsidR="00993B87">
        <w:t>variation in</w:t>
      </w:r>
      <w:r w:rsidR="00100464">
        <w:t xml:space="preserve"> environmental conditions</w:t>
      </w:r>
      <w:r w:rsidR="0090352F">
        <w:t>, and these responses may include</w:t>
      </w:r>
      <w:r w:rsidR="009536AF">
        <w:t xml:space="preserve"> </w:t>
      </w:r>
      <w:r w:rsidR="00E113EA">
        <w:t xml:space="preserve">simultaneous </w:t>
      </w:r>
      <w:r w:rsidR="009536AF">
        <w:t xml:space="preserve">changes in </w:t>
      </w:r>
      <w:r w:rsidR="00737323">
        <w:t>per</w:t>
      </w:r>
      <w:r w:rsidR="00465F9C">
        <w:t>-</w:t>
      </w:r>
      <w:r w:rsidR="00737323">
        <w:t xml:space="preserve">capita foraging rates </w:t>
      </w:r>
      <w:r w:rsidR="00993B87">
        <w:t>and</w:t>
      </w:r>
      <w:r w:rsidR="00737323">
        <w:t xml:space="preserve"> abundance.</w:t>
      </w:r>
      <w:r w:rsidR="001524F1">
        <w:t xml:space="preserve"> </w:t>
      </w:r>
      <w:r w:rsidR="003170DA">
        <w:t xml:space="preserve">Thus, to understand the relative </w:t>
      </w:r>
      <w:r w:rsidR="009D37E4">
        <w:t xml:space="preserve">contributions </w:t>
      </w:r>
      <w:r w:rsidR="000A3993">
        <w:t xml:space="preserve">of a predator </w:t>
      </w:r>
      <w:r w:rsidR="002A417D">
        <w:t>from</w:t>
      </w:r>
      <w:r w:rsidR="00883D50">
        <w:t xml:space="preserve"> the impact of natural and varying</w:t>
      </w:r>
      <w:r w:rsidR="002A417D">
        <w:t xml:space="preserve"> predator</w:t>
      </w:r>
      <w:r w:rsidR="00883D50">
        <w:t xml:space="preserve"> assemblages</w:t>
      </w:r>
      <w:r w:rsidR="002A417D">
        <w:t xml:space="preserve"> which are perennially important matters for ecological understanding of recruitment variation and biotic resistance </w:t>
      </w:r>
      <w:r w:rsidR="002A417D">
        <w:fldChar w:fldCharType="begin"/>
      </w:r>
      <w:r w:rsidR="002A417D">
        <w:instrText xml:space="preserve"> ADDIN ZOTERO_ITEM CSL_CITATION {"citationID":"q3s3n0Xi","properties":{"formattedCitation":"(Dorn &amp; Cook, 2015; Roland &amp; Embree, 1995; Twardochleb et al., 2012)","plainCitation":"(Dorn &amp; Cook, 2015; Roland &amp; Embree, 1995; Twardochleb et al., 2012)","noteIndex":0},"citationItems":[{"id":"qDtGyITR/QrrNc7Gh","uris":["http://www.mendeley.com/documents/?uuid=4af75148-5c2f-4271-85ea-86840248e880"],"itemData":{"DOI":"10.1890/14-1505.1","ISSN":"00129658","PMID":"27070017","abstract":"Effects of predators on prey populations can be especially strong in aquatic ecosystems, but disturbances may mediate the strength of predator limitation and even allow outbreaks of some prey populations. In a two-year study we investigated the numerical responses of crayfish (Procambarus fallax) and small fishes (Poeciliidae and Fundulidae) to a brief hydrological disturbance in replicated freshwater wetlands with an experimental drying and large predatory fish reduction. The experiment and an in situ predation assay tested the component of the consumer stress model positing that disturbances release prey from predator limitation. In the disturbed wetlands, abundances of large predatory fish were seasonally reduced, similar to dynamics in the Everglades (southern Florida). Densities of small fish were unaffected by the disturbance, but crayfish densities, which were similar across all wetlands before drying, increased almost threefold in the year after the disturbance. Upon re-flooding, juvenile crayfish survival was inversely related to the abundance of large fish across wetlands, but we found no evidence for enhanced algal food quality. At a larger landscape scale (500 km2 of the Everglades), crayfish densities over eight years were positively correlated with the severity of local dry disturbances (up to 99 days dry) during the preceding dry season. In contrast, densities of small-bodied fishes in the same wetlands were seasonally depressed by dry disturbances. The results from our experimental wetland drought and the observations of crayfish densities in the Everglades represent a large-scale example of prey population release following a hydrological disturbance in a freshwater ecosystem. The conditions producing crayfish pulses in the Everglades appear consistent with the mechanics of the consumer stress model, and we suggest crayfish pulses may influence the number of nesting wading birds in the Everglades.","author":[{"dropping-particle":"","family":"Dorn","given":"Nathan J.","non-dropping-particle":"","parse-names":false,"suffix":""},{"dropping-particle":"","family":"Cook","given":"Mark I.","non-dropping-particle":"","parse-names":false,"suffix":""}],"container-title":"Ecology","id":"JJTYFSp1/E8VCpiKi","issue":"11","issued":{"date-parts":[["2015"]]},"page":"2984-2993","title":"Hydrological disturbance diminishes predator control in wetlands","type":"article-journal","volume":"96"}},{"id":1947,"uris":["http://zotero.org/users/9972654/items/HJAX5TZ4"],"itemData":{"id":1947,"type":"article-journal","abstract":"The biological control of the winter moth in North America, by the intro­ duction of parasitic insects, is reviewed with the aim of identifying the common factors leading to successful control. These patterns are assessed in light of the large literature on the biology of the host insect and its natural enemies, both in the introduced populations and in endemic populations in Britain. Successful control has arisen from the combined effect of added mortality from the introduced agents and a suppression of the pest to the level where generalist predators already in the system regulate the winter moth at a new, low density.","container-title":"Annual Review of Entomology","DOI":"10.1146/annurev.en.40.010195.002355","ISSN":"0066-4170, 1545-4487","issue":"1","journalAbbreviation":"Annu. Rev. Entomol.","language":"en","page":"475-492","source":"DOI.org (Crossref)","title":"Biological Control of the Winter Moth","volume":"40","author":[{"family":"Roland","given":"J"},{"family":"Embree","given":"D G"}],"issued":{"date-parts":[["1995",1]]}}},{"id":1949,"uris":["http://zotero.org/users/9972654/items/NJ4E3MFQ"],"itemData":{"id":1949,"type":"article-journal","abstract":"Predators sometimes provide biotic resistance against invasions by nonnative prey. Understanding and predicting the strength of biotic resistance remains a key challenge in invasion biology. A predator’s functional response to nonnative prey may predict whether a predator can provide biotic resistance against nonnative prey at different prey densities. Surprisingly, functional responses have not been used to make quantitative predictions about biotic resistance. We parameterized the functional response of signal crayﬁsh (Pacifastacus leniusculus) to invasive New Zealand mud snails (Potamopyrgus antipodarum; NZMS) and used this functional response and a simple model of NZMS population growth to predict the probability of biotic resistance at different predator and prey densities. Signal crayﬁsh were effective predators of NZMS, consuming more than 900 NZMS per predator in a 12-h period, and Bayesian model ﬁtting indicated their consumption rate followed a type 3 functional response to NZMS density. Based on this functional response and associated parameter uncertainty, we predict that NZMS will be able to invade new systems at low crayﬁsh densities (,0.2 crayﬁsh/m2) regardless of NZMS density. At intermediate to high crayﬁsh densities (.0.2 crayﬁsh/m2), we predict that low densities of NZMS will be able to establish in new communities; however, once NZMS reach a threshold density of ;2000 NZMS/m2, predation by crayﬁsh will drive negative NZMS population growth. Further, at very high densities, NZMS overwhelm predation by crayﬁsh and invade. Thus, interacting thresholds of propagule pressure and predator densities deﬁne the probability of biotic resistance. Quantifying the shape and uncertainty of predator functional responses to nonnative prey may help predict the outcomes of invasions.","container-title":"Ecological Applications","DOI":"10.1890/11-0871.1","ISSN":"1051-0761, 1939-5582","issue":"4","journalAbbreviation":"Ecological Applications","language":"en","license":"http://onlinelibrary.wiley.com/termsAndConditions#vor","page":"1162-1171","source":"DOI.org (Crossref)","title":"Using the functional response of a consumer to predict biotic resistance to invasive prey","volume":"22","author":[{"family":"Twardochleb","given":"Laura A."},{"family":"Novak","given":"Mark"},{"family":"Moore","given":"Jonathan W."}],"issued":{"date-parts":[["2012",6]]}}}],"schema":"https://github.com/citation-style-language/schema/raw/master/csl-citation.json"} </w:instrText>
      </w:r>
      <w:r w:rsidR="002A417D">
        <w:fldChar w:fldCharType="separate"/>
      </w:r>
      <w:r w:rsidR="002A417D" w:rsidRPr="00125D77">
        <w:t>(Dorn &amp; Cook, 2015; Roland &amp; Embree, 1995; Twardochleb et al., 2012)</w:t>
      </w:r>
      <w:r w:rsidR="002A417D">
        <w:fldChar w:fldCharType="end"/>
      </w:r>
      <w:r w:rsidR="002A417D">
        <w:t>, there needs to be a way</w:t>
      </w:r>
      <w:r w:rsidR="00883D50">
        <w:t xml:space="preserve"> </w:t>
      </w:r>
      <w:r w:rsidR="002A417D">
        <w:t>to assign losses of prey to a specific predator.</w:t>
      </w:r>
      <w:r w:rsidR="00883D50">
        <w:t xml:space="preserve"> </w:t>
      </w:r>
      <w:r w:rsidR="001524F1">
        <w:t xml:space="preserve">Finally, </w:t>
      </w:r>
      <w:r w:rsidR="00751B85">
        <w:t xml:space="preserve">population growth </w:t>
      </w:r>
      <w:r w:rsidR="009A00B5">
        <w:t xml:space="preserve">is influenced by survival and reproduction, so to understand how growth and survival interact </w:t>
      </w:r>
      <w:r w:rsidR="00286C15">
        <w:t>in size- or stage-structured</w:t>
      </w:r>
      <w:r w:rsidR="00E577AC">
        <w:t xml:space="preserve"> populations</w:t>
      </w:r>
      <w:r w:rsidR="00970724">
        <w:t>,</w:t>
      </w:r>
      <w:r w:rsidR="00286C15">
        <w:t xml:space="preserve"> </w:t>
      </w:r>
      <w:r w:rsidR="001C6B3B">
        <w:t xml:space="preserve">reproduction responses to </w:t>
      </w:r>
      <w:r w:rsidR="00970724">
        <w:t xml:space="preserve">environmental conditions need to be controlled to isolate the </w:t>
      </w:r>
      <w:r w:rsidR="001425E8">
        <w:t>combinatorial impacts</w:t>
      </w:r>
      <w:r w:rsidR="00344EE8">
        <w:t xml:space="preserve"> of</w:t>
      </w:r>
      <w:r w:rsidR="00970724">
        <w:t xml:space="preserve"> </w:t>
      </w:r>
      <w:r w:rsidR="00344EE8">
        <w:t>survival and growth.</w:t>
      </w:r>
    </w:p>
    <w:p w14:paraId="2FB3FC6D" w14:textId="5F68C2C6" w:rsidR="00B118EA" w:rsidRDefault="00B118EA" w:rsidP="00EA3C28">
      <w:pPr>
        <w:pStyle w:val="NATESTYLE1CommonCollege"/>
        <w:spacing w:line="360" w:lineRule="auto"/>
        <w:ind w:firstLine="720"/>
        <w:jc w:val="both"/>
        <w:rPr>
          <w:ins w:id="10" w:author="Nathan Dorn" w:date="2024-06-12T13:45:00Z" w16du:dateUtc="2024-06-12T17:45:00Z"/>
        </w:rPr>
      </w:pPr>
      <w:r>
        <w:t xml:space="preserve">Seasons represent distinct </w:t>
      </w:r>
      <w:r w:rsidR="005221C0">
        <w:t xml:space="preserve">temporal </w:t>
      </w:r>
      <w:r>
        <w:t xml:space="preserve">changes in environmental conditions </w:t>
      </w:r>
      <w:r w:rsidR="00361C1D">
        <w:t xml:space="preserve">and resources </w:t>
      </w:r>
      <w:r w:rsidR="004D0BA8">
        <w:t xml:space="preserve">and predator communities </w:t>
      </w:r>
      <w:r>
        <w:t xml:space="preserve">that </w:t>
      </w:r>
      <w:r w:rsidR="004D0BA8">
        <w:t xml:space="preserve">will </w:t>
      </w:r>
      <w:r>
        <w:t xml:space="preserve">change </w:t>
      </w:r>
      <w:r w:rsidR="000F6466">
        <w:t xml:space="preserve">prey survival and </w:t>
      </w:r>
      <w:r w:rsidR="00270590">
        <w:t>recruitment</w:t>
      </w:r>
      <w:r w:rsidR="000F6466">
        <w:t>.</w:t>
      </w:r>
      <w:r w:rsidR="00667477">
        <w:t xml:space="preserve"> </w:t>
      </w:r>
      <w:r w:rsidR="00650C14">
        <w:t>Lab</w:t>
      </w:r>
      <w:r w:rsidR="008F06F4">
        <w:t xml:space="preserve"> experiments </w:t>
      </w:r>
      <w:r w:rsidR="00650C14">
        <w:t xml:space="preserve">that </w:t>
      </w:r>
      <w:r w:rsidR="00D54D6F">
        <w:t>control</w:t>
      </w:r>
      <w:r w:rsidR="008F06F4">
        <w:t xml:space="preserve"> predator abundance </w:t>
      </w:r>
      <w:r w:rsidR="00D54D6F">
        <w:t>across</w:t>
      </w:r>
      <w:r w:rsidR="00DA6DC0">
        <w:t xml:space="preserve"> temperature</w:t>
      </w:r>
      <w:r w:rsidR="00D54D6F">
        <w:t xml:space="preserve"> treatments </w:t>
      </w:r>
      <w:r w:rsidR="00DA6DC0">
        <w:t>indicate</w:t>
      </w:r>
      <w:r w:rsidR="00D54D6F">
        <w:t xml:space="preserve"> that </w:t>
      </w:r>
      <w:r w:rsidR="00B1467B">
        <w:t>per capita consumption</w:t>
      </w:r>
      <w:r w:rsidR="00650C14">
        <w:t xml:space="preserve"> </w:t>
      </w:r>
      <w:r w:rsidR="00B1467B">
        <w:t>rates increase with warmer conditions</w:t>
      </w:r>
      <w:r w:rsidR="00B70867">
        <w:t xml:space="preserve"> (Davidson et al. 2021)</w:t>
      </w:r>
      <w:r w:rsidR="00B1467B">
        <w:t xml:space="preserve">. </w:t>
      </w:r>
      <w:r w:rsidR="00C87844">
        <w:t xml:space="preserve"> </w:t>
      </w:r>
      <w:r w:rsidR="00B1467B">
        <w:t>In natural settings</w:t>
      </w:r>
      <w:r w:rsidR="00467B12">
        <w:t xml:space="preserve"> during </w:t>
      </w:r>
      <w:r w:rsidR="006B1267">
        <w:t xml:space="preserve">short </w:t>
      </w:r>
      <w:r w:rsidR="00467B12">
        <w:t xml:space="preserve">time frames </w:t>
      </w:r>
      <w:r w:rsidR="001B6E75">
        <w:t>when</w:t>
      </w:r>
      <w:r w:rsidR="006B1267">
        <w:t xml:space="preserve"> the influence of</w:t>
      </w:r>
      <w:r w:rsidR="00467B12">
        <w:t xml:space="preserve"> </w:t>
      </w:r>
      <w:r w:rsidR="006B1267">
        <w:t>prey growth is minimal (e.g., daily)</w:t>
      </w:r>
      <w:r w:rsidR="00067C13">
        <w:t xml:space="preserve"> and assuming predator communities do not vary</w:t>
      </w:r>
      <w:r w:rsidR="006B1267">
        <w:t>,</w:t>
      </w:r>
      <w:r w:rsidR="00B1467B">
        <w:t xml:space="preserve"> we </w:t>
      </w:r>
      <w:del w:id="11" w:author="Nathan Dorn" w:date="2024-06-12T12:56:00Z" w16du:dateUtc="2024-06-12T16:56:00Z">
        <w:r w:rsidR="00B1467B" w:rsidDel="009C5BC3">
          <w:delText xml:space="preserve">might </w:delText>
        </w:r>
        <w:r w:rsidR="006A7C2C" w:rsidDel="009C5BC3">
          <w:delText>therefore</w:delText>
        </w:r>
      </w:del>
      <w:ins w:id="12" w:author="Nathan Dorn" w:date="2024-06-12T12:56:00Z" w16du:dateUtc="2024-06-12T16:56:00Z">
        <w:r w:rsidR="009C5BC3">
          <w:t>could</w:t>
        </w:r>
      </w:ins>
      <w:r w:rsidR="006A7C2C">
        <w:t xml:space="preserve"> </w:t>
      </w:r>
      <w:r w:rsidR="00B1467B">
        <w:t xml:space="preserve">predict that </w:t>
      </w:r>
      <w:r w:rsidR="00C835CE">
        <w:t xml:space="preserve">daily </w:t>
      </w:r>
      <w:r w:rsidR="00B1467B">
        <w:t xml:space="preserve">prey </w:t>
      </w:r>
      <w:r w:rsidR="00C835CE">
        <w:t xml:space="preserve">survival should </w:t>
      </w:r>
      <w:r w:rsidR="00063B00">
        <w:t>decrease</w:t>
      </w:r>
      <w:r w:rsidR="00C835CE">
        <w:t xml:space="preserve"> across all sizes</w:t>
      </w:r>
      <w:r w:rsidR="00231507">
        <w:t xml:space="preserve"> in warmer</w:t>
      </w:r>
      <w:r w:rsidR="00E2684D">
        <w:t>-</w:t>
      </w:r>
      <w:r w:rsidR="00231507">
        <w:t xml:space="preserve"> seasons</w:t>
      </w:r>
      <w:r w:rsidR="003E5BCA">
        <w:t xml:space="preserve">. </w:t>
      </w:r>
      <w:r w:rsidR="00231507">
        <w:t xml:space="preserve"> </w:t>
      </w:r>
      <w:r w:rsidR="00067C13">
        <w:t xml:space="preserve">But </w:t>
      </w:r>
      <w:r w:rsidR="00842B18">
        <w:t xml:space="preserve">predator </w:t>
      </w:r>
      <w:r w:rsidR="005E6FBB">
        <w:t xml:space="preserve">communities </w:t>
      </w:r>
      <w:r w:rsidR="0041204A">
        <w:t xml:space="preserve">likely </w:t>
      </w:r>
      <w:r w:rsidR="005E6FBB">
        <w:t>vary</w:t>
      </w:r>
      <w:r w:rsidR="00FB664B">
        <w:t xml:space="preserve"> seasonally</w:t>
      </w:r>
      <w:r w:rsidR="008D70F0">
        <w:t xml:space="preserve"> (since they are not controlled in natural settings)</w:t>
      </w:r>
      <w:r w:rsidR="00FB664B">
        <w:t>,</w:t>
      </w:r>
      <w:r w:rsidR="00067166">
        <w:t xml:space="preserve"> so</w:t>
      </w:r>
      <w:r w:rsidR="00FB664B">
        <w:t xml:space="preserve"> </w:t>
      </w:r>
      <w:r w:rsidR="00C55298">
        <w:t xml:space="preserve">variation </w:t>
      </w:r>
      <w:r w:rsidR="00641CE9">
        <w:t xml:space="preserve">in </w:t>
      </w:r>
      <w:r w:rsidR="00537954">
        <w:t xml:space="preserve">predator </w:t>
      </w:r>
      <w:r w:rsidR="00641CE9">
        <w:t>abundance</w:t>
      </w:r>
      <w:r w:rsidR="00A012FA">
        <w:t>s</w:t>
      </w:r>
      <w:r w:rsidR="00641CE9">
        <w:t xml:space="preserve"> could</w:t>
      </w:r>
      <w:r w:rsidR="00B87210">
        <w:t xml:space="preserve"> overwhelm</w:t>
      </w:r>
      <w:r w:rsidR="002D7515">
        <w:t xml:space="preserve"> </w:t>
      </w:r>
      <w:r w:rsidR="007A05EA">
        <w:t xml:space="preserve">the </w:t>
      </w:r>
      <w:r w:rsidR="002D7515">
        <w:t xml:space="preserve">temperature dependent </w:t>
      </w:r>
      <w:r w:rsidR="007A05EA">
        <w:t>processes</w:t>
      </w:r>
      <w:r w:rsidR="009A6F69">
        <w:t xml:space="preserve"> (i.e., consumption and growth) that governed prey</w:t>
      </w:r>
      <w:r w:rsidR="00A45252">
        <w:t xml:space="preserve"> survival in controlled settings</w:t>
      </w:r>
      <w:r w:rsidR="002D7515">
        <w:t>.</w:t>
      </w:r>
      <w:r w:rsidR="00AD114F">
        <w:t xml:space="preserve"> </w:t>
      </w:r>
      <w:r w:rsidR="007157B6">
        <w:t>Further, c</w:t>
      </w:r>
      <w:r w:rsidR="00AD114F">
        <w:t>hanges in predator composition may</w:t>
      </w:r>
      <w:r w:rsidR="004D3DBD">
        <w:t xml:space="preserve"> additionally</w:t>
      </w:r>
      <w:r w:rsidR="00AD114F">
        <w:t xml:space="preserve"> alter </w:t>
      </w:r>
      <w:r w:rsidR="00C136D8">
        <w:t xml:space="preserve">the shape of </w:t>
      </w:r>
      <w:r w:rsidR="00C136D8">
        <w:lastRenderedPageBreak/>
        <w:t xml:space="preserve">the size-dependent </w:t>
      </w:r>
      <w:r w:rsidR="004D3DBD">
        <w:t xml:space="preserve">predator-prey </w:t>
      </w:r>
      <w:r w:rsidR="00C136D8">
        <w:t xml:space="preserve">relationship </w:t>
      </w:r>
      <w:r w:rsidR="00C136D8">
        <w:fldChar w:fldCharType="begin"/>
      </w:r>
      <w:r w:rsidR="00546621">
        <w:instrText xml:space="preserve"> ADDIN ZOTERO_ITEM CSL_CITATION {"citationID":"jFTQGatp","properties":{"formattedCitation":"(Soomdat et al., 2014)","plainCitation":"(Soomdat et al., 2014)","noteIndex":0},"citationItems":[{"id":"qDtGyITR/mhBRgqbo","uris":["http://www.mendeley.com/documents/?uuid=ea910636-dee5-43c8-8db5-bef58f91076b"],"itemData":{"DOI":"10.1111/oik.01579","ISSN":"16000706","abstract":"Ecosystems host multiple coexisting predator species whose interactions may strengthen or weaken top–down control of grazers. Grazer populations often exhibit size-structure, but the nature of multiple predator effects on suppression of size-structured prey has seldom been explicitly considered. In a southeastern US salt-marsh, we used both field (additive design) and mesocosm (additive-substitutive design) experiments to test the independent and combined effects of two species of predatory crab on the survival and predator-avoidance behavior (i.e. a non-consumptive effect) of both juveniles and adults of a dominant grazing snail. Results showed: 1) juvenile snails were more vulnerable to predation; 2) consumptive impacts of predators were hierarchically nested, i.e. the larger predator consumed both juvenile and adult snails, while the smaller-bodied predator consumed only juvenile snails; 3) there were no emergent multiple predator effects on snail consumption; and 4) non-consumptive effects differed from consumptive effects, with only the large predator inducing predator-avoidance behavior of individuals within either snail ontogenetic class. The smaller predator therefore played a functionally redundant trophic role across the prey classes considered, augmenting and potentially stabilizing trophic regulation of juvenile snails. Meanwhile, the larger predator played a complementary and functionally unique role by both expanding the size-spectrum of prey trophic regulation and non-consumptively altering prey behavior. While our study suggests that nestedness of consumptive interactions determined by predator and prey body sizes may allow prediction of the functional redundancy of particular predator species, it also shows that traits beyond predator body size (e.g. habitat domain) may be required to predict potentially cascading non-consumptive effects. Future studies of multiple predators (and predator biodiversity) should continue to strive towards greater realism by incorporating not only size-structured prey, but also other aspects of resource and environmental heterogeneity typical of natural ecosystems.","author":[{"dropping-particle":"","family":"Soomdat","given":"Nicole N.","non-dropping-particle":"","parse-names":false,"suffix":""},{"dropping-particle":"","family":"Griffin","given":"John N.","non-dropping-particle":"","parse-names":false,"suffix":""},{"dropping-particle":"","family":"McCoy","given":"Michael","non-dropping-particle":"","parse-names":false,"suffix":""},{"dropping-particle":"","family":"Hensel","given":"Marc J.S.","non-dropping-particle":"","parse-names":false,"suffix":""},{"dropping-particle":"","family":"Buhler","given":"Stephanie","non-dropping-particle":"","parse-names":false,"suffix":""},{"dropping-particle":"","family":"Chejanovski","given":"Zachary","non-dropping-particle":"","parse-names":false,"suffix":""},{"dropping-particle":"","family":"Silliman","given":"Brian R.","non-dropping-particle":"","parse-names":false,"suffix":""}],"container-title":"Oikos","id":"JYTXUtSP/ajJ2EkBj","issue":"9","issued":{"date-parts":[["2014"]]},"page":"1081-1090","title":"Independent and combined effects of multiple predators across ontogeny of a dominant grazer","type":"article-journal","volume":"123"}}],"schema":"https://github.com/citation-style-language/schema/raw/master/csl-citation.json"} </w:instrText>
      </w:r>
      <w:r w:rsidR="00C136D8">
        <w:fldChar w:fldCharType="separate"/>
      </w:r>
      <w:r w:rsidR="00C136D8" w:rsidRPr="00C136D8">
        <w:t>(Soomdat et al., 2014)</w:t>
      </w:r>
      <w:r w:rsidR="00C136D8">
        <w:fldChar w:fldCharType="end"/>
      </w:r>
      <w:r w:rsidR="00C136D8">
        <w:t>.</w:t>
      </w:r>
      <w:r w:rsidR="00C962D2">
        <w:t xml:space="preserve"> However, p</w:t>
      </w:r>
      <w:r w:rsidR="00DA4090">
        <w:t>redicti</w:t>
      </w:r>
      <w:r w:rsidR="009656BF">
        <w:t xml:space="preserve">ng </w:t>
      </w:r>
      <w:r w:rsidR="00036B22">
        <w:t xml:space="preserve">how </w:t>
      </w:r>
      <w:r w:rsidR="00FF7B9F">
        <w:t xml:space="preserve">survival and growth </w:t>
      </w:r>
      <w:r w:rsidR="006640C7">
        <w:t xml:space="preserve">interact </w:t>
      </w:r>
      <w:r w:rsidR="00167B65">
        <w:t>to determine</w:t>
      </w:r>
      <w:r w:rsidR="009656BF">
        <w:t xml:space="preserve"> </w:t>
      </w:r>
      <w:r w:rsidR="006F049C">
        <w:t>recruitment</w:t>
      </w:r>
      <w:r w:rsidR="009656BF">
        <w:t xml:space="preserve"> </w:t>
      </w:r>
      <w:r w:rsidR="006F049C">
        <w:t xml:space="preserve">across seasons </w:t>
      </w:r>
      <w:r w:rsidR="009656BF">
        <w:t>is complicated</w:t>
      </w:r>
      <w:r w:rsidR="006F217B">
        <w:t xml:space="preserve"> because </w:t>
      </w:r>
      <w:r w:rsidR="009656BF">
        <w:t>it</w:t>
      </w:r>
      <w:r w:rsidR="006F217B">
        <w:t xml:space="preserve"> </w:t>
      </w:r>
      <w:r w:rsidR="004875F7">
        <w:t>depend</w:t>
      </w:r>
      <w:r w:rsidR="009656BF">
        <w:t>s</w:t>
      </w:r>
      <w:r w:rsidR="000B392D">
        <w:t xml:space="preserve"> </w:t>
      </w:r>
      <w:r w:rsidR="000E1BDC">
        <w:t>o</w:t>
      </w:r>
      <w:r w:rsidR="006A0FE8">
        <w:t xml:space="preserve">n the </w:t>
      </w:r>
      <w:r w:rsidR="00D42901">
        <w:t xml:space="preserve">combined variation in seasonally varying predator communities, prey growth rates, and predator consumption rates, plus the reproductive context of the prey. </w:t>
      </w:r>
      <w:r w:rsidR="00167B65">
        <w:t>Thus</w:t>
      </w:r>
      <w:r w:rsidR="00350196">
        <w:t>,</w:t>
      </w:r>
      <w:r w:rsidR="00167B65">
        <w:t xml:space="preserve"> </w:t>
      </w:r>
      <w:r w:rsidR="00350196">
        <w:t>q</w:t>
      </w:r>
      <w:r w:rsidR="00C24E56">
        <w:t xml:space="preserve">uantifying the net consumption rate of a community of predators on a focal prey of different sizes </w:t>
      </w:r>
      <w:r w:rsidR="00C24E56" w:rsidRPr="00EB1241">
        <w:rPr>
          <w:i/>
          <w:iCs/>
        </w:rPr>
        <w:t>in situ</w:t>
      </w:r>
      <w:r w:rsidR="00C24E56">
        <w:t xml:space="preserve"> can be accomplished for different places and times, but a model would be required to project survival and growth to</w:t>
      </w:r>
      <w:r w:rsidR="00350196">
        <w:t xml:space="preserve"> the</w:t>
      </w:r>
      <w:r w:rsidR="00C24E56">
        <w:t xml:space="preserve"> population level</w:t>
      </w:r>
      <w:r w:rsidR="00350196">
        <w:t>.</w:t>
      </w:r>
    </w:p>
    <w:p w14:paraId="0BB8C6EA" w14:textId="7150DBE5" w:rsidR="0075272A" w:rsidRDefault="0075272A" w:rsidP="00E95D00">
      <w:pPr>
        <w:pStyle w:val="NATESTYLE1CommonCollege"/>
        <w:spacing w:line="360" w:lineRule="auto"/>
        <w:ind w:firstLine="720"/>
        <w:jc w:val="both"/>
      </w:pPr>
      <w:ins w:id="13" w:author="Nathan Dorn" w:date="2024-06-12T13:46:00Z" w16du:dateUtc="2024-06-12T17:46:00Z">
        <w:r>
          <w:t xml:space="preserve">Population dynamics for many species with </w:t>
        </w:r>
        <w:r w:rsidR="00470128">
          <w:t xml:space="preserve">stage structure </w:t>
        </w:r>
        <w:r>
          <w:t xml:space="preserve">are widely recognized </w:t>
        </w:r>
        <w:r w:rsidR="00470128">
          <w:t>to be influenced by stage or size-specific growth and mortality</w:t>
        </w:r>
      </w:ins>
      <w:ins w:id="14" w:author="Nathan Dorn" w:date="2024-06-12T13:47:00Z" w16du:dateUtc="2024-06-12T17:47:00Z">
        <w:r w:rsidR="00470128">
          <w:t xml:space="preserve"> factors </w:t>
        </w:r>
        <w:r w:rsidR="0074638F">
          <w:t xml:space="preserve">(e.g., predation; Werner and Gilliam 1984; De </w:t>
        </w:r>
        <w:proofErr w:type="spellStart"/>
        <w:r w:rsidR="0074638F">
          <w:t>Roos</w:t>
        </w:r>
        <w:proofErr w:type="spellEnd"/>
        <w:r w:rsidR="0074638F">
          <w:t xml:space="preserve"> et al. 2003, Craig et al. 2006). </w:t>
        </w:r>
      </w:ins>
      <w:ins w:id="15" w:author="Nathan Dorn" w:date="2024-06-12T13:49:00Z" w16du:dateUtc="2024-06-12T17:49:00Z">
        <w:r w:rsidR="00A86F56">
          <w:t xml:space="preserve"> Juvenile growth</w:t>
        </w:r>
      </w:ins>
      <w:ins w:id="16" w:author="Nathan Dorn" w:date="2024-06-12T13:52:00Z" w16du:dateUtc="2024-06-12T17:52:00Z">
        <w:r w:rsidR="006069B8">
          <w:t xml:space="preserve"> affects the time a prey animal spends in a vulnerable size class so that greater growth</w:t>
        </w:r>
      </w:ins>
      <w:ins w:id="17" w:author="Nathan Dorn" w:date="2024-06-12T13:49:00Z" w16du:dateUtc="2024-06-12T17:49:00Z">
        <w:r w:rsidR="00A86F56">
          <w:t xml:space="preserve"> can be a</w:t>
        </w:r>
      </w:ins>
      <w:ins w:id="18" w:author="Nathan Dorn" w:date="2024-06-12T13:52:00Z" w16du:dateUtc="2024-06-12T17:52:00Z">
        <w:r w:rsidR="006069B8">
          <w:t xml:space="preserve"> type of </w:t>
        </w:r>
      </w:ins>
      <w:ins w:id="19" w:author="Nathan Dorn" w:date="2024-06-12T13:49:00Z" w16du:dateUtc="2024-06-12T17:49:00Z">
        <w:r w:rsidR="00A86F56">
          <w:t>defense against stage specific predation</w:t>
        </w:r>
      </w:ins>
      <w:ins w:id="20" w:author="Nathan Dorn" w:date="2024-06-12T13:53:00Z" w16du:dateUtc="2024-06-12T17:53:00Z">
        <w:r w:rsidR="006069B8">
          <w:t>;</w:t>
        </w:r>
      </w:ins>
      <w:ins w:id="21" w:author="Nathan Dorn" w:date="2024-06-12T13:49:00Z" w16du:dateUtc="2024-06-12T17:49:00Z">
        <w:r w:rsidR="00A86F56">
          <w:t xml:space="preserve"> the strength of an interaction</w:t>
        </w:r>
        <w:r w:rsidR="00E53CC9">
          <w:t xml:space="preserve"> </w:t>
        </w:r>
      </w:ins>
      <w:ins w:id="22" w:author="Nathan Dorn" w:date="2024-06-12T13:53:00Z" w16du:dateUtc="2024-06-12T17:53:00Z">
        <w:r w:rsidR="006069B8">
          <w:t>is</w:t>
        </w:r>
      </w:ins>
      <w:ins w:id="23" w:author="Nathan Dorn" w:date="2024-06-12T13:49:00Z" w16du:dateUtc="2024-06-12T17:49:00Z">
        <w:r w:rsidR="00E53CC9">
          <w:t xml:space="preserve"> cons</w:t>
        </w:r>
      </w:ins>
      <w:ins w:id="24" w:author="Nathan Dorn" w:date="2024-06-12T13:50:00Z" w16du:dateUtc="2024-06-12T17:50:00Z">
        <w:r w:rsidR="00E53CC9">
          <w:t>equenc</w:t>
        </w:r>
      </w:ins>
      <w:ins w:id="25" w:author="Nathan Dorn" w:date="2024-06-12T13:51:00Z" w16du:dateUtc="2024-06-12T17:51:00Z">
        <w:r w:rsidR="00C60D88">
          <w:t>e</w:t>
        </w:r>
      </w:ins>
      <w:ins w:id="26" w:author="Nathan Dorn" w:date="2024-06-12T13:50:00Z" w16du:dateUtc="2024-06-12T17:50:00Z">
        <w:r w:rsidR="00E53CC9">
          <w:t xml:space="preserve"> </w:t>
        </w:r>
      </w:ins>
      <w:ins w:id="27" w:author="Nathan Dorn" w:date="2024-06-12T13:51:00Z" w16du:dateUtc="2024-06-12T17:51:00Z">
        <w:r w:rsidR="00C60D88">
          <w:t xml:space="preserve">of environmental mediation </w:t>
        </w:r>
      </w:ins>
      <w:ins w:id="28" w:author="Nathan Dorn" w:date="2024-06-12T13:50:00Z" w16du:dateUtc="2024-06-12T17:50:00Z">
        <w:r w:rsidR="00E53CC9">
          <w:t xml:space="preserve">(Craig et al. 2006, Davidson and Dorn 2018, Davidson et al. 2021, Nunes et al.). </w:t>
        </w:r>
      </w:ins>
      <w:ins w:id="29" w:author="Nathan Dorn" w:date="2024-06-12T13:53:00Z" w16du:dateUtc="2024-06-12T17:53:00Z">
        <w:r w:rsidR="00282F89">
          <w:t xml:space="preserve">Historical emphases focused on </w:t>
        </w:r>
      </w:ins>
      <w:ins w:id="30" w:author="Nathan Dorn" w:date="2024-06-12T16:08:00Z" w16du:dateUtc="2024-06-12T20:08:00Z">
        <w:r w:rsidR="00072237">
          <w:t xml:space="preserve">theoretical treatments of </w:t>
        </w:r>
      </w:ins>
      <w:ins w:id="31" w:author="Nathan Dorn" w:date="2024-06-12T13:53:00Z" w16du:dateUtc="2024-06-12T17:53:00Z">
        <w:r w:rsidR="00282F89">
          <w:t>density</w:t>
        </w:r>
      </w:ins>
      <w:ins w:id="32" w:author="Nathan Dorn" w:date="2024-06-12T13:55:00Z" w16du:dateUtc="2024-06-12T17:55:00Z">
        <w:r w:rsidR="0051538D">
          <w:t>-</w:t>
        </w:r>
      </w:ins>
      <w:ins w:id="33" w:author="Nathan Dorn" w:date="2024-06-12T13:53:00Z" w16du:dateUtc="2024-06-12T17:53:00Z">
        <w:r w:rsidR="00282F89">
          <w:t>dependen</w:t>
        </w:r>
      </w:ins>
      <w:ins w:id="34" w:author="Nathan Dorn" w:date="2024-06-12T13:54:00Z" w16du:dateUtc="2024-06-12T17:54:00Z">
        <w:r w:rsidR="00282F89">
          <w:t>t</w:t>
        </w:r>
      </w:ins>
      <w:ins w:id="35" w:author="Nathan Dorn" w:date="2024-06-12T13:53:00Z" w16du:dateUtc="2024-06-12T17:53:00Z">
        <w:r w:rsidR="00282F89">
          <w:t xml:space="preserve"> growth rates</w:t>
        </w:r>
      </w:ins>
      <w:ins w:id="36" w:author="Nathan Dorn" w:date="2024-06-12T13:55:00Z" w16du:dateUtc="2024-06-12T17:55:00Z">
        <w:r w:rsidR="0051538D">
          <w:t>, competition,</w:t>
        </w:r>
      </w:ins>
      <w:ins w:id="37" w:author="Nathan Dorn" w:date="2024-06-12T13:53:00Z" w16du:dateUtc="2024-06-12T17:53:00Z">
        <w:r w:rsidR="00282F89">
          <w:t xml:space="preserve"> </w:t>
        </w:r>
      </w:ins>
      <w:ins w:id="38" w:author="Nathan Dorn" w:date="2024-06-12T14:04:00Z" w16du:dateUtc="2024-06-12T18:04:00Z">
        <w:r w:rsidR="00FE0D60">
          <w:t xml:space="preserve">habitat switching, </w:t>
        </w:r>
      </w:ins>
      <w:ins w:id="39" w:author="Nathan Dorn" w:date="2024-06-12T16:07:00Z" w16du:dateUtc="2024-06-12T20:07:00Z">
        <w:r w:rsidR="00CA1B31">
          <w:t xml:space="preserve">size-structure, </w:t>
        </w:r>
      </w:ins>
      <w:ins w:id="40" w:author="Nathan Dorn" w:date="2024-06-12T13:54:00Z" w16du:dateUtc="2024-06-12T17:54:00Z">
        <w:r w:rsidR="00282F89">
          <w:t>and juvenile bottlenecks (</w:t>
        </w:r>
        <w:r w:rsidR="002009F9">
          <w:t>e.g., fish</w:t>
        </w:r>
      </w:ins>
      <w:ins w:id="41" w:author="Nathan Dorn" w:date="2024-06-12T13:56:00Z" w16du:dateUtc="2024-06-12T17:56:00Z">
        <w:r w:rsidR="0051538D">
          <w:t>:</w:t>
        </w:r>
      </w:ins>
      <w:ins w:id="42" w:author="Nathan Dorn" w:date="2024-06-12T13:54:00Z" w16du:dateUtc="2024-06-12T17:54:00Z">
        <w:r w:rsidR="002009F9">
          <w:t xml:space="preserve"> </w:t>
        </w:r>
        <w:r w:rsidR="00282F89">
          <w:t xml:space="preserve">De </w:t>
        </w:r>
        <w:proofErr w:type="spellStart"/>
        <w:r w:rsidR="00282F89">
          <w:t>Roos</w:t>
        </w:r>
        <w:proofErr w:type="spellEnd"/>
        <w:r w:rsidR="00282F89">
          <w:t xml:space="preserve"> et al. 2003</w:t>
        </w:r>
      </w:ins>
      <w:ins w:id="43" w:author="Nathan Dorn" w:date="2024-06-12T14:04:00Z" w16du:dateUtc="2024-06-12T18:04:00Z">
        <w:r w:rsidR="00FE0D60">
          <w:t xml:space="preserve">; </w:t>
        </w:r>
        <w:r w:rsidR="001D6A0E">
          <w:t>Werner and Gilliam 1984</w:t>
        </w:r>
      </w:ins>
      <w:ins w:id="44" w:author="Nathan Dorn" w:date="2024-06-12T13:54:00Z" w16du:dateUtc="2024-06-12T17:54:00Z">
        <w:r w:rsidR="00282F89">
          <w:t>)</w:t>
        </w:r>
      </w:ins>
      <w:ins w:id="45" w:author="Nathan Dorn" w:date="2024-06-12T16:08:00Z" w16du:dateUtc="2024-06-12T20:08:00Z">
        <w:r w:rsidR="00E95D00">
          <w:t xml:space="preserve">.  In </w:t>
        </w:r>
      </w:ins>
      <w:ins w:id="46" w:author="Nathan Dorn" w:date="2024-06-12T16:09:00Z" w16du:dateUtc="2024-06-12T20:09:00Z">
        <w:r w:rsidR="00E95D00">
          <w:t>real systems both</w:t>
        </w:r>
      </w:ins>
      <w:ins w:id="47" w:author="Nathan Dorn" w:date="2024-06-12T13:54:00Z" w16du:dateUtc="2024-06-12T17:54:00Z">
        <w:r w:rsidR="00282F89">
          <w:t xml:space="preserve"> </w:t>
        </w:r>
        <w:r w:rsidR="002009F9">
          <w:t>spatial and temporal environmental factors influenc</w:t>
        </w:r>
      </w:ins>
      <w:ins w:id="48" w:author="Nathan Dorn" w:date="2024-06-12T13:55:00Z" w16du:dateUtc="2024-06-12T17:55:00Z">
        <w:r w:rsidR="002009F9">
          <w:t xml:space="preserve">e </w:t>
        </w:r>
      </w:ins>
      <w:ins w:id="49" w:author="Nathan Dorn" w:date="2024-06-12T16:08:00Z" w16du:dateUtc="2024-06-12T20:08:00Z">
        <w:r w:rsidR="00CA1B31">
          <w:t xml:space="preserve">juvenile </w:t>
        </w:r>
      </w:ins>
      <w:ins w:id="50" w:author="Nathan Dorn" w:date="2024-06-12T13:55:00Z" w16du:dateUtc="2024-06-12T17:55:00Z">
        <w:r w:rsidR="0051538D">
          <w:t>growth</w:t>
        </w:r>
      </w:ins>
      <w:ins w:id="51" w:author="Nathan Dorn" w:date="2024-06-12T16:09:00Z" w16du:dateUtc="2024-06-12T20:09:00Z">
        <w:r w:rsidR="00E95D00">
          <w:t xml:space="preserve"> </w:t>
        </w:r>
      </w:ins>
      <w:ins w:id="52" w:author="Nathan Dorn" w:date="2024-06-12T13:56:00Z" w16du:dateUtc="2024-06-12T17:56:00Z">
        <w:r w:rsidR="0051538D">
          <w:t>through temperature and resource supply</w:t>
        </w:r>
      </w:ins>
      <w:ins w:id="53" w:author="Nathan Dorn" w:date="2024-06-12T13:55:00Z" w16du:dateUtc="2024-06-12T17:55:00Z">
        <w:r w:rsidR="0051538D">
          <w:t xml:space="preserve"> (cite)</w:t>
        </w:r>
      </w:ins>
      <w:ins w:id="54" w:author="Nathan Dorn" w:date="2024-06-12T13:57:00Z" w16du:dateUtc="2024-06-12T17:57:00Z">
        <w:r w:rsidR="00CC5A33">
          <w:t xml:space="preserve">. </w:t>
        </w:r>
      </w:ins>
      <w:ins w:id="55" w:author="Nathan Dorn" w:date="2024-06-12T16:09:00Z" w16du:dateUtc="2024-06-12T20:09:00Z">
        <w:r w:rsidR="00E95D00">
          <w:t xml:space="preserve"> Temperature, disturbances,</w:t>
        </w:r>
      </w:ins>
      <w:ins w:id="56" w:author="Nathan Dorn" w:date="2024-06-12T16:10:00Z" w16du:dateUtc="2024-06-12T20:10:00Z">
        <w:r w:rsidR="00051D6B">
          <w:t xml:space="preserve"> migrations, and population dynamics can seasonally affect predation rates and p</w:t>
        </w:r>
      </w:ins>
      <w:ins w:id="57" w:author="Nathan Dorn" w:date="2024-06-12T13:57:00Z" w16du:dateUtc="2024-06-12T17:57:00Z">
        <w:r w:rsidR="00CC5A33">
          <w:t>redator assemblages in time and space (citations)</w:t>
        </w:r>
      </w:ins>
      <w:ins w:id="58" w:author="Nathan Dorn" w:date="2024-06-12T16:10:00Z" w16du:dateUtc="2024-06-12T20:10:00Z">
        <w:r w:rsidR="00321610">
          <w:t>.  Taken</w:t>
        </w:r>
      </w:ins>
      <w:ins w:id="59" w:author="Nathan Dorn" w:date="2024-06-12T13:57:00Z" w16du:dateUtc="2024-06-12T17:57:00Z">
        <w:r w:rsidR="00CC5A33">
          <w:t xml:space="preserve"> together, spatial and temporal variation </w:t>
        </w:r>
      </w:ins>
      <w:ins w:id="60" w:author="Nathan Dorn" w:date="2024-06-12T16:10:00Z" w16du:dateUtc="2024-06-12T20:10:00Z">
        <w:r w:rsidR="00321610">
          <w:t xml:space="preserve">in either factor </w:t>
        </w:r>
      </w:ins>
      <w:ins w:id="61" w:author="Nathan Dorn" w:date="2024-06-12T13:57:00Z" w16du:dateUtc="2024-06-12T17:57:00Z">
        <w:r w:rsidR="00CC5A33">
          <w:t>may</w:t>
        </w:r>
      </w:ins>
      <w:ins w:id="62" w:author="Nathan Dorn" w:date="2024-06-12T13:55:00Z" w16du:dateUtc="2024-06-12T17:55:00Z">
        <w:r w:rsidR="0051538D">
          <w:t xml:space="preserve"> provide windows of opportunity for population </w:t>
        </w:r>
      </w:ins>
      <w:ins w:id="63" w:author="Nathan Dorn" w:date="2024-06-12T16:10:00Z" w16du:dateUtc="2024-06-12T20:10:00Z">
        <w:r w:rsidR="00321610">
          <w:t>growth</w:t>
        </w:r>
      </w:ins>
      <w:ins w:id="64" w:author="Nathan Dorn" w:date="2024-06-12T13:58:00Z" w16du:dateUtc="2024-06-12T17:58:00Z">
        <w:r w:rsidR="00602F42">
          <w:t xml:space="preserve">.  </w:t>
        </w:r>
      </w:ins>
      <w:ins w:id="65" w:author="Nathan Dorn" w:date="2024-06-12T14:01:00Z" w16du:dateUtc="2024-06-12T18:01:00Z">
        <w:r w:rsidR="00536513">
          <w:t xml:space="preserve">Studies of species interactions are often conducted </w:t>
        </w:r>
      </w:ins>
      <w:ins w:id="66" w:author="Nathan Dorn" w:date="2024-06-12T14:02:00Z" w16du:dateUtc="2024-06-12T18:02:00Z">
        <w:r w:rsidR="00536513">
          <w:t xml:space="preserve">in the lab </w:t>
        </w:r>
      </w:ins>
      <w:ins w:id="67" w:author="Nathan Dorn" w:date="2024-06-12T14:01:00Z" w16du:dateUtc="2024-06-12T18:01:00Z">
        <w:r w:rsidR="00536513">
          <w:t xml:space="preserve">at the </w:t>
        </w:r>
      </w:ins>
      <w:ins w:id="68" w:author="Nathan Dorn" w:date="2024-06-12T14:02:00Z" w16du:dateUtc="2024-06-12T18:02:00Z">
        <w:r w:rsidR="00536513">
          <w:t>level of interaction strength or total prey mortality (</w:t>
        </w:r>
      </w:ins>
      <w:ins w:id="69" w:author="Nathan Dorn" w:date="2024-06-12T16:14:00Z" w16du:dateUtc="2024-06-12T20:14:00Z">
        <w:r w:rsidR="005D3CF1">
          <w:t xml:space="preserve">see McCoy </w:t>
        </w:r>
        <w:proofErr w:type="gramStart"/>
        <w:r w:rsidR="005D3CF1">
          <w:t>et al.</w:t>
        </w:r>
      </w:ins>
      <w:ins w:id="70" w:author="Nathan Dorn" w:date="2024-06-12T14:02:00Z" w16du:dateUtc="2024-06-12T18:02:00Z">
        <w:r w:rsidR="00536513">
          <w:t xml:space="preserve"> )</w:t>
        </w:r>
      </w:ins>
      <w:proofErr w:type="gramEnd"/>
      <w:ins w:id="71" w:author="Nathan Dorn" w:date="2024-06-12T14:05:00Z" w16du:dateUtc="2024-06-12T18:05:00Z">
        <w:r w:rsidR="005E5206">
          <w:t xml:space="preserve"> but</w:t>
        </w:r>
      </w:ins>
      <w:ins w:id="72" w:author="Nathan Dorn" w:date="2024-06-12T14:02:00Z" w16du:dateUtc="2024-06-12T18:02:00Z">
        <w:r w:rsidR="00536513">
          <w:t xml:space="preserve"> </w:t>
        </w:r>
      </w:ins>
      <w:ins w:id="73" w:author="Nathan Dorn" w:date="2024-06-12T14:03:00Z" w16du:dateUtc="2024-06-12T18:03:00Z">
        <w:r w:rsidR="004A0C60">
          <w:t xml:space="preserve">both </w:t>
        </w:r>
      </w:ins>
      <w:ins w:id="74" w:author="Nathan Dorn" w:date="2024-06-12T14:02:00Z" w16du:dateUtc="2024-06-12T18:02:00Z">
        <w:r w:rsidR="00536513">
          <w:t xml:space="preserve">ecologists </w:t>
        </w:r>
      </w:ins>
      <w:ins w:id="75" w:author="Nathan Dorn" w:date="2024-06-12T14:03:00Z" w16du:dateUtc="2024-06-12T18:03:00Z">
        <w:r w:rsidR="004A0C60">
          <w:t xml:space="preserve">and conservation biologists </w:t>
        </w:r>
      </w:ins>
      <w:ins w:id="76" w:author="Nathan Dorn" w:date="2024-06-12T14:02:00Z" w16du:dateUtc="2024-06-12T18:02:00Z">
        <w:r w:rsidR="00536513">
          <w:t>need to know how the factors relate to population growth</w:t>
        </w:r>
      </w:ins>
      <w:ins w:id="77" w:author="Nathan Dorn" w:date="2024-06-12T14:05:00Z" w16du:dateUtc="2024-06-12T18:05:00Z">
        <w:r w:rsidR="005E5206">
          <w:t xml:space="preserve"> (λ)</w:t>
        </w:r>
      </w:ins>
      <w:ins w:id="78" w:author="Nathan Dorn" w:date="2024-06-12T14:02:00Z" w16du:dateUtc="2024-06-12T18:02:00Z">
        <w:r w:rsidR="00536513">
          <w:t xml:space="preserve"> in the field.  </w:t>
        </w:r>
      </w:ins>
      <w:ins w:id="79" w:author="Nathan Dorn" w:date="2024-06-12T14:03:00Z" w16du:dateUtc="2024-06-12T18:03:00Z">
        <w:r w:rsidR="004A0C60">
          <w:t xml:space="preserve">Furthermore, while </w:t>
        </w:r>
      </w:ins>
      <w:ins w:id="80" w:author="Nathan Dorn" w:date="2024-06-12T16:12:00Z" w16du:dateUtc="2024-06-12T20:12:00Z">
        <w:r w:rsidR="00D01C59">
          <w:t xml:space="preserve">size-dependent mortality is well </w:t>
        </w:r>
      </w:ins>
      <w:ins w:id="81" w:author="Nathan Dorn" w:date="2024-06-12T16:18:00Z" w16du:dateUtc="2024-06-12T20:18:00Z">
        <w:r w:rsidR="006A043B">
          <w:t xml:space="preserve">known </w:t>
        </w:r>
      </w:ins>
      <w:ins w:id="82" w:author="Nathan Dorn" w:date="2024-06-12T16:12:00Z" w16du:dateUtc="2024-06-12T20:12:00Z">
        <w:r w:rsidR="00D01C59">
          <w:t xml:space="preserve">(cite) </w:t>
        </w:r>
        <w:r w:rsidR="00F510F3">
          <w:t xml:space="preserve">and </w:t>
        </w:r>
      </w:ins>
      <w:ins w:id="83" w:author="Nathan Dorn" w:date="2024-06-12T14:03:00Z" w16du:dateUtc="2024-06-12T18:03:00Z">
        <w:r w:rsidR="004A0C60">
          <w:t>t</w:t>
        </w:r>
      </w:ins>
      <w:ins w:id="84" w:author="Nathan Dorn" w:date="2024-06-12T13:58:00Z" w16du:dateUtc="2024-06-12T17:58:00Z">
        <w:r w:rsidR="00602F42">
          <w:t xml:space="preserve">he </w:t>
        </w:r>
      </w:ins>
      <w:ins w:id="85" w:author="Nathan Dorn" w:date="2024-06-12T14:01:00Z" w16du:dateUtc="2024-06-12T18:01:00Z">
        <w:r w:rsidR="00536513">
          <w:t>population</w:t>
        </w:r>
      </w:ins>
      <w:ins w:id="86" w:author="Nathan Dorn" w:date="2024-06-12T14:03:00Z" w16du:dateUtc="2024-06-12T18:03:00Z">
        <w:r w:rsidR="004A0C60">
          <w:t>-</w:t>
        </w:r>
      </w:ins>
      <w:ins w:id="87" w:author="Nathan Dorn" w:date="2024-06-12T14:01:00Z" w16du:dateUtc="2024-06-12T18:01:00Z">
        <w:r w:rsidR="00536513">
          <w:t xml:space="preserve">level </w:t>
        </w:r>
      </w:ins>
      <w:ins w:id="88" w:author="Nathan Dorn" w:date="2024-06-12T13:58:00Z" w16du:dateUtc="2024-06-12T17:58:00Z">
        <w:r w:rsidR="00602F42">
          <w:t>consequences of th</w:t>
        </w:r>
      </w:ins>
      <w:ins w:id="89" w:author="Nathan Dorn" w:date="2024-06-12T14:06:00Z" w16du:dateUtc="2024-06-12T18:06:00Z">
        <w:r w:rsidR="005E5206">
          <w:t>e</w:t>
        </w:r>
      </w:ins>
      <w:ins w:id="90" w:author="Nathan Dorn" w:date="2024-06-12T14:03:00Z" w16du:dateUtc="2024-06-12T18:03:00Z">
        <w:r w:rsidR="004A0C60">
          <w:t xml:space="preserve"> interaction between </w:t>
        </w:r>
      </w:ins>
      <w:ins w:id="91" w:author="Nathan Dorn" w:date="2024-06-12T13:58:00Z" w16du:dateUtc="2024-06-12T17:58:00Z">
        <w:r w:rsidR="00602F42">
          <w:t xml:space="preserve">juvenile growth and </w:t>
        </w:r>
        <w:r w:rsidR="00794FA9">
          <w:t xml:space="preserve">mortality </w:t>
        </w:r>
      </w:ins>
      <w:ins w:id="92" w:author="Nathan Dorn" w:date="2024-06-12T16:15:00Z" w16du:dateUtc="2024-06-12T20:15:00Z">
        <w:r w:rsidR="005D3CF1">
          <w:t>are logical</w:t>
        </w:r>
      </w:ins>
      <w:ins w:id="93" w:author="Nathan Dorn" w:date="2024-06-12T16:17:00Z" w16du:dateUtc="2024-06-12T20:17:00Z">
        <w:r w:rsidR="000B0485">
          <w:t>, they have only been</w:t>
        </w:r>
      </w:ins>
      <w:ins w:id="94" w:author="Nathan Dorn" w:date="2024-06-12T16:15:00Z" w16du:dateUtc="2024-06-12T20:15:00Z">
        <w:r w:rsidR="005D3CF1">
          <w:t xml:space="preserve"> generally mentioned (</w:t>
        </w:r>
        <w:r w:rsidR="00F7436E">
          <w:t xml:space="preserve">De </w:t>
        </w:r>
        <w:proofErr w:type="spellStart"/>
        <w:r w:rsidR="00F7436E">
          <w:t>Roos</w:t>
        </w:r>
        <w:proofErr w:type="spellEnd"/>
        <w:r w:rsidR="00F7436E">
          <w:t xml:space="preserve"> et al. </w:t>
        </w:r>
      </w:ins>
      <w:ins w:id="95" w:author="Nathan Dorn" w:date="2024-06-12T16:16:00Z" w16du:dateUtc="2024-06-12T20:16:00Z">
        <w:r w:rsidR="000B0485">
          <w:t>2006)</w:t>
        </w:r>
      </w:ins>
      <w:ins w:id="96" w:author="Nathan Dorn" w:date="2024-06-12T16:17:00Z" w16du:dateUtc="2024-06-12T20:17:00Z">
        <w:r w:rsidR="006A043B">
          <w:t>; t</w:t>
        </w:r>
      </w:ins>
      <w:ins w:id="97" w:author="Nathan Dorn" w:date="2024-06-12T14:04:00Z" w16du:dateUtc="2024-06-12T18:04:00Z">
        <w:r w:rsidR="004A0C60">
          <w:t xml:space="preserve">he theoretical prediction </w:t>
        </w:r>
      </w:ins>
      <w:ins w:id="98" w:author="Nathan Dorn" w:date="2024-06-12T16:16:00Z" w16du:dateUtc="2024-06-12T20:16:00Z">
        <w:r w:rsidR="000B0485">
          <w:t>for growth</w:t>
        </w:r>
      </w:ins>
      <w:ins w:id="99" w:author="Nathan Dorn" w:date="2024-06-12T16:17:00Z" w16du:dateUtc="2024-06-12T20:17:00Z">
        <w:r w:rsidR="000B0485">
          <w:t>-</w:t>
        </w:r>
      </w:ins>
      <w:ins w:id="100" w:author="Nathan Dorn" w:date="2024-06-12T16:16:00Z" w16du:dateUtc="2024-06-12T20:16:00Z">
        <w:r w:rsidR="000B0485">
          <w:t>mediated effects of predation</w:t>
        </w:r>
      </w:ins>
      <w:ins w:id="101" w:author="Nathan Dorn" w:date="2024-06-12T16:17:00Z" w16du:dateUtc="2024-06-12T20:17:00Z">
        <w:r w:rsidR="006A043B">
          <w:t xml:space="preserve"> in size-structured populations</w:t>
        </w:r>
      </w:ins>
      <w:ins w:id="102" w:author="Nathan Dorn" w:date="2024-06-12T16:16:00Z" w16du:dateUtc="2024-06-12T20:16:00Z">
        <w:r w:rsidR="000B0485">
          <w:t xml:space="preserve"> </w:t>
        </w:r>
      </w:ins>
      <w:ins w:id="103" w:author="Nathan Dorn" w:date="2024-06-12T14:04:00Z" w16du:dateUtc="2024-06-12T18:04:00Z">
        <w:r w:rsidR="004A0C60">
          <w:t>ha</w:t>
        </w:r>
      </w:ins>
      <w:ins w:id="104" w:author="Nathan Dorn" w:date="2024-06-12T16:17:00Z" w16du:dateUtc="2024-06-12T20:17:00Z">
        <w:r w:rsidR="006A043B">
          <w:t>s</w:t>
        </w:r>
      </w:ins>
      <w:ins w:id="105" w:author="Nathan Dorn" w:date="2024-06-12T14:04:00Z" w16du:dateUtc="2024-06-12T18:04:00Z">
        <w:r w:rsidR="004A0C60">
          <w:t xml:space="preserve"> not been illustrated</w:t>
        </w:r>
      </w:ins>
      <w:ins w:id="106" w:author="Nathan Dorn" w:date="2024-06-12T14:06:00Z" w16du:dateUtc="2024-06-12T18:06:00Z">
        <w:r w:rsidR="005E5206">
          <w:t xml:space="preserve"> for any </w:t>
        </w:r>
      </w:ins>
      <w:ins w:id="107" w:author="Nathan Dorn" w:date="2024-06-12T16:16:00Z" w16du:dateUtc="2024-06-12T20:16:00Z">
        <w:r w:rsidR="000B0485">
          <w:t xml:space="preserve">general or </w:t>
        </w:r>
      </w:ins>
      <w:proofErr w:type="gramStart"/>
      <w:ins w:id="108" w:author="Nathan Dorn" w:date="2024-06-12T14:06:00Z" w16du:dateUtc="2024-06-12T18:06:00Z">
        <w:r w:rsidR="005E5206">
          <w:t>particular case</w:t>
        </w:r>
        <w:proofErr w:type="gramEnd"/>
        <w:r w:rsidR="005E5206">
          <w:t xml:space="preserve">.  </w:t>
        </w:r>
      </w:ins>
    </w:p>
    <w:p w14:paraId="2E44EB09" w14:textId="2DBD9E12" w:rsidR="001B481B" w:rsidRDefault="006D0870" w:rsidP="00EA3C28">
      <w:pPr>
        <w:pStyle w:val="NATESTYLE1CommonCollege"/>
        <w:spacing w:line="360" w:lineRule="auto"/>
        <w:ind w:firstLine="720"/>
        <w:jc w:val="both"/>
      </w:pPr>
      <w:commentRangeStart w:id="109"/>
      <w:commentRangeStart w:id="110"/>
      <w:del w:id="111" w:author="Nathan Dorn" w:date="2024-06-12T16:18:00Z" w16du:dateUtc="2024-06-12T20:18:00Z">
        <w:r w:rsidDel="00D20A5F">
          <w:delText>Siz</w:delText>
        </w:r>
        <w:r w:rsidR="0019608F" w:rsidDel="00D20A5F">
          <w:delText>e</w:delText>
        </w:r>
      </w:del>
      <w:ins w:id="112" w:author="Nathan Dorn" w:date="2024-06-12T16:18:00Z" w16du:dateUtc="2024-06-12T20:18:00Z">
        <w:r w:rsidR="00D20A5F">
          <w:t>Age or size</w:t>
        </w:r>
      </w:ins>
      <w:r w:rsidR="0019608F">
        <w:t xml:space="preserve">-structured population models </w:t>
      </w:r>
      <w:commentRangeEnd w:id="109"/>
      <w:r w:rsidR="00D20A5F">
        <w:rPr>
          <w:rStyle w:val="CommentReference"/>
          <w:rFonts w:cstheme="minorBidi"/>
        </w:rPr>
        <w:commentReference w:id="109"/>
      </w:r>
      <w:r w:rsidR="0019608F">
        <w:t xml:space="preserve">combine </w:t>
      </w:r>
      <w:ins w:id="113" w:author="Nathan Dorn" w:date="2024-06-12T14:06:00Z" w16du:dateUtc="2024-06-12T18:06:00Z">
        <w:r w:rsidR="005E5206">
          <w:t xml:space="preserve">growth (i.e., </w:t>
        </w:r>
      </w:ins>
      <w:r>
        <w:t>developmental</w:t>
      </w:r>
      <w:ins w:id="114" w:author="Nathan Dorn" w:date="2024-06-12T14:06:00Z" w16du:dateUtc="2024-06-12T18:06:00Z">
        <w:r w:rsidR="005E5206">
          <w:t>)</w:t>
        </w:r>
      </w:ins>
      <w:r>
        <w:t xml:space="preserve"> rates and survival to make projections and identify sensitive stages</w:t>
      </w:r>
      <w:r w:rsidR="00311CCE">
        <w:t>/ages</w:t>
      </w:r>
      <w:r w:rsidR="000B0339">
        <w:t xml:space="preserve"> </w:t>
      </w:r>
      <w:r w:rsidR="00546621">
        <w:fldChar w:fldCharType="begin"/>
      </w:r>
      <w:r w:rsidR="00546621">
        <w:instrText xml:space="preserve"> ADDIN ZOTERO_ITEM CSL_CITATION {"citationID":"WzOS4XjD","properties":{"formattedCitation":"(Chockley et al., 2008)","plainCitation":"(Chockley et al., 2008)","noteIndex":0},"citationItems":[{"id":13,"uris":["http://zotero.org/users/9972654/items/R4AY6B2M"],"itemData":{"id":13,"type":"article-journal","abstract":"The identification of sources and sinks in open populations is difficult and constrains our ability to predict population dynamics. This paper details factors that affect population size-structure of Stenopus hispidus Olivier, 1811, a popular marine ornamental, in the Upper Florida Keys and utilizes this information to identify large-scale (inshore–offshore) patterns of source–sink population structure. Shrimp were ca. 4 times more abundant at offshore sites compared to inshore sites. Larger reproductive shrimp dominated the inshore reefs in the Upper Florida Keys, while smaller, typically immature, shrimp dominated offshore reefs. Only 2.3% of settlement to artificial reefs occurred in the inshore region, while 97.7% occurred in offshore sites. Size-selective mortality was present but similar between the inshore and offshore reefs. Finally, growth declined with pre-molt size and was higher in the inshore than offshore reefs. These results indicated that the offshore reefs were likely dominated by smaller shrimp (at high density) due to higher settlement, lower growth rates and longer periods of susceptibility to size-selective mortality. To better understand the source–sink implications of our results, we developed a demographic model parameterized from our field estimates of size-specific molt frequency and mortality and region-specific (inshore or offshore) settlement and growth rates. We simulated settlement, mortality and growth both inshore and offshore and estimated reproductive output in the 2 regions. We found that shrimp in the inshore region exhibited higher levels of reproductive output than did shrimp in the offshore region. This suggests that the offshore region is acting as a population sink despite its higher local population size.","container-title":"Marine Ecology Progress Series","DOI":"10.3354/meps07404","ISSN":"0171-8630, 1616-1599","journalAbbreviation":"Mar. Ecol. Prog. Ser.","language":"en","page":"135-145","source":"DOI.org (Crossref)","title":"Population sinks in the Upper Florida Keys: the importance of demographic variation in population dynamics of the marine shrimp Stenopus hispidus","title-short":"Population sinks in the Upper Florida Keys","volume":"360","author":[{"family":"Chockley","given":"Br"},{"family":"St. Mary","given":"Cm"},{"family":"Osenberg","given":"Cw"}],"issued":{"date-parts":[["2008",5,22]]}}}],"schema":"https://github.com/citation-style-language/schema/raw/master/csl-citation.json"} </w:instrText>
      </w:r>
      <w:r w:rsidR="00546621">
        <w:fldChar w:fldCharType="separate"/>
      </w:r>
      <w:r w:rsidR="00546621" w:rsidRPr="00546621">
        <w:t>(Chockley et al., 2008)</w:t>
      </w:r>
      <w:r w:rsidR="00546621">
        <w:fldChar w:fldCharType="end"/>
      </w:r>
      <w:r>
        <w:t xml:space="preserve">, but could also be used to </w:t>
      </w:r>
      <w:r w:rsidR="00967D57">
        <w:t>identify</w:t>
      </w:r>
      <w:r w:rsidR="00311CCE">
        <w:t xml:space="preserve"> combinations of parameters </w:t>
      </w:r>
      <w:r w:rsidR="00967D57">
        <w:t>making</w:t>
      </w:r>
      <w:r w:rsidR="009D46D0">
        <w:t xml:space="preserve"> population</w:t>
      </w:r>
      <w:r w:rsidR="00967D57">
        <w:t xml:space="preserve"> growth negative, zero, or positive. </w:t>
      </w:r>
      <w:r w:rsidR="00311CCE">
        <w:t xml:space="preserve"> </w:t>
      </w:r>
      <w:r w:rsidR="004E36B5">
        <w:t xml:space="preserve">Zero-population growth isoclines historically were used to predict how two </w:t>
      </w:r>
      <w:r w:rsidR="004E36B5">
        <w:lastRenderedPageBreak/>
        <w:t xml:space="preserve">interacting species can persist with variable abundances of interacting species, population parameters, resources, and environmental variation </w:t>
      </w:r>
      <w:r w:rsidR="004E36B5">
        <w:fldChar w:fldCharType="begin"/>
      </w:r>
      <w:r w:rsidR="004E36B5">
        <w:instrText xml:space="preserve"> ADDIN ZOTERO_ITEM CSL_CITATION {"citationID":"FU9llHrt","properties":{"formattedCitation":"(MacArthur &amp; Levins, 1964; Vance, 1985)","plainCitation":"(MacArthur &amp; Levins, 1964; Vance, 1985)","noteIndex":0},"citationItems":[{"id":1228,"uris":["http://zotero.org/users/9972654/items/Y9XE7QPP"],"itemData":{"id":1228,"type":"article-journal","container-title":"Proceedings of the National Academy of Sciences","DOI":"10.1073/pnas.51.6.1207","ISSN":"0027-8424, 1091-6490","issue":"6","journalAbbreviation":"Proc. Natl. Acad. Sci. U.S.A.","language":"en","page":"1207-1210","source":"DOI.org (Crossref)","title":"Competition, habitat selections, and character displacement in a patchy environment","volume":"51","author":[{"family":"MacArthur","given":"Robert"},{"family":"Levins","given":"Richard"}],"issued":{"date-parts":[["1964",6]]}}},{"id":1287,"uris":["http://zotero.org/users/9972654/items/A23F4GFC"],"itemData":{"id":1287,"type":"article-journal","container-title":"The American Naturalist","DOI":"10.1086/284397","ISSN":"0003-0147, 1537-5323","issue":"1","journalAbbreviation":"The American Naturalist","language":"en","page":"72-86","source":"DOI.org (Crossref)","title":"The Stable Coexistence of Two Competitors for One Resource","volume":"126","author":[{"family":"Vance","given":"Richard R."}],"issued":{"date-parts":[["1985",7]]}}}],"schema":"https://github.com/citation-style-language/schema/raw/master/csl-citation.json"} </w:instrText>
      </w:r>
      <w:r w:rsidR="004E36B5">
        <w:fldChar w:fldCharType="separate"/>
      </w:r>
      <w:r w:rsidR="004E36B5" w:rsidRPr="00B41503">
        <w:t>(MacArthur &amp; Levins, 1964; Vance, 1985)</w:t>
      </w:r>
      <w:r w:rsidR="004E36B5">
        <w:fldChar w:fldCharType="end"/>
      </w:r>
      <w:ins w:id="115" w:author="Nathan Dorn" w:date="2024-06-12T14:07:00Z" w16du:dateUtc="2024-06-12T18:07:00Z">
        <w:r w:rsidR="005E5206">
          <w:t xml:space="preserve"> but</w:t>
        </w:r>
      </w:ins>
      <w:del w:id="116" w:author="Nathan Dorn" w:date="2024-06-12T14:07:00Z" w16du:dateUtc="2024-06-12T18:07:00Z">
        <w:r w:rsidR="004E36B5" w:rsidDel="005E5206">
          <w:delText>.</w:delText>
        </w:r>
      </w:del>
      <w:r w:rsidR="004E36B5">
        <w:t xml:space="preserve"> </w:t>
      </w:r>
      <w:ins w:id="117" w:author="Nathan Dorn" w:date="2024-06-12T14:07:00Z" w16du:dateUtc="2024-06-12T18:07:00Z">
        <w:r w:rsidR="005E5206">
          <w:t>z</w:t>
        </w:r>
      </w:ins>
      <w:del w:id="118" w:author="Nathan Dorn" w:date="2024-06-12T14:07:00Z" w16du:dateUtc="2024-06-12T18:07:00Z">
        <w:r w:rsidR="004E36B5" w:rsidDel="005E5206">
          <w:delText xml:space="preserve"> </w:delText>
        </w:r>
        <w:r w:rsidR="000B7F98" w:rsidDel="005E5206">
          <w:delText>Z</w:delText>
        </w:r>
      </w:del>
      <w:r w:rsidR="000B7F98">
        <w:t>ero</w:t>
      </w:r>
      <w:r w:rsidR="00436024">
        <w:t>-</w:t>
      </w:r>
      <w:r w:rsidR="000B7F98">
        <w:t>growth i</w:t>
      </w:r>
      <w:r w:rsidR="0022184D">
        <w:t xml:space="preserve">soclines </w:t>
      </w:r>
      <w:r w:rsidR="00436024">
        <w:t>c</w:t>
      </w:r>
      <w:r w:rsidR="004E36B5">
        <w:t>an also</w:t>
      </w:r>
      <w:r w:rsidR="00436024">
        <w:t xml:space="preserve"> be</w:t>
      </w:r>
      <w:r w:rsidR="006940D7">
        <w:t xml:space="preserve"> calculated </w:t>
      </w:r>
      <w:r w:rsidR="0022184D">
        <w:t xml:space="preserve">from stage- or size- structured population models </w:t>
      </w:r>
      <w:del w:id="119" w:author="Nathan Dorn" w:date="2024-06-12T14:07:00Z" w16du:dateUtc="2024-06-12T18:07:00Z">
        <w:r w:rsidR="00A06DD0" w:rsidDel="005E5206">
          <w:delText xml:space="preserve">that </w:delText>
        </w:r>
      </w:del>
      <w:ins w:id="120" w:author="Nathan Dorn" w:date="2024-06-12T14:07:00Z" w16du:dateUtc="2024-06-12T18:07:00Z">
        <w:r w:rsidR="005E5206">
          <w:t xml:space="preserve">to </w:t>
        </w:r>
      </w:ins>
      <w:r w:rsidR="00A06DD0">
        <w:t>identify parameter</w:t>
      </w:r>
      <w:r w:rsidR="00E111D4">
        <w:t xml:space="preserve"> combinations producing </w:t>
      </w:r>
      <w:r w:rsidR="00EF1CA6">
        <w:t xml:space="preserve">zero </w:t>
      </w:r>
      <w:ins w:id="121" w:author="Nathan Dorn" w:date="2024-06-12T12:54:00Z" w16du:dateUtc="2024-06-12T16:54:00Z">
        <w:r w:rsidR="00453B2E">
          <w:t xml:space="preserve">population </w:t>
        </w:r>
      </w:ins>
      <w:r w:rsidR="00EF1CA6">
        <w:t>growth. T</w:t>
      </w:r>
      <w:r w:rsidR="00676F81">
        <w:t>o our knowledge</w:t>
      </w:r>
      <w:r w:rsidR="00EF1CA6">
        <w:t xml:space="preserve"> this</w:t>
      </w:r>
      <w:r w:rsidR="009750D3">
        <w:t xml:space="preserve"> has not been done</w:t>
      </w:r>
      <w:r w:rsidR="006F5AE9">
        <w:t xml:space="preserve">, but isoclines from stage-structured models </w:t>
      </w:r>
      <w:r w:rsidR="0063258C">
        <w:t>present</w:t>
      </w:r>
      <w:r w:rsidR="006F5AE9">
        <w:t xml:space="preserve"> </w:t>
      </w:r>
      <w:r w:rsidR="0022184D">
        <w:t>tool</w:t>
      </w:r>
      <w:r w:rsidR="001A2E52">
        <w:t>s</w:t>
      </w:r>
      <w:r w:rsidR="0022184D">
        <w:t xml:space="preserve"> that could </w:t>
      </w:r>
      <w:r w:rsidR="0005725C">
        <w:t>project</w:t>
      </w:r>
      <w:r w:rsidR="0022184D">
        <w:t xml:space="preserve"> the </w:t>
      </w:r>
      <w:r w:rsidR="001A2E52">
        <w:t xml:space="preserve">combinatorial </w:t>
      </w:r>
      <w:r w:rsidR="0022184D">
        <w:t xml:space="preserve">effects of </w:t>
      </w:r>
      <w:r w:rsidR="002B795B">
        <w:t xml:space="preserve">size-dependent </w:t>
      </w:r>
      <w:r w:rsidR="0022184D">
        <w:t xml:space="preserve">survival and </w:t>
      </w:r>
      <w:r w:rsidR="002836F8">
        <w:t>growth</w:t>
      </w:r>
      <w:r w:rsidR="0022184D">
        <w:t xml:space="preserve"> on </w:t>
      </w:r>
      <w:r w:rsidR="0005725C">
        <w:t>population growth</w:t>
      </w:r>
      <w:r w:rsidR="00CD76FB">
        <w:t xml:space="preserve"> while controlling for reproductive </w:t>
      </w:r>
      <w:r w:rsidR="0064399B">
        <w:t>conditions</w:t>
      </w:r>
      <w:r w:rsidR="0022184D">
        <w:t>.</w:t>
      </w:r>
      <w:r w:rsidR="00721E21">
        <w:t xml:space="preserve"> </w:t>
      </w:r>
      <w:r w:rsidR="00946CBE">
        <w:t>Field-measured parameters could</w:t>
      </w:r>
      <w:r w:rsidR="00721E21">
        <w:t xml:space="preserve"> then be compared </w:t>
      </w:r>
      <w:r w:rsidR="0063258C">
        <w:t>to the isocline</w:t>
      </w:r>
      <w:r w:rsidR="00E042BA">
        <w:t xml:space="preserve"> </w:t>
      </w:r>
      <w:r w:rsidR="00B87F3F">
        <w:t xml:space="preserve">and predict </w:t>
      </w:r>
      <w:r w:rsidR="005922F7">
        <w:t>natural</w:t>
      </w:r>
      <w:r w:rsidR="009153D7">
        <w:t xml:space="preserve"> </w:t>
      </w:r>
      <w:proofErr w:type="spellStart"/>
      <w:r w:rsidR="009153D7">
        <w:t>spatio</w:t>
      </w:r>
      <w:proofErr w:type="spellEnd"/>
      <w:r w:rsidR="002B795B">
        <w:t>-</w:t>
      </w:r>
      <w:r w:rsidR="009153D7">
        <w:t xml:space="preserve">temporal </w:t>
      </w:r>
      <w:r w:rsidR="008052EA">
        <w:t xml:space="preserve">variation in </w:t>
      </w:r>
      <w:r w:rsidR="00B87F3F">
        <w:t>recruitment or population growth</w:t>
      </w:r>
      <w:r w:rsidR="00721E21">
        <w:t xml:space="preserve">.  </w:t>
      </w:r>
      <w:commentRangeEnd w:id="110"/>
      <w:r w:rsidR="0075272A">
        <w:rPr>
          <w:rStyle w:val="CommentReference"/>
          <w:rFonts w:cstheme="minorBidi"/>
        </w:rPr>
        <w:commentReference w:id="110"/>
      </w:r>
    </w:p>
    <w:p w14:paraId="421827AE" w14:textId="3B455F21" w:rsidR="00A72E1D" w:rsidRPr="002A77AA" w:rsidRDefault="009A2834" w:rsidP="00EA3C28">
      <w:pPr>
        <w:pStyle w:val="NATESTYLE1CommonCollege"/>
        <w:spacing w:line="360" w:lineRule="auto"/>
        <w:ind w:firstLine="720"/>
        <w:jc w:val="both"/>
        <w:rPr>
          <w:rStyle w:val="eop"/>
        </w:rPr>
      </w:pPr>
      <w:r>
        <w:t xml:space="preserve">In this paper, </w:t>
      </w:r>
      <w:r w:rsidR="005B5CD3">
        <w:t>w</w:t>
      </w:r>
      <w:r w:rsidR="00DA2073">
        <w:t xml:space="preserve">e used </w:t>
      </w:r>
      <w:r w:rsidR="00FC7ED1">
        <w:t xml:space="preserve">a </w:t>
      </w:r>
      <w:r w:rsidR="00DA2073">
        <w:t xml:space="preserve">previously </w:t>
      </w:r>
      <w:r w:rsidR="00167EE4">
        <w:t xml:space="preserve">parameterized </w:t>
      </w:r>
      <w:del w:id="122" w:author="Nathan Dorn" w:date="2024-06-12T12:55:00Z" w16du:dateUtc="2024-06-12T16:55:00Z">
        <w:r w:rsidR="00780A93" w:rsidDel="00453B2E">
          <w:delText>stage</w:delText>
        </w:r>
      </w:del>
      <w:ins w:id="123" w:author="Nathan Dorn" w:date="2024-06-12T12:55:00Z" w16du:dateUtc="2024-06-12T16:55:00Z">
        <w:r w:rsidR="00453B2E">
          <w:t>age</w:t>
        </w:r>
      </w:ins>
      <w:r w:rsidR="00780A93">
        <w:t>-structured model</w:t>
      </w:r>
      <w:r w:rsidR="006C7E08">
        <w:t xml:space="preserve"> for </w:t>
      </w:r>
      <w:proofErr w:type="gramStart"/>
      <w:r w:rsidR="006C7E08">
        <w:t>a</w:t>
      </w:r>
      <w:ins w:id="124" w:author="Nathan Dorn" w:date="2024-06-12T14:08:00Z" w16du:dateUtc="2024-06-12T18:08:00Z">
        <w:r w:rsidR="00C46A8A">
          <w:t xml:space="preserve"> </w:t>
        </w:r>
      </w:ins>
      <w:r w:rsidR="006C7E08">
        <w:t xml:space="preserve"> </w:t>
      </w:r>
      <w:r w:rsidR="00DA2073">
        <w:t>freshwater</w:t>
      </w:r>
      <w:proofErr w:type="gramEnd"/>
      <w:r w:rsidR="00DA2073">
        <w:t xml:space="preserve"> gastropod</w:t>
      </w:r>
      <w:r w:rsidR="006C7E08">
        <w:t xml:space="preserve"> of conservation concern, the Florida Apple Snail (</w:t>
      </w:r>
      <w:proofErr w:type="spellStart"/>
      <w:r w:rsidR="006C7E08" w:rsidRPr="006C7E08">
        <w:rPr>
          <w:i/>
          <w:iCs/>
        </w:rPr>
        <w:t>Pomacea</w:t>
      </w:r>
      <w:proofErr w:type="spellEnd"/>
      <w:r w:rsidR="006C7E08" w:rsidRPr="006C7E08">
        <w:rPr>
          <w:i/>
          <w:iCs/>
        </w:rPr>
        <w:t xml:space="preserve"> paludosa</w:t>
      </w:r>
      <w:r w:rsidR="008615A0">
        <w:rPr>
          <w:i/>
          <w:iCs/>
        </w:rPr>
        <w:t xml:space="preserve">; </w:t>
      </w:r>
      <w:r w:rsidR="008615A0">
        <w:t>FAS</w:t>
      </w:r>
      <w:r w:rsidR="006C7E08">
        <w:t>)</w:t>
      </w:r>
      <w:r w:rsidR="00167EE4">
        <w:t xml:space="preserve"> </w:t>
      </w:r>
      <w:r w:rsidR="00DA2073">
        <w:t>and identified</w:t>
      </w:r>
      <w:r w:rsidR="00E62B58">
        <w:t xml:space="preserve"> theoretical combinations of </w:t>
      </w:r>
      <w:r w:rsidR="00DA2073">
        <w:t>juvenil</w:t>
      </w:r>
      <w:r w:rsidR="00F84EA4">
        <w:t>e</w:t>
      </w:r>
      <w:r w:rsidR="00102147">
        <w:t xml:space="preserve">-stage </w:t>
      </w:r>
      <w:r w:rsidR="00E62B58">
        <w:t xml:space="preserve">parameters </w:t>
      </w:r>
      <w:r w:rsidR="00102147">
        <w:t>predicting</w:t>
      </w:r>
      <w:r w:rsidR="00E62B58">
        <w:t xml:space="preserve"> population </w:t>
      </w:r>
      <w:r w:rsidR="00102147">
        <w:t>stasis, growth, or decline</w:t>
      </w:r>
      <w:r w:rsidR="000B3E6E">
        <w:t xml:space="preserve">. </w:t>
      </w:r>
      <w:ins w:id="125" w:author="Nathan Dorn" w:date="2024-06-12T14:09:00Z" w16du:dateUtc="2024-06-12T18:09:00Z">
        <w:r w:rsidR="00C46A8A">
          <w:t xml:space="preserve">We illustrate the </w:t>
        </w:r>
        <w:r w:rsidR="00162ECB">
          <w:t>predictions</w:t>
        </w:r>
      </w:ins>
      <w:ins w:id="126" w:author="Nathan Dorn" w:date="2024-06-12T14:10:00Z" w16du:dateUtc="2024-06-12T18:10:00Z">
        <w:r w:rsidR="006644CF">
          <w:t xml:space="preserve"> from the model</w:t>
        </w:r>
      </w:ins>
      <w:ins w:id="127" w:author="Nathan Dorn" w:date="2024-06-12T14:09:00Z" w16du:dateUtc="2024-06-12T18:09:00Z">
        <w:r w:rsidR="00162ECB">
          <w:t xml:space="preserve"> with zero population growth isoclines.  </w:t>
        </w:r>
      </w:ins>
      <w:ins w:id="128" w:author="Nathan Dorn" w:date="2024-06-12T14:11:00Z" w16du:dateUtc="2024-06-12T18:11:00Z">
        <w:r w:rsidR="00130A3F">
          <w:t>The qualitative predictions of the model should be general</w:t>
        </w:r>
      </w:ins>
      <w:ins w:id="129" w:author="Nathan Dorn" w:date="2024-06-12T14:13:00Z" w16du:dateUtc="2024-06-12T18:13:00Z">
        <w:r w:rsidR="00612C68">
          <w:t>izable</w:t>
        </w:r>
      </w:ins>
      <w:ins w:id="130" w:author="Nathan Dorn" w:date="2024-06-12T14:11:00Z" w16du:dateUtc="2024-06-12T18:11:00Z">
        <w:r w:rsidR="00130A3F">
          <w:t xml:space="preserve"> </w:t>
        </w:r>
      </w:ins>
      <w:ins w:id="131" w:author="Nathan Dorn" w:date="2024-06-12T14:13:00Z" w16du:dateUtc="2024-06-12T18:13:00Z">
        <w:r w:rsidR="00612C68">
          <w:t>to</w:t>
        </w:r>
      </w:ins>
      <w:ins w:id="132" w:author="Nathan Dorn" w:date="2024-06-12T14:11:00Z" w16du:dateUtc="2024-06-12T18:11:00Z">
        <w:r w:rsidR="00130A3F">
          <w:t xml:space="preserve"> any species with </w:t>
        </w:r>
      </w:ins>
      <w:ins w:id="133" w:author="Nathan Dorn" w:date="2024-06-12T14:12:00Z" w16du:dateUtc="2024-06-12T18:12:00Z">
        <w:r w:rsidR="00612C68">
          <w:t xml:space="preserve">stage-specific losses and </w:t>
        </w:r>
      </w:ins>
      <w:ins w:id="134" w:author="Nathan Dorn" w:date="2024-06-12T14:11:00Z" w16du:dateUtc="2024-06-12T18:11:00Z">
        <w:r w:rsidR="00130A3F">
          <w:t>high mortality</w:t>
        </w:r>
      </w:ins>
      <w:ins w:id="135" w:author="Nathan Dorn" w:date="2024-06-12T14:12:00Z" w16du:dateUtc="2024-06-12T18:12:00Z">
        <w:r w:rsidR="00612C68">
          <w:t xml:space="preserve"> to predators</w:t>
        </w:r>
      </w:ins>
      <w:ins w:id="136" w:author="Nathan Dorn" w:date="2024-06-12T14:11:00Z" w16du:dateUtc="2024-06-12T18:11:00Z">
        <w:r w:rsidR="00130A3F">
          <w:t xml:space="preserve"> in juvenile ages or stages (plants, fish, </w:t>
        </w:r>
      </w:ins>
      <w:ins w:id="137" w:author="Nathan Dorn" w:date="2024-06-12T14:12:00Z" w16du:dateUtc="2024-06-12T18:12:00Z">
        <w:r w:rsidR="00612C68">
          <w:t>invertebrates).</w:t>
        </w:r>
      </w:ins>
      <w:commentRangeStart w:id="138"/>
      <w:del w:id="139" w:author="Nathan Dorn" w:date="2024-06-12T14:09:00Z" w16du:dateUtc="2024-06-12T18:09:00Z">
        <w:r w:rsidR="00F84EA4" w:rsidDel="00162ECB">
          <w:delText xml:space="preserve">The isocline produced the expected relationship </w:delText>
        </w:r>
        <w:r w:rsidR="00924C95" w:rsidDel="00162ECB">
          <w:delText>between</w:delText>
        </w:r>
        <w:r w:rsidR="001924CD" w:rsidDel="00162ECB">
          <w:delText xml:space="preserve"> juvenile growth and survival</w:delText>
        </w:r>
        <w:r w:rsidR="00924C95" w:rsidDel="00162ECB">
          <w:delText xml:space="preserve">; faster juvenile growth begets greater resistance to </w:delText>
        </w:r>
        <w:r w:rsidR="00696555" w:rsidDel="00162ECB">
          <w:delText>mor</w:delText>
        </w:r>
        <w:r w:rsidR="00924C95" w:rsidDel="00162ECB">
          <w:delText>tality</w:delText>
        </w:r>
        <w:r w:rsidR="001924CD" w:rsidDel="00162ECB">
          <w:delText xml:space="preserve">. </w:delText>
        </w:r>
      </w:del>
      <w:commentRangeEnd w:id="138"/>
      <w:r w:rsidR="006644CF">
        <w:rPr>
          <w:rStyle w:val="CommentReference"/>
          <w:rFonts w:cstheme="minorBidi"/>
        </w:rPr>
        <w:commentReference w:id="138"/>
      </w:r>
      <w:r w:rsidR="00696555">
        <w:t>We then</w:t>
      </w:r>
      <w:r w:rsidR="000E667F">
        <w:t xml:space="preserve"> </w:t>
      </w:r>
      <w:r w:rsidR="006B5D84">
        <w:t>quantif</w:t>
      </w:r>
      <w:r w:rsidR="006263E9">
        <w:t>ied</w:t>
      </w:r>
      <w:r w:rsidR="006B5D84">
        <w:t xml:space="preserve"> </w:t>
      </w:r>
      <w:r w:rsidR="00802BCC">
        <w:t xml:space="preserve">size- and season-dependent </w:t>
      </w:r>
      <w:r w:rsidR="00A22333">
        <w:t>survival</w:t>
      </w:r>
      <w:r w:rsidR="00623F0D">
        <w:t xml:space="preserve"> and growth </w:t>
      </w:r>
      <w:r w:rsidR="006B5D84">
        <w:t xml:space="preserve">in the field </w:t>
      </w:r>
      <w:r w:rsidR="000E667F">
        <w:t xml:space="preserve">to </w:t>
      </w:r>
      <w:r w:rsidR="00C523F6">
        <w:t>1)</w:t>
      </w:r>
      <w:r w:rsidR="00A22333">
        <w:t xml:space="preserve"> test</w:t>
      </w:r>
      <w:r w:rsidR="00C523F6">
        <w:t xml:space="preserve"> </w:t>
      </w:r>
      <w:del w:id="140" w:author="Nathan Dorn" w:date="2024-06-12T14:13:00Z" w16du:dateUtc="2024-06-12T18:13:00Z">
        <w:r w:rsidR="002E5248" w:rsidDel="00612C68">
          <w:delText>predict</w:delText>
        </w:r>
        <w:r w:rsidR="00DD5566" w:rsidDel="00612C68">
          <w:delText>ions of</w:delText>
        </w:r>
      </w:del>
      <w:ins w:id="141" w:author="Nathan Dorn" w:date="2024-06-12T14:13:00Z" w16du:dateUtc="2024-06-12T18:13:00Z">
        <w:r w:rsidR="00612C68">
          <w:t>for</w:t>
        </w:r>
      </w:ins>
      <w:r w:rsidR="002E5248">
        <w:t xml:space="preserve"> </w:t>
      </w:r>
      <w:r w:rsidR="00C523F6">
        <w:t xml:space="preserve">size-dependent survival and </w:t>
      </w:r>
      <w:r w:rsidR="002E5248">
        <w:t xml:space="preserve">2) </w:t>
      </w:r>
      <w:r w:rsidR="00623F0D">
        <w:t>quantify</w:t>
      </w:r>
      <w:r w:rsidR="006263E9">
        <w:t xml:space="preserve"> </w:t>
      </w:r>
      <w:r w:rsidR="006B5D84">
        <w:t xml:space="preserve">the </w:t>
      </w:r>
      <w:r w:rsidR="00780A93">
        <w:t xml:space="preserve">net </w:t>
      </w:r>
      <w:r w:rsidR="006B5D84">
        <w:t>effects</w:t>
      </w:r>
      <w:r w:rsidR="00872D9D">
        <w:t xml:space="preserve"> that</w:t>
      </w:r>
      <w:r w:rsidR="00780A93">
        <w:t xml:space="preserve"> </w:t>
      </w:r>
      <w:r w:rsidR="00696555">
        <w:t xml:space="preserve">growth and survival </w:t>
      </w:r>
      <w:r w:rsidR="00872D9D">
        <w:t>have o</w:t>
      </w:r>
      <w:r w:rsidR="00C523F6">
        <w:t>n population growth</w:t>
      </w:r>
      <w:r w:rsidR="002E5248">
        <w:t xml:space="preserve"> </w:t>
      </w:r>
      <w:r w:rsidR="00802BCC">
        <w:t>during the annual reproduction/recruitment period</w:t>
      </w:r>
      <w:r w:rsidR="004F149C">
        <w:t xml:space="preserve"> </w:t>
      </w:r>
      <w:r w:rsidR="00DD5566">
        <w:t>(spring vs early summer)</w:t>
      </w:r>
      <w:r w:rsidR="00696555">
        <w:t>.</w:t>
      </w:r>
      <w:r w:rsidR="00DD5566">
        <w:t xml:space="preserve"> </w:t>
      </w:r>
      <w:ins w:id="142" w:author="Nathan Dorn" w:date="2024-06-12T14:14:00Z" w16du:dateUtc="2024-06-12T18:14:00Z">
        <w:r w:rsidR="00126551">
          <w:t xml:space="preserve">Using the model the measured values in the field thus become interpretable from a population dynamic perspective. </w:t>
        </w:r>
      </w:ins>
      <w:commentRangeStart w:id="143"/>
      <w:r w:rsidR="0015075C">
        <w:t xml:space="preserve">The nature of the </w:t>
      </w:r>
      <w:r w:rsidR="005558B8">
        <w:t xml:space="preserve">predation </w:t>
      </w:r>
      <w:r w:rsidR="0015075C">
        <w:t xml:space="preserve">study also allowed us to identify </w:t>
      </w:r>
      <w:ins w:id="144" w:author="Nathan Dorn" w:date="2024-06-12T14:15:00Z" w16du:dateUtc="2024-06-12T18:15:00Z">
        <w:r w:rsidR="00126551">
          <w:t xml:space="preserve">putative </w:t>
        </w:r>
      </w:ins>
      <w:r w:rsidR="0015075C">
        <w:t xml:space="preserve">predators </w:t>
      </w:r>
      <w:r w:rsidR="005558B8">
        <w:t xml:space="preserve">likely </w:t>
      </w:r>
      <w:r w:rsidR="0015075C">
        <w:t xml:space="preserve">responsible for the </w:t>
      </w:r>
      <w:del w:id="145" w:author="Nathan Dorn" w:date="2024-06-12T14:13:00Z" w16du:dateUtc="2024-06-12T18:13:00Z">
        <w:r w:rsidR="0015075C" w:rsidDel="00612C68">
          <w:delText>limitation and the recruitment periods/seasons of lowest survival</w:delText>
        </w:r>
      </w:del>
      <w:ins w:id="146" w:author="Nathan Dorn" w:date="2024-06-12T14:13:00Z" w16du:dateUtc="2024-06-12T18:13:00Z">
        <w:r w:rsidR="00612C68">
          <w:t>seasonal</w:t>
        </w:r>
      </w:ins>
      <w:ins w:id="147" w:author="Nathan Dorn" w:date="2024-06-12T14:15:00Z" w16du:dateUtc="2024-06-12T18:15:00Z">
        <w:r w:rsidR="00126551">
          <w:t xml:space="preserve"> and spatial</w:t>
        </w:r>
      </w:ins>
      <w:ins w:id="148" w:author="Nathan Dorn" w:date="2024-06-12T14:13:00Z" w16du:dateUtc="2024-06-12T18:13:00Z">
        <w:r w:rsidR="00612C68">
          <w:t xml:space="preserve"> variation in </w:t>
        </w:r>
        <w:r w:rsidR="00126551">
          <w:t>survival</w:t>
        </w:r>
      </w:ins>
      <w:r w:rsidR="0015075C">
        <w:t xml:space="preserve">. </w:t>
      </w:r>
      <w:commentRangeEnd w:id="143"/>
      <w:r w:rsidR="00126551">
        <w:rPr>
          <w:rStyle w:val="CommentReference"/>
          <w:rFonts w:cstheme="minorBidi"/>
        </w:rPr>
        <w:commentReference w:id="143"/>
      </w:r>
    </w:p>
    <w:p w14:paraId="0F60B768" w14:textId="2C729057" w:rsidR="00695B5F" w:rsidRPr="00524172" w:rsidRDefault="00A17D6C" w:rsidP="00EA3C28">
      <w:pPr>
        <w:pStyle w:val="Heading1"/>
        <w:spacing w:before="0" w:line="360" w:lineRule="auto"/>
        <w:jc w:val="both"/>
      </w:pPr>
      <w:r>
        <w:t>Materials and methods</w:t>
      </w:r>
    </w:p>
    <w:p w14:paraId="7E73ABEA" w14:textId="43758196" w:rsidR="00695B5F" w:rsidRPr="00695B5F" w:rsidRDefault="008F4491" w:rsidP="00EA3C28">
      <w:pPr>
        <w:pStyle w:val="Heading2"/>
        <w:spacing w:before="0" w:line="360" w:lineRule="auto"/>
        <w:jc w:val="both"/>
      </w:pPr>
      <w:bookmarkStart w:id="149" w:name="_Toc92806943"/>
      <w:r>
        <w:t>System and study species</w:t>
      </w:r>
    </w:p>
    <w:p w14:paraId="627E9B11" w14:textId="0274C1F4" w:rsidR="00695B5F" w:rsidRDefault="00944415" w:rsidP="00EA3C28">
      <w:pPr>
        <w:pStyle w:val="NATESTYLE1CommonCollege"/>
        <w:spacing w:line="360" w:lineRule="auto"/>
        <w:ind w:firstLine="720"/>
        <w:jc w:val="both"/>
      </w:pPr>
      <w:r w:rsidRPr="00524172">
        <w:t>The Florida Everglades</w:t>
      </w:r>
      <w:r w:rsidR="00CC2708" w:rsidRPr="00524172">
        <w:t xml:space="preserve"> is a</w:t>
      </w:r>
      <w:r w:rsidR="00152AF9" w:rsidRPr="00524172">
        <w:t xml:space="preserve"> shallow,</w:t>
      </w:r>
      <w:r w:rsidR="008168D9" w:rsidRPr="00524172">
        <w:t xml:space="preserve"> </w:t>
      </w:r>
      <w:r w:rsidR="00CC2708" w:rsidRPr="00524172">
        <w:t>expansive</w:t>
      </w:r>
      <w:r w:rsidR="00DA4B13" w:rsidRPr="00524172">
        <w:t xml:space="preserve"> (~915,000 ha)</w:t>
      </w:r>
      <w:r w:rsidR="00152AF9" w:rsidRPr="00524172">
        <w:t xml:space="preserve">, </w:t>
      </w:r>
      <w:r w:rsidR="00CC2708" w:rsidRPr="00524172">
        <w:t>subtropical</w:t>
      </w:r>
      <w:r w:rsidR="008168D9" w:rsidRPr="00524172">
        <w:t>,</w:t>
      </w:r>
      <w:r w:rsidR="00CC2708" w:rsidRPr="00524172">
        <w:t xml:space="preserve"> oligotrophic wetland covering much of southern Florida</w:t>
      </w:r>
      <w:r w:rsidR="0010376C">
        <w:t xml:space="preserve"> </w:t>
      </w:r>
      <w:r w:rsidR="00DA4B13" w:rsidRPr="00524172">
        <w:fldChar w:fldCharType="begin" w:fldLock="1"/>
      </w:r>
      <w:r w:rsidR="00546621">
        <w:instrText xml:space="preserve"> ADDIN ZOTERO_ITEM CSL_CITATION {"citationID":"jiu52jqW","properties":{"formattedCitation":"(Richardson, 2010)","plainCitation":"(Richardson, 2010)","dontUpdate":true,"noteIndex":0},"citationItems":[{"id":"qDtGyITR/D8xbU1mB","uris":["http://www.mendeley.com/documents/?uuid=16e607dc-8cd5-4fae-b269-7a09eebe9548"],"itemData":{"DOI":"10.1007/s11273-009-9156-4","ISSN":"09234861","abstract":"The Everglades is the largest subtropical wetland in the United States. Because of its size, floral and faunal diversity, geological history and hydrological functions on the Florida landscape, the remaining Everglades are considered to be the crown jewel of U. S. wetlands. It is also called a \"sentinel wetland\" to test our society's resolve for ecosystem restoration. Originally called Pa-hay-okee (\"grassy lake\") by the American Indians, it was later popularized as the \"river of grass\" by Marjory Stoneman Douglas. This metaphor unfortunately has led to a simplistic view of the complexities of the Everglades ecosystem and how it functions on the landscape. Often incorrectly referred to as the \"marsh\" or \"swamp,\" the Everglades is a fen peatland or alkaline mire. These are important distinctions when one considers how different marshes and swamps are from peatlands in terms of their hydrologic controls, biogeochemistry, rate of peat development, plant and animal communities and-importantly-succession patterns. This paper provides a brief review of the geological processes that led to the development of the Everglades, compares historic and current hydrologic flow patterns, assesses nutrient conditions, presents information on vegetation communities and succession patterns, and provides a new peatland classification of the Everglades system, which may help in the development of a more appropriate restoration management framework. © 2009 Springer Science+Business Media B.V.","author":[{"dropping-particle":"","family":"Richardson","given":"Curtis J.","non-dropping-particle":"","parse-names":false,"suffix":""}],"container-title":"Wetlands Ecology and Management","id":"ITEM-1","issue":"5","issued":{"date-parts":[["2010"]]},"page":"517-542","title":"The Everglades: North America's subtropical wetland","type":"article-journal","volume":"18"}}],"schema":"https://github.com/citation-style-language/schema/raw/master/csl-citation.json"} </w:instrText>
      </w:r>
      <w:r w:rsidR="00DA4B13" w:rsidRPr="00524172">
        <w:fldChar w:fldCharType="separate"/>
      </w:r>
      <w:r w:rsidR="00B41503" w:rsidRPr="00B41503">
        <w:t>(Richardson, 2010</w:t>
      </w:r>
      <w:r w:rsidR="00B972DE">
        <w:t>; Fig</w:t>
      </w:r>
      <w:r w:rsidR="00703E18">
        <w:t>ure 1</w:t>
      </w:r>
      <w:r w:rsidR="00B41503" w:rsidRPr="00B41503">
        <w:t>)</w:t>
      </w:r>
      <w:r w:rsidR="00DA4B13" w:rsidRPr="00524172">
        <w:fldChar w:fldCharType="end"/>
      </w:r>
      <w:r w:rsidR="00CC2708" w:rsidRPr="00524172">
        <w:t>.</w:t>
      </w:r>
      <w:r w:rsidR="00004CAC">
        <w:t xml:space="preserve"> </w:t>
      </w:r>
      <w:r w:rsidR="00152AF9" w:rsidRPr="00524172">
        <w:t>R</w:t>
      </w:r>
      <w:r w:rsidR="00FD2148" w:rsidRPr="00524172">
        <w:t>ainfall</w:t>
      </w:r>
      <w:r w:rsidR="00152AF9" w:rsidRPr="00524172">
        <w:t xml:space="preserve"> is seasonal</w:t>
      </w:r>
      <w:r w:rsidR="008168D9" w:rsidRPr="00524172">
        <w:t xml:space="preserve"> with a</w:t>
      </w:r>
      <w:r w:rsidR="00152AF9" w:rsidRPr="00524172">
        <w:t xml:space="preserve">pproximately </w:t>
      </w:r>
      <w:r w:rsidR="00FD2148" w:rsidRPr="00524172">
        <w:t>80% of rain fall</w:t>
      </w:r>
      <w:r w:rsidR="008168D9" w:rsidRPr="00524172">
        <w:t>ing</w:t>
      </w:r>
      <w:r w:rsidR="00152AF9" w:rsidRPr="00524172">
        <w:t xml:space="preserve"> from </w:t>
      </w:r>
      <w:r w:rsidR="00FD2148" w:rsidRPr="00524172">
        <w:t xml:space="preserve">June-November </w:t>
      </w:r>
      <w:r w:rsidR="00FD2148" w:rsidRPr="00524172">
        <w:fldChar w:fldCharType="begin" w:fldLock="1"/>
      </w:r>
      <w:r w:rsidR="00546621">
        <w:instrText xml:space="preserve"> ADDIN ZOTERO_ITEM CSL_CITATION {"citationID":"Ee526Lf7","properties":{"formattedCitation":"(Gaiser et al., 2012)","plainCitation":"(Gaiser et al., 2012)","noteIndex":0},"citationItems":[{"id":"qDtGyITR/LyfER5vz","uris":["http://www.mendeley.com/documents/?uuid=15aef32b-3858-46ff-bb33-05419a5aecb5"],"itemData":{"ISBN":"9780520271647","author":[{"dropping-particle":"","family":"Gaiser","given":"Evelyn E.","non-dropping-particle":"","parse-names":false,"suffix":""},{"dropping-particle":"","family":"Trexler","given":"Joel C.","non-dropping-particle":"","parse-names":false,"suffix":""},{"dropping-particle":"","family":"Wetzel","given":"P. R.","non-dropping-particle":"","parse-names":false,"suffix":""}],"container-title":"Wetland Habitats of North America","editor":[{"dropping-particle":"","family":"Batzer","given":"Darold P.","non-dropping-particle":"","parse-names":false,"suffix":""},{"dropping-particle":"","family":"Baldwin","given":"Andrew H.","non-dropping-particle":"","parse-names":false,"suffix":""}],"id":"ITEM-1","issued":{"date-parts":[["2012"]]},"page":"231-252","publisher":"University of California Press","publisher-place":"Los Angeles","title":"The Florida Everglades","type":"chapter"}}],"schema":"https://github.com/citation-style-language/schema/raw/master/csl-citation.json"} </w:instrText>
      </w:r>
      <w:r w:rsidR="00FD2148" w:rsidRPr="00524172">
        <w:fldChar w:fldCharType="separate"/>
      </w:r>
      <w:r w:rsidR="00B41503" w:rsidRPr="00B41503">
        <w:t>(Gaiser et al., 2012)</w:t>
      </w:r>
      <w:r w:rsidR="00FD2148" w:rsidRPr="00524172">
        <w:fldChar w:fldCharType="end"/>
      </w:r>
      <w:r w:rsidR="00152AF9" w:rsidRPr="00524172">
        <w:t xml:space="preserve"> which</w:t>
      </w:r>
      <w:r w:rsidR="00004CAC">
        <w:t xml:space="preserve"> </w:t>
      </w:r>
      <w:r w:rsidR="00FD2148" w:rsidRPr="00524172">
        <w:t xml:space="preserve">produces intra-annual water depth fluctuations of ≥ 60 cm. </w:t>
      </w:r>
      <w:r w:rsidR="00B167F5" w:rsidRPr="00524172">
        <w:t xml:space="preserve">The degree of </w:t>
      </w:r>
      <w:r w:rsidR="00152AF9" w:rsidRPr="00524172">
        <w:t>water level recession</w:t>
      </w:r>
      <w:r w:rsidR="00B167F5" w:rsidRPr="00524172">
        <w:t xml:space="preserve"> </w:t>
      </w:r>
      <w:r w:rsidR="00152AF9" w:rsidRPr="00524172">
        <w:t xml:space="preserve">and depth </w:t>
      </w:r>
      <w:r w:rsidR="00B167F5" w:rsidRPr="00524172">
        <w:t>in the dry season is a function of rainfall and water management decisions.</w:t>
      </w:r>
      <w:r w:rsidR="00004CAC">
        <w:t xml:space="preserve"> </w:t>
      </w:r>
      <w:r w:rsidR="0006523D">
        <w:t>Historically</w:t>
      </w:r>
      <w:r w:rsidR="00B167F5" w:rsidRPr="00524172">
        <w:t xml:space="preserve">, water flowed in </w:t>
      </w:r>
      <w:r w:rsidR="00B167F5" w:rsidRPr="00524172">
        <w:lastRenderedPageBreak/>
        <w:t xml:space="preserve">a single shallow sheet from Lake Okeechobee at slow velocity across the spatial extent of the Everglades (i.e., sheet flow; </w:t>
      </w:r>
      <w:r w:rsidR="00B167F5" w:rsidRPr="00524172">
        <w:fldChar w:fldCharType="begin" w:fldLock="1"/>
      </w:r>
      <w:r w:rsidR="00546621">
        <w:instrText xml:space="preserve"> ADDIN ZOTERO_ITEM CSL_CITATION {"citationID":"TMEDJYkg","properties":{"formattedCitation":"(Sklar et al., 2005)","plainCitation":"(Sklar et al., 2005)","dontUpdate":true,"noteIndex":0},"citationItems":[{"id":"qDtGyITR/AQsWELe5","uris":["http://www.mendeley.com/documents/?uuid=a1a63377-8d00-41a4-adfb-85f7d9415890"],"itemData":{"DOI":"10.1890/1540-9295(2005)003[0161:TEUOER]2.0.CO;2","ISSN":"15409309","abstract":"The biotic integrity of the Florida Everglades, a wetland of immense international importance, is threatened as a result of decades of human manipulation for drainage and development. Past management of the system only exacerbated the problems associated with nutrient enrichment and disruption of regional hydrology. The Comprehensive Everglades Restoration Plan (CERP) now being implemented by Federal and State governments is an attempt to strike a balance between the needs of the environment with the complex management of water and the seemingly unbridled economic growth of southern Florida. CERP is expected to reverse negative environmental trends by \"getting the water right\", but successful Everglades restoration will require both geochemical and hydrologic intervention on a massive scale. This will produce ecological trade-offs and will require new and innovative scientific measures to (1) reduce total phosphorus concentrations within the remaining marsh to 10 μg/L or lower; (2) quantify and link ecological benefits to the restoration of depths, hydroperiods, and flow velocities; and (3) compensate for ecological, economic, and hydrologic uncertainties in the CERP through adaptive management. © The Ecological Society of America.","author":[{"dropping-particle":"","family":"Sklar","given":"Fred H.","non-dropping-particle":"","parse-names":false,"suffix":""},{"dropping-particle":"","family":"Chimney","given":"Michael J.","non-dropping-particle":"","parse-names":false,"suffix":""},{"dropping-particle":"","family":"Newman","given":"Susan","non-dropping-particle":"","parse-names":false,"suffix":""},{"dropping-particle":"","family":"McCormick","given":"Paul","non-dropping-particle":"","parse-names":false,"suffix":""},{"dropping-particle":"","family":"Gawlik","given":"Dale","non-dropping-particle":"","parse-names":false,"suffix":""},{"dropping-particle":"","family":"Miao","given":"Shi Li","non-dropping-particle":"","parse-names":false,"suffix":""},{"dropping-particle":"","family":"McVoy","given":"Christopher","non-dropping-particle":"","parse-names":false,"suffix":""},{"dropping-particle":"","family":"Said","given":"Winifred","non-dropping-particle":"","parse-names":false,"suffix":""},{"dropping-particle":"","family":"Newman","given":"Jana","non-dropping-particle":"","parse-names":false,"suffix":""},{"dropping-particle":"","family":"Coronado","given":"Carlos","non-dropping-particle":"","parse-names":false,"suffix":""},{"dropping-particle":"","family":"Crozier","given":"Gaea","non-dropping-particle":"","parse-names":false,"suffix":""},{"dropping-particle":"","family":"Korvela","given":"Michael","non-dropping-particle":"","parse-names":false,"suffix":""},{"dropping-particle":"","family":"Rutchey","given":"Ken","non-dropping-particle":"","parse-names":false,"suffix":""}],"container-title":"Frontiers in Ecology and the Environment","id":"ITEM-1","issue":"3","issued":{"date-parts":[["2005"]]},"page":"161-169","title":"The ecological - Societal underpinnings of Everglades restoration","type":"article-journal","volume":"3"}}],"schema":"https://github.com/citation-style-language/schema/raw/master/csl-citation.json"} </w:instrText>
      </w:r>
      <w:r w:rsidR="00B167F5" w:rsidRPr="00524172">
        <w:fldChar w:fldCharType="separate"/>
      </w:r>
      <w:r w:rsidR="007954A5" w:rsidRPr="007954A5">
        <w:t>Sklar et al., 2005</w:t>
      </w:r>
      <w:r w:rsidR="00B167F5" w:rsidRPr="00524172">
        <w:fldChar w:fldCharType="end"/>
      </w:r>
      <w:r w:rsidR="00B167F5" w:rsidRPr="00524172">
        <w:t xml:space="preserve">), but flow </w:t>
      </w:r>
      <w:r w:rsidR="00A94715">
        <w:t>was reduced</w:t>
      </w:r>
      <w:r w:rsidR="00A94715" w:rsidRPr="00524172">
        <w:t xml:space="preserve"> </w:t>
      </w:r>
      <w:r w:rsidR="00A94715">
        <w:t xml:space="preserve">or eliminated </w:t>
      </w:r>
      <w:r w:rsidR="00B167F5" w:rsidRPr="00524172">
        <w:t>after compartmentalization</w:t>
      </w:r>
      <w:r w:rsidR="0006523D">
        <w:t xml:space="preserve"> and drainage</w:t>
      </w:r>
      <w:r w:rsidR="00B167F5" w:rsidRPr="00524172">
        <w:t xml:space="preserve">. </w:t>
      </w:r>
      <w:r w:rsidR="00A94715">
        <w:t>D</w:t>
      </w:r>
      <w:r w:rsidR="00B167F5" w:rsidRPr="00524172">
        <w:t>rainage of the Everglades altered the hydrologic conditions by increasing water depths in some areas but decreasing depths in others.</w:t>
      </w:r>
      <w:r w:rsidR="00004CAC">
        <w:t xml:space="preserve"> </w:t>
      </w:r>
      <w:r w:rsidR="006A6EF3" w:rsidRPr="00524172">
        <w:t>Within the Everglades, t</w:t>
      </w:r>
      <w:r w:rsidR="008168D9" w:rsidRPr="00524172">
        <w:t xml:space="preserve">he ridge-slough landscape </w:t>
      </w:r>
      <w:r w:rsidR="00A00A02" w:rsidRPr="00524172">
        <w:t>originally covered 55% of the Everglades</w:t>
      </w:r>
      <w:r w:rsidR="009C7ADD">
        <w:t xml:space="preserve"> </w:t>
      </w:r>
      <w:r w:rsidR="00B167F5" w:rsidRPr="00524172">
        <w:fldChar w:fldCharType="begin" w:fldLock="1"/>
      </w:r>
      <w:r w:rsidR="00546621">
        <w:instrText xml:space="preserve"> ADDIN ZOTERO_ITEM CSL_CITATION {"citationID":"hR1P7KXk","properties":{"formattedCitation":"(McVoy et al., 2011)","plainCitation":"(McVoy et al., 2011)","noteIndex":0},"citationItems":[{"id":"qDtGyITR/YyMyyv5w","uris":["http://www.mendeley.com/documents/?uuid=a8b351cb-5577-4028-884a-a027213992a7"],"itemData":{"author":[{"dropping-particle":"","family":"McVoy","given":"Christopher W.","non-dropping-particle":"","parse-names":false,"suffix":""},{"dropping-particle":"","family":"Said","given":"Winifred Park","non-dropping-particle":"","parse-names":false,"suffix":""},{"dropping-particle":"","family":"Obeysekera","given":"Jayantha","non-dropping-particle":"","parse-names":false,"suffix":""},{"dropping-particle":"","family":"VanArman","given":"Joel A.","non-dropping-particle":"","parse-names":false,"suffix":""},{"dropping-particle":"","family":"Dreschel","given":"Thomas W.","non-dropping-particle":"","parse-names":false,"suffix":""}],"id":"ITEM-1","issued":{"date-parts":[["2011"]]},"number-of-pages":"175-200","publisher":"University Press of Florida","publisher-place":"Gainesville, FL","title":"Landscapes and Hydrology of the Predrainage Everglades","type":"book"}}],"schema":"https://github.com/citation-style-language/schema/raw/master/csl-citation.json"} </w:instrText>
      </w:r>
      <w:r w:rsidR="00B167F5" w:rsidRPr="00524172">
        <w:fldChar w:fldCharType="separate"/>
      </w:r>
      <w:r w:rsidR="00B41503" w:rsidRPr="00B41503">
        <w:t>(McVoy et al., 2011)</w:t>
      </w:r>
      <w:r w:rsidR="00B167F5" w:rsidRPr="00524172">
        <w:fldChar w:fldCharType="end"/>
      </w:r>
      <w:r w:rsidR="008168D9" w:rsidRPr="00524172">
        <w:t>,</w:t>
      </w:r>
      <w:r w:rsidR="00DA4B13" w:rsidRPr="00524172">
        <w:t xml:space="preserve"> but now covers ~44%</w:t>
      </w:r>
      <w:r w:rsidR="009C7ADD">
        <w:t xml:space="preserve"> </w:t>
      </w:r>
      <w:r w:rsidR="00DA4B13" w:rsidRPr="00524172">
        <w:fldChar w:fldCharType="begin" w:fldLock="1"/>
      </w:r>
      <w:r w:rsidR="00546621">
        <w:instrText xml:space="preserve"> ADDIN ZOTERO_ITEM CSL_CITATION {"citationID":"YyQU902S","properties":{"formattedCitation":"(Richardson, 2010)","plainCitation":"(Richardson, 2010)","noteIndex":0},"citationItems":[{"id":"qDtGyITR/D8xbU1mB","uris":["http://www.mendeley.com/documents/?uuid=16e607dc-8cd5-4fae-b269-7a09eebe9548"],"itemData":{"DOI":"10.1007/s11273-009-9156-4","ISSN":"09234861","abstract":"The Everglades is the largest subtropical wetland in the United States. Because of its size, floral and faunal diversity, geological history and hydrological functions on the Florida landscape, the remaining Everglades are considered to be the crown jewel of U. S. wetlands. It is also called a \"sentinel wetland\" to test our society's resolve for ecosystem restoration. Originally called Pa-hay-okee (\"grassy lake\") by the American Indians, it was later popularized as the \"river of grass\" by Marjory Stoneman Douglas. This metaphor unfortunately has led to a simplistic view of the complexities of the Everglades ecosystem and how it functions on the landscape. Often incorrectly referred to as the \"marsh\" or \"swamp,\" the Everglades is a fen peatland or alkaline mire. These are important distinctions when one considers how different marshes and swamps are from peatlands in terms of their hydrologic controls, biogeochemistry, rate of peat development, plant and animal communities and-importantly-succession patterns. This paper provides a brief review of the geological processes that led to the development of the Everglades, compares historic and current hydrologic flow patterns, assesses nutrient conditions, presents information on vegetation communities and succession patterns, and provides a new peatland classification of the Everglades system, which may help in the development of a more appropriate restoration management framework. © 2009 Springer Science+Business Media B.V.","author":[{"dropping-particle":"","family":"Richardson","given":"Curtis J.","non-dropping-particle":"","parse-names":false,"suffix":""}],"container-title":"Wetlands Ecology and Management","id":"ITEM-1","issue":"5","issued":{"date-parts":[["2010"]]},"page":"517-542","title":"The Everglades: North America's subtropical wetland","type":"article-journal","volume":"18"}}],"schema":"https://github.com/citation-style-language/schema/raw/master/csl-citation.json"} </w:instrText>
      </w:r>
      <w:r w:rsidR="00DA4B13" w:rsidRPr="00524172">
        <w:fldChar w:fldCharType="separate"/>
      </w:r>
      <w:r w:rsidR="00B41503" w:rsidRPr="00B41503">
        <w:t>(Richardson, 2010)</w:t>
      </w:r>
      <w:r w:rsidR="00DA4B13" w:rsidRPr="00524172">
        <w:fldChar w:fldCharType="end"/>
      </w:r>
      <w:r w:rsidR="006A6EF3" w:rsidRPr="00524172">
        <w:t>.</w:t>
      </w:r>
      <w:r w:rsidR="00004CAC">
        <w:t xml:space="preserve"> </w:t>
      </w:r>
      <w:r w:rsidR="00FD2148" w:rsidRPr="00524172">
        <w:t>In th</w:t>
      </w:r>
      <w:r w:rsidR="006A6EF3" w:rsidRPr="00524172">
        <w:t>e ridge-slough</w:t>
      </w:r>
      <w:r w:rsidR="00FD2148" w:rsidRPr="00524172">
        <w:t xml:space="preserve"> landscape, r</w:t>
      </w:r>
      <w:r w:rsidR="00A00A02" w:rsidRPr="00524172">
        <w:t>idges and sloughs differ slightly by elevation (~10-15 cm)</w:t>
      </w:r>
      <w:r w:rsidR="00D724D9" w:rsidRPr="00524172">
        <w:t xml:space="preserve"> </w:t>
      </w:r>
      <w:del w:id="150" w:author="Nathan Dorn" w:date="2024-06-12T12:18:00Z" w16du:dateUtc="2024-06-12T16:18:00Z">
        <w:r w:rsidR="00D724D9" w:rsidRPr="00524172" w:rsidDel="00F44DFE">
          <w:delText xml:space="preserve">which </w:delText>
        </w:r>
        <w:r w:rsidR="00A00A02" w:rsidRPr="00524172" w:rsidDel="000F4B1F">
          <w:delText>changes the likelihood</w:delText>
        </w:r>
        <w:r w:rsidR="00A00A02" w:rsidRPr="00524172" w:rsidDel="00F44DFE">
          <w:delText xml:space="preserve"> o</w:delText>
        </w:r>
      </w:del>
      <w:del w:id="151" w:author="Nathan Dorn" w:date="2024-06-12T12:19:00Z" w16du:dateUtc="2024-06-12T16:19:00Z">
        <w:r w:rsidR="00A00A02" w:rsidRPr="00524172" w:rsidDel="00F44DFE">
          <w:delText>f</w:delText>
        </w:r>
      </w:del>
      <w:del w:id="152" w:author="Nathan Dorn" w:date="2024-06-12T12:18:00Z" w16du:dateUtc="2024-06-12T16:18:00Z">
        <w:r w:rsidR="00A00A02" w:rsidRPr="00524172" w:rsidDel="000F4B1F">
          <w:delText xml:space="preserve"> seasonal flooding and dryin</w:delText>
        </w:r>
        <w:r w:rsidR="00E27B55" w:rsidDel="000F4B1F">
          <w:delText>g</w:delText>
        </w:r>
      </w:del>
      <w:r w:rsidR="00E27B55">
        <w:t xml:space="preserve">. </w:t>
      </w:r>
      <w:del w:id="153" w:author="Nathan Dorn" w:date="2024-06-12T12:19:00Z" w16du:dateUtc="2024-06-12T16:19:00Z">
        <w:r w:rsidR="00E27B55" w:rsidDel="00F44DFE">
          <w:delText>The likelihood of seasonal flooding and drying</w:delText>
        </w:r>
        <w:r w:rsidR="00A00A02" w:rsidRPr="00524172" w:rsidDel="00F44DFE">
          <w:delText xml:space="preserve"> </w:delText>
        </w:r>
        <w:r w:rsidR="00C12775" w:rsidDel="00F44DFE">
          <w:delText>differentiates</w:delText>
        </w:r>
        <w:r w:rsidR="00A00A02" w:rsidRPr="00524172" w:rsidDel="00F44DFE">
          <w:delText xml:space="preserve"> distinct</w:delText>
        </w:r>
      </w:del>
      <w:ins w:id="154" w:author="Nathan Dorn" w:date="2024-06-12T12:19:00Z" w16du:dateUtc="2024-06-12T16:19:00Z">
        <w:r w:rsidR="00F44DFE">
          <w:t>which produces</w:t>
        </w:r>
      </w:ins>
      <w:r w:rsidR="00A00A02" w:rsidRPr="00524172">
        <w:t xml:space="preserve"> habitat/vegetation </w:t>
      </w:r>
      <w:del w:id="155" w:author="Nathan Dorn" w:date="2024-06-12T12:19:00Z" w16du:dateUtc="2024-06-12T16:19:00Z">
        <w:r w:rsidR="00A00A02" w:rsidRPr="00524172" w:rsidDel="00F44DFE">
          <w:delText>patche</w:delText>
        </w:r>
      </w:del>
      <w:ins w:id="156" w:author="Nathan Dorn" w:date="2024-06-12T12:19:00Z" w16du:dateUtc="2024-06-12T16:19:00Z">
        <w:r w:rsidR="00F44DFE">
          <w:t>patterning</w:t>
        </w:r>
      </w:ins>
      <w:del w:id="157" w:author="Nathan Dorn" w:date="2024-06-12T12:19:00Z" w16du:dateUtc="2024-06-12T16:19:00Z">
        <w:r w:rsidR="00A00A02" w:rsidRPr="00524172" w:rsidDel="00F44DFE">
          <w:delText>s</w:delText>
        </w:r>
      </w:del>
      <w:r w:rsidR="00A00A02" w:rsidRPr="00524172">
        <w:t>.</w:t>
      </w:r>
      <w:r w:rsidR="00004CAC">
        <w:t xml:space="preserve"> </w:t>
      </w:r>
      <w:r w:rsidR="001D2C6A">
        <w:t>T</w:t>
      </w:r>
      <w:r w:rsidR="00DA0E8C" w:rsidRPr="00524172">
        <w:t xml:space="preserve">he lowest elevation </w:t>
      </w:r>
      <w:r w:rsidR="00CC2708" w:rsidRPr="00524172">
        <w:t>slough</w:t>
      </w:r>
      <w:r w:rsidR="00971D0A" w:rsidRPr="00524172">
        <w:t xml:space="preserve"> habitat</w:t>
      </w:r>
      <w:r w:rsidR="00887622" w:rsidRPr="00524172">
        <w:t>s</w:t>
      </w:r>
      <w:r w:rsidR="00971D0A" w:rsidRPr="00524172">
        <w:t xml:space="preserve"> </w:t>
      </w:r>
      <w:r w:rsidR="00DA0E8C" w:rsidRPr="00524172">
        <w:t xml:space="preserve">dry to sediment surfaces every 3-10 years </w:t>
      </w:r>
      <w:r w:rsidR="00887622" w:rsidRPr="00524172">
        <w:t xml:space="preserve">and are dominated by floating vegetation like </w:t>
      </w:r>
      <w:ins w:id="158" w:author="Nathan Dorn" w:date="2024-06-12T12:20:00Z" w16du:dateUtc="2024-06-12T16:20:00Z">
        <w:r w:rsidR="00DA35F6">
          <w:t xml:space="preserve">water </w:t>
        </w:r>
      </w:ins>
      <w:r w:rsidR="00887622" w:rsidRPr="00524172">
        <w:t>lilies (</w:t>
      </w:r>
      <w:r w:rsidR="00887622" w:rsidRPr="00524172">
        <w:rPr>
          <w:i/>
        </w:rPr>
        <w:t>Nymphaea odorata</w:t>
      </w:r>
      <w:r w:rsidR="00887622" w:rsidRPr="00524172">
        <w:t>)</w:t>
      </w:r>
      <w:r w:rsidR="00DA0E8C" w:rsidRPr="00524172">
        <w:t xml:space="preserve"> or emergent spike-rushes (</w:t>
      </w:r>
      <w:r w:rsidR="00DA0E8C" w:rsidRPr="00524172">
        <w:rPr>
          <w:i/>
        </w:rPr>
        <w:t>Eleocharis</w:t>
      </w:r>
      <w:r w:rsidR="00DA0E8C" w:rsidRPr="00524172">
        <w:t xml:space="preserve"> spp.). Sloughs are interspersed with higher elev</w:t>
      </w:r>
      <w:r w:rsidR="00D728C7" w:rsidRPr="00524172">
        <w:t>a</w:t>
      </w:r>
      <w:r w:rsidR="00DA0E8C" w:rsidRPr="00524172">
        <w:t>tion</w:t>
      </w:r>
      <w:r w:rsidR="00CC2708" w:rsidRPr="00524172">
        <w:t xml:space="preserve"> ridge</w:t>
      </w:r>
      <w:r w:rsidR="00971D0A" w:rsidRPr="00524172">
        <w:t>s</w:t>
      </w:r>
      <w:r w:rsidR="00887622" w:rsidRPr="00524172">
        <w:t xml:space="preserve"> dominate</w:t>
      </w:r>
      <w:r w:rsidR="00DA0E8C" w:rsidRPr="00524172">
        <w:t>d</w:t>
      </w:r>
      <w:r w:rsidR="00887622" w:rsidRPr="00524172">
        <w:t xml:space="preserve"> by sawgrass (</w:t>
      </w:r>
      <w:proofErr w:type="spellStart"/>
      <w:r w:rsidR="00887622" w:rsidRPr="00524172">
        <w:rPr>
          <w:i/>
          <w:iCs/>
        </w:rPr>
        <w:t>Cladium</w:t>
      </w:r>
      <w:proofErr w:type="spellEnd"/>
      <w:r w:rsidR="00887622" w:rsidRPr="00524172">
        <w:rPr>
          <w:i/>
          <w:iCs/>
        </w:rPr>
        <w:t xml:space="preserve"> </w:t>
      </w:r>
      <w:proofErr w:type="spellStart"/>
      <w:r w:rsidR="00887622" w:rsidRPr="00524172">
        <w:rPr>
          <w:i/>
          <w:iCs/>
        </w:rPr>
        <w:t>jamaicense</w:t>
      </w:r>
      <w:proofErr w:type="spellEnd"/>
      <w:r w:rsidR="00887622" w:rsidRPr="00524172">
        <w:t>)</w:t>
      </w:r>
      <w:r w:rsidR="00971D0A" w:rsidRPr="00524172">
        <w:t xml:space="preserve"> </w:t>
      </w:r>
      <w:r w:rsidR="00DA0E8C" w:rsidRPr="00524172">
        <w:t>that dry most years</w:t>
      </w:r>
      <w:r w:rsidR="003D202C">
        <w:t xml:space="preserve"> </w:t>
      </w:r>
      <w:r w:rsidR="00337821">
        <w:fldChar w:fldCharType="begin" w:fldLock="1"/>
      </w:r>
      <w:r w:rsidR="00546621">
        <w:instrText xml:space="preserve"> ADDIN ZOTERO_ITEM CSL_CITATION {"citationID":"y4FaJhpt","properties":{"formattedCitation":"(Zweig &amp; Kitchens, 2008)","plainCitation":"(Zweig &amp; Kitchens, 2008)","noteIndex":0},"citationItems":[{"id":"qDtGyITR/SSsEQelS","uris":["http://www.mendeley.com/documents/?uuid=0181195a-b84a-4f7e-a535-201d97ffb664"],"itemData":{"DOI":"10.1672/08-96.1","ISSN":"02775212","abstract":"Projects of the scope of the restoration of the Florida Everglades require substantial information regarding ecological mechanisms, and these are often poorly understood. We provide critical base knowledge for Everglades restoration by characterizing the existing vegetation communities of an Everglades remnant, describing how present and historic hydrology affect wetland vegetation community composition, and documenting change from communities described in previous studies. Vegetation biomass samples were collected along transects across Water Conservation Area 3A South (3AS). Ten community types were present between November 2002 and 2005. Separate analyses for key a priori groups (slough, wet prairie, and sawgrass) provided detailed conclusions about effects of historic hydrology on the vegetation of 3AS. Communities were affected by hydrologic variables up to four years previous to the sample. We identified wet prairie/slough species such as Eleocharis spp. and Nymphaea odorata as short-term sentinel species of community change. Sawgrass and N. odorata should be monitored for long-term change. Comparisons to preceding studies indicated that many of the communities of previous times, when conditions were drier, no longer exist in our study area and have been replaced by deeper water community types. © 2008 The Society of Wetland Scientists.","author":[{"dropping-particle":"","family":"Zweig","given":"Christa L.","non-dropping-particle":"","parse-names":false,"suffix":""},{"dropping-particle":"","family":"Kitchens","given":"Wiley M.","non-dropping-particle":"","parse-names":false,"suffix":""}],"container-title":"Wetlands","id":"ITEM-1","issue":"4","issued":{"date-parts":[["2008"]]},"page":"1086-1096","title":"Effects of landscape gradients on wetland vegetation communities: Information for large-scale restoration","type":"article-journal","volume":"28"}}],"schema":"https://github.com/citation-style-language/schema/raw/master/csl-citation.json"} </w:instrText>
      </w:r>
      <w:r w:rsidR="00337821">
        <w:fldChar w:fldCharType="separate"/>
      </w:r>
      <w:r w:rsidR="00B41503" w:rsidRPr="00B41503">
        <w:t>(Zweig &amp; Kitchens, 2008)</w:t>
      </w:r>
      <w:r w:rsidR="00337821">
        <w:fldChar w:fldCharType="end"/>
      </w:r>
      <w:r w:rsidR="00DA0E8C" w:rsidRPr="00524172">
        <w:t xml:space="preserve">. </w:t>
      </w:r>
      <w:r w:rsidR="00CC2708" w:rsidRPr="00524172">
        <w:t>Ongoing hydro-restoration of the Everglades ecosystem aims to restore hydro-patterns to improve conditions for wildlife</w:t>
      </w:r>
      <w:r w:rsidR="003557BF">
        <w:t xml:space="preserve"> and natural communities</w:t>
      </w:r>
      <w:r w:rsidR="00942D3E">
        <w:t xml:space="preserve"> (National Academies of Sciences, Engineering and Medicine 2021)</w:t>
      </w:r>
      <w:r w:rsidR="00CC2708" w:rsidRPr="00524172">
        <w:t>.</w:t>
      </w:r>
    </w:p>
    <w:p w14:paraId="607CE3B1" w14:textId="03468F72" w:rsidR="005D761D" w:rsidRPr="00524172" w:rsidRDefault="005D761D" w:rsidP="00EA3C28">
      <w:pPr>
        <w:pStyle w:val="NATESTYLE1CommonCollege"/>
        <w:spacing w:line="360" w:lineRule="auto"/>
        <w:ind w:firstLine="720"/>
        <w:jc w:val="both"/>
      </w:pPr>
      <w:r>
        <w:rPr>
          <w:rStyle w:val="normaltextrun"/>
          <w:color w:val="000000"/>
          <w:shd w:val="clear" w:color="auto" w:fill="FFFFFF"/>
        </w:rPr>
        <w:t>The FAS is the largest native gastropod in freshwaters of North America (</w:t>
      </w:r>
      <w:proofErr w:type="spellStart"/>
      <w:r>
        <w:rPr>
          <w:rStyle w:val="normaltextrun"/>
          <w:color w:val="000000"/>
          <w:shd w:val="clear" w:color="auto" w:fill="FFFFFF"/>
        </w:rPr>
        <w:t>Pennak</w:t>
      </w:r>
      <w:proofErr w:type="spellEnd"/>
      <w:r>
        <w:rPr>
          <w:rStyle w:val="normaltextrun"/>
          <w:color w:val="000000"/>
          <w:shd w:val="clear" w:color="auto" w:fill="FFFFFF"/>
        </w:rPr>
        <w:t xml:space="preserve"> 1953), inhabits shallow lakes and wetlands, and </w:t>
      </w:r>
      <w:del w:id="159" w:author="Nathan Dorn" w:date="2024-06-12T12:20:00Z" w16du:dateUtc="2024-06-12T16:20:00Z">
        <w:r w:rsidDel="00DA35F6">
          <w:rPr>
            <w:rStyle w:val="normaltextrun"/>
            <w:color w:val="000000"/>
            <w:shd w:val="clear" w:color="auto" w:fill="FFFFFF"/>
          </w:rPr>
          <w:delText xml:space="preserve">typically </w:delText>
        </w:r>
      </w:del>
      <w:ins w:id="160" w:author="Nathan Dorn" w:date="2024-06-12T12:20:00Z" w16du:dateUtc="2024-06-12T16:20:00Z">
        <w:r w:rsidR="00DA35F6">
          <w:rPr>
            <w:rStyle w:val="normaltextrun"/>
            <w:color w:val="000000"/>
            <w:shd w:val="clear" w:color="auto" w:fill="FFFFFF"/>
          </w:rPr>
          <w:t xml:space="preserve">currently </w:t>
        </w:r>
      </w:ins>
      <w:r>
        <w:rPr>
          <w:rStyle w:val="normaltextrun"/>
          <w:color w:val="000000"/>
          <w:shd w:val="clear" w:color="auto" w:fill="FFFFFF"/>
        </w:rPr>
        <w:t>occurs at low adult densities (&lt;&lt;1/m</w:t>
      </w:r>
      <w:r w:rsidRPr="002A77AA">
        <w:rPr>
          <w:rStyle w:val="normaltextrun"/>
          <w:color w:val="000000"/>
          <w:shd w:val="clear" w:color="auto" w:fill="FFFFFF"/>
          <w:vertAlign w:val="superscript"/>
        </w:rPr>
        <w:t>2</w:t>
      </w:r>
      <w:r>
        <w:rPr>
          <w:rStyle w:val="normaltextrun"/>
          <w:color w:val="000000"/>
          <w:shd w:val="clear" w:color="auto" w:fill="FFFFFF"/>
        </w:rPr>
        <w:t xml:space="preserve">) in southern Florida </w:t>
      </w:r>
      <w:r>
        <w:rPr>
          <w:rStyle w:val="normaltextrun"/>
          <w:color w:val="000000"/>
          <w:shd w:val="clear" w:color="auto" w:fill="FFFFFF"/>
        </w:rPr>
        <w:fldChar w:fldCharType="begin"/>
      </w:r>
      <w:r>
        <w:rPr>
          <w:rStyle w:val="normaltextrun"/>
          <w:color w:val="000000"/>
          <w:shd w:val="clear" w:color="auto" w:fill="FFFFFF"/>
        </w:rPr>
        <w:instrText xml:space="preserve"> ADDIN ZOTERO_ITEM CSL_CITATION {"citationID":"3GfVHqvK","properties":{"formattedCitation":"(Gutierre et al., 2019)","plainCitation":"(Gutierre et al., 2019)","noteIndex":0},"citationItems":[{"id":"qDtGyITR/DbbxZ5dR","uris":["http://www.mendeley.com/documents/?uuid=e20bb10a-8f74-4c40-ac69-fffb0d9ef1c5"],"itemData":{"DOI":"10.3390/d11100183","ISSN":"14242818","abstract":"The spread of non-native species raises concerns about native species displacement, while other negative eff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fi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author":[{"dropping-particle":"","family":"Gutierre","given":"Silvia M. M.","non-dropping-particle":"","parse-names":false,"suffix":""},{"dropping-particle":"","family":"Darby","given":"Philip C.","non-dropping-particle":"","parse-names":false,"suffix":""},{"dropping-particle":"","family":"Valentine-Darby","given":"Patricia L.","non-dropping-particle":"","parse-names":false,"suffix":""},{"dropping-particle":"","family":"Mellow","given":"David J.","non-dropping-particle":"","parse-names":false,"suffix":""},{"dropping-particle":"","family":"Therrien","given":"Michel","non-dropping-particle":"","parse-names":false,"suffix":""},{"dropping-particle":"","family":"Watford","given":"Miranda","non-dropping-particle":"","parse-names":false,"suffix":""}],"container-title":"Diversity","id":"qGjOpFIO/Bb0SsVkZ","issue":"10","issued":{"date-parts":[["2019"]]},"note":"1) document invasion of P. maculata in Lake Toho and WCA3A.\n2) densities of P. paludosa in Lake Toho were low prior to P. maculata invasion, but disappeared after P. maculata invasion.\n3) it appears that densities of both species in WCA3A are low (at least in the southern Deeper portions of it). There may have been a slight increase in densities from 2014 to 2015.\n4) Lake Toho snail densities are also consistently low &amp;lt;1 m2 from 2001-2009\n5) Distibutionally P. maculata is most associated with southern portion of WCA3A where it is closest to the canals","page":"1-20","title":"Contrasting patterns of pomacea maculata establishment and dispersal in an everglades wetland unit and a central florida lake","type":"article-journal","volume":"11"}}],"schema":"https://github.com/citation-style-language/schema/raw/master/csl-citation.json"} </w:instrText>
      </w:r>
      <w:r>
        <w:rPr>
          <w:rStyle w:val="normaltextrun"/>
          <w:color w:val="000000"/>
          <w:shd w:val="clear" w:color="auto" w:fill="FFFFFF"/>
        </w:rPr>
        <w:fldChar w:fldCharType="separate"/>
      </w:r>
      <w:r w:rsidRPr="006E0409">
        <w:t>(Gutierre et al., 2019)</w:t>
      </w:r>
      <w:r>
        <w:rPr>
          <w:rStyle w:val="normaltextrun"/>
          <w:color w:val="000000"/>
          <w:shd w:val="clear" w:color="auto" w:fill="FFFFFF"/>
        </w:rPr>
        <w:fldChar w:fldCharType="end"/>
      </w:r>
      <w:r>
        <w:rPr>
          <w:rStyle w:val="normaltextrun"/>
          <w:color w:val="000000"/>
          <w:shd w:val="clear" w:color="auto" w:fill="FFFFFF"/>
        </w:rPr>
        <w:t xml:space="preserve">. </w:t>
      </w:r>
      <w:moveFromRangeStart w:id="161" w:author="Nathan Dorn" w:date="2024-06-12T12:07:00Z" w:name="move169086454"/>
      <w:moveFrom w:id="162" w:author="Nathan Dorn" w:date="2024-06-12T12:07:00Z" w16du:dateUtc="2024-06-12T16:07:00Z">
        <w:r w:rsidDel="00E241A8">
          <w:rPr>
            <w:rStyle w:val="normaltextrun"/>
            <w:color w:val="000000"/>
            <w:shd w:val="clear" w:color="auto" w:fill="FFFFFF"/>
          </w:rPr>
          <w:t xml:space="preserve">The FAS is a critical resource for the endangered Snail Kite </w:t>
        </w:r>
        <w:r w:rsidDel="00E241A8">
          <w:rPr>
            <w:rStyle w:val="normaltextrun"/>
            <w:color w:val="000000"/>
            <w:shd w:val="clear" w:color="auto" w:fill="FFFFFF"/>
          </w:rPr>
          <w:fldChar w:fldCharType="begin"/>
        </w:r>
        <w:r w:rsidDel="00E241A8">
          <w:rPr>
            <w:rStyle w:val="normaltextrun"/>
            <w:color w:val="000000"/>
            <w:shd w:val="clear" w:color="auto" w:fill="FFFFFF"/>
          </w:rPr>
          <w:instrText xml:space="preserve"> ADDIN ZOTERO_ITEM CSL_CITATION {"citationID":"ESmNradL","properties":{"formattedCitation":"(Cattau et al., 2014)","plainCitation":"(Cattau et al., 2014)","dontUpdate":true,"noteIndex":0},"citationItems":[{"id":"qDtGyITR/OcWNa8JM","uris":["http://www.mendeley.com/documents/?uuid=fe01fd9a-d1bf-45fe-9166-ea4c08c96d76"],"itemData":{"DOI":"10.1002/jwmg.706","ISSN":"19372817","abstract":"Understanding how predators respond to fluctuations in prey density has important conservation and management implications, particularly for threatened and endangered specialists. However, directly linking prey densities to predator behavior and demography over broad spatial and temporal scales is rare, in part, because it can be prohibitively expensive and time-consuming to quantify prey density over large areas. We link nesting data collected by a long-term monitoring program for the endangered snail kite (Rostrhamus sociabilis plumbeus) with 44 density estimates of its primary prey, the Florida apple snail (Pomacea paludosa), collected by multiple, smaller-scale studies from 2002 to 2010. We found evidence that key components of kite breeding biology - nest density and the number of young fledged per successful nest - were positively related to snail density. Although previous studies have shown that densities greater than approximately 0.1-0.2 snails/m2 may be necessary to sustain profitable foraging and that capture times for individual foraging kites begin to level off as snail densities exceed approximately 0.4 snails/m 2, we found continued numerical responses in snail kite reproductive parameters at greater snail densities. At occupied sites (i.e., snail-sampling sites in which ≥1 snail kite nest was present within a 2-km radius during the primary sampling period: Mar-May), the average snail density was 0.45 snails/m2 (SE = 0.12, n = 17), whereas that of unoccupied sites was 0.12 snails/m2 (SE = 0.02, n = 27). Along the snail density gradient from 0.2 to 0.4 to 1.2 snails/m2, model predictions indicated that 1) the probability of site occupancy (by nesting kites) increased from 0.48 to 0.69 to 0.90, 2) local nest abundance of occupied sites increased from 4 to 7 to 16 nests, and 3) the probability of a successful nesting attempt fledging more than 1 young increased from 0.02 to 0.07 to 0.43. We found no evidence of a snail density effect on nest survival. Understanding the differential effects of snail density on various components of snail kite breeding biology is essential to the development and implementation of management tools used for snail kite conservation and Everglades restoration. © 2014 The Wildlife Society.","author":[{"dropping-particle":"","family":"Cattau","given":"Christopher E.","non-dropping-particle":"","parse-names":false,"suffix":""},{"dropping-particle":"","family":"Darby","given":"Philip C.","non-dropping-particle":"","parse-names":false,"suffix":""},{"dropping-particle":"","family":"Fletcher","given":"Robert J.","non-dropping-particle":"","parse-names":false,"suffix":""},{"dropping-particle":"","family":"Kitchens","given":"Wiley M.","non-dropping-particle":"","parse-names":false,"suffix":""}],"container-title":"Journal of Wildlife Management","id":"qGjOpFIO/28wtUbzH","issue":"4","issued":{"date-parts":[["2014"]]},"page":"620-631","title":"Reproductive responses of the endangered snail kite to variations in prey density","type":"article-journal","volume":"78"}}],"schema":"https://github.com/citation-style-language/schema/raw/master/csl-citation.json"} </w:instrText>
        </w:r>
        <w:r w:rsidDel="00E241A8">
          <w:rPr>
            <w:rStyle w:val="normaltextrun"/>
            <w:color w:val="000000"/>
            <w:shd w:val="clear" w:color="auto" w:fill="FFFFFF"/>
          </w:rPr>
          <w:fldChar w:fldCharType="separate"/>
        </w:r>
        <w:r w:rsidRPr="004A3AB2" w:rsidDel="00E241A8">
          <w:t>(</w:t>
        </w:r>
        <w:r w:rsidRPr="00524172" w:rsidDel="00E241A8">
          <w:rPr>
            <w:i/>
            <w:iCs/>
          </w:rPr>
          <w:t>Rostrhamus sociabilis</w:t>
        </w:r>
        <w:r w:rsidDel="00E241A8">
          <w:t xml:space="preserve">; </w:t>
        </w:r>
        <w:r w:rsidRPr="004A3AB2" w:rsidDel="00E241A8">
          <w:t>Cattau et al., 2014)</w:t>
        </w:r>
        <w:r w:rsidDel="00E241A8">
          <w:rPr>
            <w:rStyle w:val="normaltextrun"/>
            <w:color w:val="000000"/>
            <w:shd w:val="clear" w:color="auto" w:fill="FFFFFF"/>
          </w:rPr>
          <w:fldChar w:fldCharType="end"/>
        </w:r>
        <w:r w:rsidDel="00E241A8">
          <w:rPr>
            <w:rStyle w:val="normaltextrun"/>
            <w:color w:val="000000"/>
            <w:shd w:val="clear" w:color="auto" w:fill="FFFFFF"/>
          </w:rPr>
          <w:t xml:space="preserve">, so </w:t>
        </w:r>
        <w:r w:rsidR="00736E67" w:rsidDel="00E241A8">
          <w:rPr>
            <w:rStyle w:val="normaltextrun"/>
            <w:color w:val="000000"/>
            <w:shd w:val="clear" w:color="auto" w:fill="FFFFFF"/>
          </w:rPr>
          <w:t xml:space="preserve">improving the conditions </w:t>
        </w:r>
        <w:r w:rsidR="00EC5115" w:rsidDel="00E241A8">
          <w:rPr>
            <w:rStyle w:val="normaltextrun"/>
            <w:color w:val="000000"/>
            <w:shd w:val="clear" w:color="auto" w:fill="FFFFFF"/>
          </w:rPr>
          <w:t>for</w:t>
        </w:r>
        <w:r w:rsidDel="00E241A8">
          <w:rPr>
            <w:rStyle w:val="normaltextrun"/>
            <w:color w:val="000000"/>
            <w:shd w:val="clear" w:color="auto" w:fill="FFFFFF"/>
          </w:rPr>
          <w:t xml:space="preserve"> FAS population</w:t>
        </w:r>
        <w:r w:rsidR="00EC5115" w:rsidDel="00E241A8">
          <w:rPr>
            <w:rStyle w:val="normaltextrun"/>
            <w:color w:val="000000"/>
            <w:shd w:val="clear" w:color="auto" w:fill="FFFFFF"/>
          </w:rPr>
          <w:t>s</w:t>
        </w:r>
        <w:r w:rsidDel="00E241A8">
          <w:rPr>
            <w:rStyle w:val="normaltextrun"/>
            <w:color w:val="000000"/>
            <w:shd w:val="clear" w:color="auto" w:fill="FFFFFF"/>
          </w:rPr>
          <w:t xml:space="preserve"> is imperative. </w:t>
        </w:r>
      </w:moveFrom>
      <w:moveFromRangeEnd w:id="161"/>
      <w:r>
        <w:rPr>
          <w:rStyle w:val="normaltextrun"/>
          <w:color w:val="000000"/>
          <w:shd w:val="clear" w:color="auto" w:fill="FFFFFF"/>
        </w:rPr>
        <w:t xml:space="preserve">Snails grow from 3-4 mm shell length (SL) at hatching to &gt; 40 mm SL as large adults and do not live beyond 1.5 years </w:t>
      </w:r>
      <w:r>
        <w:rPr>
          <w:rStyle w:val="normaltextrun"/>
          <w:color w:val="000000"/>
          <w:shd w:val="clear" w:color="auto" w:fill="FFFFFF"/>
        </w:rPr>
        <w:fldChar w:fldCharType="begin"/>
      </w:r>
      <w:r>
        <w:rPr>
          <w:rStyle w:val="normaltextrun"/>
          <w:color w:val="000000"/>
          <w:shd w:val="clear" w:color="auto" w:fill="FFFFFF"/>
        </w:rPr>
        <w:instrText xml:space="preserve"> ADDIN ZOTERO_ITEM CSL_CITATION {"citationID":"InbibsuW","properties":{"formattedCitation":"(Hanning, 1979)","plainCitation":"(Hanning, 1979)","noteIndex":0},"citationItems":[{"id":"qDtGyITR/DRJO91o9","uris":["http://www.mendeley.com/documents/?uuid=36495018-42d8-4a15-8a16-ee3776eb7067"],"itemData":{"author":[{"dropping-particle":"","family":"Hanning","given":"Gary W.","non-dropping-particle":"","parse-names":false,"suffix":""}],"id":"JYTXUtSP/u0OSxptk","issued":{"date-parts":[["1979"]]},"publisher":"MS thesis: Florida State University: Tallahassee FL","title":"Aspects of Reproduction in Pomacea paludosa (mesogastropods: pilidae)","type":"thesis"}}],"schema":"https://github.com/citation-style-language/schema/raw/master/csl-citation.json"} </w:instrText>
      </w:r>
      <w:r>
        <w:rPr>
          <w:rStyle w:val="normaltextrun"/>
          <w:color w:val="000000"/>
          <w:shd w:val="clear" w:color="auto" w:fill="FFFFFF"/>
        </w:rPr>
        <w:fldChar w:fldCharType="separate"/>
      </w:r>
      <w:r w:rsidRPr="009F153B">
        <w:t>(Hanning, 1979)</w:t>
      </w:r>
      <w:r>
        <w:rPr>
          <w:rStyle w:val="normaltextrun"/>
          <w:color w:val="000000"/>
          <w:shd w:val="clear" w:color="auto" w:fill="FFFFFF"/>
        </w:rPr>
        <w:fldChar w:fldCharType="end"/>
      </w:r>
      <w:r>
        <w:rPr>
          <w:rStyle w:val="normaltextrun"/>
          <w:color w:val="000000"/>
          <w:shd w:val="clear" w:color="auto" w:fill="FFFFFF"/>
        </w:rPr>
        <w:t xml:space="preserve">. </w:t>
      </w:r>
      <w:r w:rsidR="00655AA1">
        <w:rPr>
          <w:rStyle w:val="normaltextrun"/>
          <w:color w:val="000000"/>
          <w:shd w:val="clear" w:color="auto" w:fill="FFFFFF"/>
        </w:rPr>
        <w:t>Most r</w:t>
      </w:r>
      <w:r>
        <w:rPr>
          <w:rStyle w:val="normaltextrun"/>
          <w:color w:val="000000"/>
          <w:shd w:val="clear" w:color="auto" w:fill="FFFFFF"/>
        </w:rPr>
        <w:t>eproduction</w:t>
      </w:r>
      <w:r w:rsidR="00655AA1">
        <w:rPr>
          <w:rStyle w:val="normaltextrun"/>
          <w:color w:val="000000"/>
          <w:shd w:val="clear" w:color="auto" w:fill="FFFFFF"/>
        </w:rPr>
        <w:t xml:space="preserve"> (~70%)</w:t>
      </w:r>
      <w:r>
        <w:rPr>
          <w:rStyle w:val="normaltextrun"/>
          <w:color w:val="000000"/>
          <w:shd w:val="clear" w:color="auto" w:fill="FFFFFF"/>
        </w:rPr>
        <w:t xml:space="preserve"> occurs during cooler spring season</w:t>
      </w:r>
      <w:r w:rsidR="00AB787A">
        <w:rPr>
          <w:rStyle w:val="normaltextrun"/>
          <w:color w:val="000000"/>
          <w:shd w:val="clear" w:color="auto" w:fill="FFFFFF"/>
        </w:rPr>
        <w:t>s</w:t>
      </w:r>
      <w:r>
        <w:rPr>
          <w:rStyle w:val="normaltextrun"/>
          <w:color w:val="000000"/>
          <w:shd w:val="clear" w:color="auto" w:fill="FFFFFF"/>
        </w:rPr>
        <w:t xml:space="preserve"> </w:t>
      </w:r>
      <w:r w:rsidR="00AB787A">
        <w:rPr>
          <w:rStyle w:val="normaltextrun"/>
          <w:color w:val="000000"/>
          <w:shd w:val="clear" w:color="auto" w:fill="FFFFFF"/>
        </w:rPr>
        <w:t>when</w:t>
      </w:r>
      <w:r>
        <w:rPr>
          <w:rStyle w:val="normaltextrun"/>
          <w:color w:val="000000"/>
          <w:shd w:val="clear" w:color="auto" w:fill="FFFFFF"/>
        </w:rPr>
        <w:t xml:space="preserve"> </w:t>
      </w:r>
      <w:r w:rsidR="007E5B2D">
        <w:rPr>
          <w:rStyle w:val="normaltextrun"/>
          <w:color w:val="000000"/>
          <w:shd w:val="clear" w:color="auto" w:fill="FFFFFF"/>
        </w:rPr>
        <w:t>water levels are declining</w:t>
      </w:r>
      <w:r w:rsidR="00AB787A">
        <w:rPr>
          <w:rStyle w:val="normaltextrun"/>
          <w:color w:val="000000"/>
          <w:shd w:val="clear" w:color="auto" w:fill="FFFFFF"/>
        </w:rPr>
        <w:t>,</w:t>
      </w:r>
      <w:r w:rsidR="00FE750B">
        <w:rPr>
          <w:rStyle w:val="normaltextrun"/>
          <w:color w:val="000000"/>
          <w:shd w:val="clear" w:color="auto" w:fill="FFFFFF"/>
        </w:rPr>
        <w:t xml:space="preserve"> and some</w:t>
      </w:r>
      <w:r w:rsidR="00AB787A">
        <w:rPr>
          <w:rStyle w:val="normaltextrun"/>
          <w:color w:val="000000"/>
          <w:shd w:val="clear" w:color="auto" w:fill="FFFFFF"/>
        </w:rPr>
        <w:t xml:space="preserve"> reproduction </w:t>
      </w:r>
      <w:r w:rsidR="007E5B2D">
        <w:rPr>
          <w:rStyle w:val="normaltextrun"/>
          <w:color w:val="000000"/>
          <w:shd w:val="clear" w:color="auto" w:fill="FFFFFF"/>
        </w:rPr>
        <w:t xml:space="preserve">occurs (~30%) </w:t>
      </w:r>
      <w:r w:rsidR="00AB787A">
        <w:rPr>
          <w:rStyle w:val="normaltextrun"/>
          <w:color w:val="000000"/>
          <w:shd w:val="clear" w:color="auto" w:fill="FFFFFF"/>
        </w:rPr>
        <w:t xml:space="preserve">during </w:t>
      </w:r>
      <w:r>
        <w:rPr>
          <w:rStyle w:val="normaltextrun"/>
          <w:color w:val="000000"/>
          <w:shd w:val="clear" w:color="auto" w:fill="FFFFFF"/>
        </w:rPr>
        <w:t xml:space="preserve">warmer early summer </w:t>
      </w:r>
      <w:r w:rsidR="00AB787A">
        <w:rPr>
          <w:rStyle w:val="normaltextrun"/>
          <w:color w:val="000000"/>
          <w:shd w:val="clear" w:color="auto" w:fill="FFFFFF"/>
        </w:rPr>
        <w:t xml:space="preserve">when </w:t>
      </w:r>
      <w:r>
        <w:rPr>
          <w:rStyle w:val="normaltextrun"/>
          <w:color w:val="000000"/>
          <w:shd w:val="clear" w:color="auto" w:fill="FFFFFF"/>
        </w:rPr>
        <w:t>water levels</w:t>
      </w:r>
      <w:r w:rsidR="00AB787A">
        <w:rPr>
          <w:rStyle w:val="normaltextrun"/>
          <w:color w:val="000000"/>
          <w:shd w:val="clear" w:color="auto" w:fill="FFFFFF"/>
        </w:rPr>
        <w:t xml:space="preserve"> are rising</w:t>
      </w:r>
      <w:r>
        <w:rPr>
          <w:rStyle w:val="normaltextrun"/>
          <w:color w:val="000000"/>
          <w:shd w:val="clear" w:color="auto" w:fill="FFFFFF"/>
        </w:rPr>
        <w:t xml:space="preserve"> (</w:t>
      </w:r>
      <w:r>
        <w:rPr>
          <w:rStyle w:val="normaltextrun"/>
          <w:color w:val="000000"/>
          <w:shd w:val="clear" w:color="auto" w:fill="FFFFFF"/>
        </w:rPr>
        <w:fldChar w:fldCharType="begin"/>
      </w:r>
      <w:r>
        <w:rPr>
          <w:rStyle w:val="normaltextrun"/>
          <w:color w:val="000000"/>
          <w:shd w:val="clear" w:color="auto" w:fill="FFFFFF"/>
        </w:rPr>
        <w:instrText xml:space="preserve"> ADDIN ZOTERO_ITEM CSL_CITATION {"citationID":"4kjvJEGG","properties":{"formattedCitation":"(Barrus et al., 2023; Hanning, 1979)","plainCitation":"(Barrus et al., 2023; Hanning, 1979)","dontUpdate":true,"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id":"qDtGyITR/DRJO91o9","uris":["http://www.mendeley.com/documents/?uuid=36495018-42d8-4a15-8a16-ee3776eb7067"],"itemData":{"author":[{"dropping-particle":"","family":"Hanning","given":"Gary W.","non-dropping-particle":"","parse-names":false,"suffix":""}],"id":"JJTYFSp1/p6T8S0Z3","issued":{"date-parts":[["1979"]]},"publisher":"MS thesis: Florida State University: Tallahassee FL","title":"Aspects of Reproduction in Pomacea paludosa (mesogastropods: pilidae)","type":"thesis"}}],"schema":"https://github.com/citation-style-language/schema/raw/master/csl-citation.json"} </w:instrText>
      </w:r>
      <w:r>
        <w:rPr>
          <w:rStyle w:val="normaltextrun"/>
          <w:color w:val="000000"/>
          <w:shd w:val="clear" w:color="auto" w:fill="FFFFFF"/>
        </w:rPr>
        <w:fldChar w:fldCharType="separate"/>
      </w:r>
      <w:r w:rsidRPr="008074ED">
        <w:t>Barrus et al., 2023; Hanning, 1979)</w:t>
      </w:r>
      <w:r>
        <w:rPr>
          <w:rStyle w:val="normaltextrun"/>
          <w:color w:val="000000"/>
          <w:shd w:val="clear" w:color="auto" w:fill="FFFFFF"/>
        </w:rPr>
        <w:fldChar w:fldCharType="end"/>
      </w:r>
      <w:r>
        <w:rPr>
          <w:rStyle w:val="normaltextrun"/>
          <w:color w:val="000000"/>
          <w:shd w:val="clear" w:color="auto" w:fill="FFFFFF"/>
        </w:rPr>
        <w:t xml:space="preserve">. </w:t>
      </w:r>
    </w:p>
    <w:p w14:paraId="4F7562F6" w14:textId="20D2BE3F" w:rsidR="0048065C" w:rsidRDefault="00E241A8" w:rsidP="00EA3C28">
      <w:pPr>
        <w:pStyle w:val="NATESTYLE1CommonCollege"/>
        <w:spacing w:line="360" w:lineRule="auto"/>
        <w:ind w:firstLine="720"/>
        <w:jc w:val="both"/>
        <w:rPr>
          <w:ins w:id="163" w:author="Nathan Dorn" w:date="2024-06-12T11:57:00Z" w16du:dateUtc="2024-06-12T15:57:00Z"/>
        </w:rPr>
      </w:pPr>
      <w:moveToRangeStart w:id="164" w:author="Nathan Dorn" w:date="2024-06-12T12:07:00Z" w:name="move169086454"/>
      <w:moveTo w:id="165" w:author="Nathan Dorn" w:date="2024-06-12T12:07:00Z" w16du:dateUtc="2024-06-12T16:07:00Z">
        <w:del w:id="166" w:author="Nathan Dorn" w:date="2024-06-12T12:20:00Z" w16du:dateUtc="2024-06-12T16:20:00Z">
          <w:r w:rsidDel="00FD7301">
            <w:rPr>
              <w:rStyle w:val="normaltextrun"/>
              <w:color w:val="000000"/>
              <w:shd w:val="clear" w:color="auto" w:fill="FFFFFF"/>
            </w:rPr>
            <w:delText>The</w:delText>
          </w:r>
        </w:del>
      </w:moveTo>
      <w:ins w:id="167" w:author="Nathan Dorn" w:date="2024-06-12T12:20:00Z" w16du:dateUtc="2024-06-12T16:20:00Z">
        <w:r w:rsidR="00FD7301">
          <w:rPr>
            <w:rStyle w:val="normaltextrun"/>
            <w:color w:val="000000"/>
            <w:shd w:val="clear" w:color="auto" w:fill="FFFFFF"/>
          </w:rPr>
          <w:t xml:space="preserve">At adult sizes </w:t>
        </w:r>
      </w:ins>
      <w:ins w:id="168" w:author="Nathan Dorn" w:date="2024-06-12T12:21:00Z" w16du:dateUtc="2024-06-12T16:21:00Z">
        <w:r w:rsidR="00FD7301">
          <w:rPr>
            <w:rStyle w:val="normaltextrun"/>
            <w:color w:val="000000"/>
            <w:shd w:val="clear" w:color="auto" w:fill="FFFFFF"/>
          </w:rPr>
          <w:t>(&gt; 22 mm SL)</w:t>
        </w:r>
      </w:ins>
      <w:moveTo w:id="169" w:author="Nathan Dorn" w:date="2024-06-12T12:07:00Z" w16du:dateUtc="2024-06-12T16:07:00Z">
        <w:r>
          <w:rPr>
            <w:rStyle w:val="normaltextrun"/>
            <w:color w:val="000000"/>
            <w:shd w:val="clear" w:color="auto" w:fill="FFFFFF"/>
          </w:rPr>
          <w:t xml:space="preserve"> FAS </w:t>
        </w:r>
        <w:del w:id="170" w:author="Nathan Dorn" w:date="2024-06-12T12:21:00Z" w16du:dateUtc="2024-06-12T16:21:00Z">
          <w:r w:rsidDel="00FD7301">
            <w:rPr>
              <w:rStyle w:val="normaltextrun"/>
              <w:color w:val="000000"/>
              <w:shd w:val="clear" w:color="auto" w:fill="FFFFFF"/>
            </w:rPr>
            <w:delText>is</w:delText>
          </w:r>
        </w:del>
      </w:moveTo>
      <w:ins w:id="171" w:author="Nathan Dorn" w:date="2024-06-12T12:21:00Z" w16du:dateUtc="2024-06-12T16:21:00Z">
        <w:r w:rsidR="00FD7301">
          <w:rPr>
            <w:rStyle w:val="normaltextrun"/>
            <w:color w:val="000000"/>
            <w:shd w:val="clear" w:color="auto" w:fill="FFFFFF"/>
          </w:rPr>
          <w:t>are</w:t>
        </w:r>
      </w:ins>
      <w:moveTo w:id="172" w:author="Nathan Dorn" w:date="2024-06-12T12:07:00Z" w16du:dateUtc="2024-06-12T16:07:00Z">
        <w:r>
          <w:rPr>
            <w:rStyle w:val="normaltextrun"/>
            <w:color w:val="000000"/>
            <w:shd w:val="clear" w:color="auto" w:fill="FFFFFF"/>
          </w:rPr>
          <w:t xml:space="preserve"> a critical resource for the endangered Snail Kite </w:t>
        </w:r>
        <w:r>
          <w:rPr>
            <w:rStyle w:val="normaltextrun"/>
            <w:color w:val="000000"/>
            <w:shd w:val="clear" w:color="auto" w:fill="FFFFFF"/>
          </w:rPr>
          <w:fldChar w:fldCharType="begin"/>
        </w:r>
        <w:r>
          <w:rPr>
            <w:rStyle w:val="normaltextrun"/>
            <w:color w:val="000000"/>
            <w:shd w:val="clear" w:color="auto" w:fill="FFFFFF"/>
          </w:rPr>
          <w:instrText xml:space="preserve"> ADDIN ZOTERO_ITEM CSL_CITATION {"citationID":"ESmNradL","properties":{"formattedCitation":"(Cattau et al., 2014)","plainCitation":"(Cattau et al., 2014)","dontUpdate":true,"noteIndex":0},"citationItems":[{"id":"qDtGyITR/OcWNa8JM","uris":["http://www.mendeley.com/documents/?uuid=fe01fd9a-d1bf-45fe-9166-ea4c08c96d76"],"itemData":{"DOI":"10.1002/jwmg.706","ISSN":"19372817","abstract":"Understanding how predators respond to fluctuations in prey density has important conservation and management implications, particularly for threatened and endangered specialists. However, directly linking prey densities to predator behavior and demography over broad spatial and temporal scales is rare, in part, because it can be prohibitively expensive and time-consuming to quantify prey density over large areas. We link nesting data collected by a long-term monitoring program for the endangered snail kite (Rostrhamus sociabilis plumbeus) with 44 density estimates of its primary prey, the Florida apple snail (Pomacea paludosa), collected by multiple, smaller-scale studies from 2002 to 2010. We found evidence that key components of kite breeding biology - nest density and the number of young fledged per successful nest - were positively related to snail density. Although previous studies have shown that densities greater than approximately 0.1-0.2 snails/m2 may be necessary to sustain profitable foraging and that capture times for individual foraging kites begin to level off as snail densities exceed approximately 0.4 snails/m 2, we found continued numerical responses in snail kite reproductive parameters at greater snail densities. At occupied sites (i.e., snail-sampling sites in which ≥1 snail kite nest was present within a 2-km radius during the primary sampling period: Mar-May), the average snail density was 0.45 snails/m2 (SE = 0.12, n = 17), whereas that of unoccupied sites was 0.12 snails/m2 (SE = 0.02, n = 27). Along the snail density gradient from 0.2 to 0.4 to 1.2 snails/m2, model predictions indicated that 1) the probability of site occupancy (by nesting kites) increased from 0.48 to 0.69 to 0.90, 2) local nest abundance of occupied sites increased from 4 to 7 to 16 nests, and 3) the probability of a successful nesting attempt fledging more than 1 young increased from 0.02 to 0.07 to 0.43. We found no evidence of a snail density effect on nest survival. Understanding the differential effects of snail density on various components of snail kite breeding biology is essential to the development and implementation of management tools used for snail kite conservation and Everglades restoration. © 2014 The Wildlife Society.","author":[{"dropping-particle":"","family":"Cattau","given":"Christopher E.","non-dropping-particle":"","parse-names":false,"suffix":""},{"dropping-particle":"","family":"Darby","given":"Philip C.","non-dropping-particle":"","parse-names":false,"suffix":""},{"dropping-particle":"","family":"Fletcher","given":"Robert J.","non-dropping-particle":"","parse-names":false,"suffix":""},{"dropping-particle":"","family":"Kitchens","given":"Wiley M.","non-dropping-particle":"","parse-names":false,"suffix":""}],"container-title":"Journal of Wildlife Management","id":"qGjOpFIO/28wtUbzH","issue":"4","issued":{"date-parts":[["2014"]]},"page":"620-631","title":"Reproductive responses of the endangered snail kite to variations in prey density","type":"article-journal","volume":"78"}}],"schema":"https://github.com/citation-style-language/schema/raw/master/csl-citation.json"} </w:instrText>
        </w:r>
        <w:r>
          <w:rPr>
            <w:rStyle w:val="normaltextrun"/>
            <w:color w:val="000000"/>
            <w:shd w:val="clear" w:color="auto" w:fill="FFFFFF"/>
          </w:rPr>
          <w:fldChar w:fldCharType="separate"/>
        </w:r>
        <w:r w:rsidRPr="004A3AB2">
          <w:t>(</w:t>
        </w:r>
        <w:r w:rsidRPr="00524172">
          <w:rPr>
            <w:i/>
            <w:iCs/>
          </w:rPr>
          <w:t>Rostrhamus sociabilis</w:t>
        </w:r>
        <w:r>
          <w:t xml:space="preserve">; </w:t>
        </w:r>
        <w:r w:rsidRPr="004A3AB2">
          <w:t>Cattau et al., 2014)</w:t>
        </w:r>
        <w:r>
          <w:rPr>
            <w:rStyle w:val="normaltextrun"/>
            <w:color w:val="000000"/>
            <w:shd w:val="clear" w:color="auto" w:fill="FFFFFF"/>
          </w:rPr>
          <w:fldChar w:fldCharType="end"/>
        </w:r>
        <w:r>
          <w:rPr>
            <w:rStyle w:val="normaltextrun"/>
            <w:color w:val="000000"/>
            <w:shd w:val="clear" w:color="auto" w:fill="FFFFFF"/>
          </w:rPr>
          <w:t>, so improving the conditions for FAS populations is imperative.</w:t>
        </w:r>
      </w:moveTo>
      <w:moveToRangeEnd w:id="164"/>
      <w:ins w:id="173" w:author="Nathan Dorn" w:date="2024-06-12T12:07:00Z" w16du:dateUtc="2024-06-12T16:07:00Z">
        <w:r>
          <w:rPr>
            <w:rStyle w:val="normaltextrun"/>
            <w:color w:val="000000"/>
            <w:shd w:val="clear" w:color="auto" w:fill="FFFFFF"/>
          </w:rPr>
          <w:t xml:space="preserve"> </w:t>
        </w:r>
      </w:ins>
      <w:del w:id="174" w:author="Nathan Dorn" w:date="2024-06-12T12:07:00Z" w16du:dateUtc="2024-06-12T16:07:00Z">
        <w:r w:rsidR="00866A71" w:rsidRPr="00524172" w:rsidDel="00E241A8">
          <w:delText xml:space="preserve">The </w:delText>
        </w:r>
        <w:r w:rsidR="00714E48" w:rsidDel="00E241A8">
          <w:delText xml:space="preserve">FAS </w:delText>
        </w:r>
        <w:r w:rsidR="00851601" w:rsidRPr="00524172" w:rsidDel="00E241A8">
          <w:delText>experiences</w:delText>
        </w:r>
        <w:r w:rsidR="00944415" w:rsidRPr="00524172" w:rsidDel="00E241A8">
          <w:delText xml:space="preserve"> a wide range of predators</w:delText>
        </w:r>
        <w:r w:rsidR="00421661" w:rsidRPr="00524172" w:rsidDel="00E241A8">
          <w:delText xml:space="preserve"> besides endangered kites</w:delText>
        </w:r>
        <w:r w:rsidR="00944415" w:rsidRPr="00524172" w:rsidDel="00E241A8">
          <w:delText>.</w:delText>
        </w:r>
        <w:r w:rsidR="00004CAC" w:rsidDel="00E241A8">
          <w:delText xml:space="preserve"> </w:delText>
        </w:r>
        <w:r w:rsidR="00944415" w:rsidRPr="00524172" w:rsidDel="00E241A8">
          <w:delText xml:space="preserve">At adult sizes, </w:delText>
        </w:r>
        <w:r w:rsidR="002A7366" w:rsidDel="00E241A8">
          <w:delText>t</w:delText>
        </w:r>
        <w:r w:rsidR="00866A71" w:rsidRPr="00524172" w:rsidDel="00E241A8">
          <w:delText xml:space="preserve">he </w:delText>
        </w:r>
        <w:r w:rsidR="00714E48" w:rsidDel="00E241A8">
          <w:delText>FAS</w:delText>
        </w:r>
        <w:r w:rsidR="00944415" w:rsidRPr="00524172" w:rsidDel="00E241A8">
          <w:delText xml:space="preserve"> </w:delText>
        </w:r>
        <w:r w:rsidR="007C0AD9" w:rsidRPr="00524172" w:rsidDel="00E241A8">
          <w:delText xml:space="preserve">are prey for </w:delText>
        </w:r>
        <w:r w:rsidR="00944415" w:rsidRPr="00524172" w:rsidDel="00E241A8">
          <w:delText>wildlife like alligators (</w:delText>
        </w:r>
        <w:r w:rsidR="00944415" w:rsidRPr="00524172" w:rsidDel="00E241A8">
          <w:rPr>
            <w:i/>
            <w:iCs/>
          </w:rPr>
          <w:delText>Alligator mississippiensis</w:delText>
        </w:r>
        <w:r w:rsidR="00944415" w:rsidRPr="00524172" w:rsidDel="00E241A8">
          <w:delText>)</w:delText>
        </w:r>
        <w:r w:rsidR="00453CCB" w:rsidDel="00E241A8">
          <w:delText>,</w:delText>
        </w:r>
        <w:r w:rsidR="00944415" w:rsidRPr="00524172" w:rsidDel="00E241A8">
          <w:delText xml:space="preserve"> limpkins (</w:delText>
        </w:r>
        <w:r w:rsidR="00944415" w:rsidRPr="00524172" w:rsidDel="00E241A8">
          <w:rPr>
            <w:i/>
            <w:iCs/>
          </w:rPr>
          <w:delText>Aramus guarauna</w:delText>
        </w:r>
        <w:r w:rsidR="00944415" w:rsidRPr="00524172" w:rsidDel="00E241A8">
          <w:delText>), and soft-shell turtles (</w:delText>
        </w:r>
        <w:r w:rsidR="00944415" w:rsidRPr="00524172" w:rsidDel="00E241A8">
          <w:rPr>
            <w:i/>
            <w:iCs/>
          </w:rPr>
          <w:delText>Trionyx ferox</w:delText>
        </w:r>
        <w:r w:rsidR="00453CCB" w:rsidDel="00E241A8">
          <w:rPr>
            <w:i/>
            <w:iCs/>
          </w:rPr>
          <w:delText>;</w:delText>
        </w:r>
        <w:r w:rsidR="00721287" w:rsidDel="00E241A8">
          <w:delText xml:space="preserve"> </w:delText>
        </w:r>
        <w:r w:rsidR="001C6E9D" w:rsidDel="00E241A8">
          <w:rPr>
            <w:i/>
            <w:iCs/>
          </w:rPr>
          <w:fldChar w:fldCharType="begin" w:fldLock="1"/>
        </w:r>
        <w:r w:rsidR="00546621" w:rsidDel="00E241A8">
          <w:rPr>
            <w:i/>
            <w:iCs/>
          </w:rPr>
          <w:delInstrText xml:space="preserve"> ADDIN ZOTERO_ITEM CSL_CITATION {"citationID":"54ibfVkn","properties":{"formattedCitation":"(Dalrymple, 1977; Snyder &amp; Snyder, 1971)","plainCitation":"(Dalrymple, 1977; Snyder &amp; Snyder, 1971)","dontUpdate":true,"noteIndex":0},"citationItems":[{"id":"qDtGyITR/5ekT01Mn","uris":["http://www.mendeley.com/documents/?uuid=6f1b866d-c852-4402-8335-00a325696f4a"],"itemData":{"author":[{"dropping-particle":"","family":"Dalrymple","given":"George H.","non-dropping-particle":"","parse-names":false,"suffix":""}],"container-title":"Journal of Herpetology","id":"ITEM-1","issue":"3","issued":{"date-parts":[["1977"]]},"page":"255-285","title":"Intraspecific Variation in the Cranial Feeding Mechanism of Turtles of the Genus Trionyx ( Reptilia , Testudines , Trionychidae )","type":"article-journal","volume":"11"}},{"id":"qDtGyITR/bkcGGUhp","uris":["http://www.mendeley.com/documents/?uuid=156a7cc0-ec3d-4893-a697-426dd1ccd219"],"itemData":{"author":[{"dropping-particle":"","family":"Snyder","given":"Noel F R","non-dropping-particle":"","parse-names":false,"suffix":""},{"dropping-particle":"","family":"Snyder","given":"Helen A","non-dropping-particle":"","parse-names":false,"suffix":""}],"container-title":"Behavior","id":"ITEM-2","issue":"3","issued":{"date-parts":[["1971"]]},"page":"175-215","title":"Defenses of the Florida Apple Snail Pomacea paludosa","type":"article-journal","volume":"40"}}],"schema":"https://github.com/citation-style-language/schema/raw/master/csl-citation.json"} </w:delInstrText>
        </w:r>
        <w:r w:rsidR="001C6E9D" w:rsidDel="00E241A8">
          <w:rPr>
            <w:i/>
            <w:iCs/>
          </w:rPr>
          <w:fldChar w:fldCharType="separate"/>
        </w:r>
        <w:r w:rsidR="00B41503" w:rsidRPr="00B41503" w:rsidDel="00E241A8">
          <w:delText>Dalrymple, 1977; Snyder &amp; Snyder, 1971)</w:delText>
        </w:r>
        <w:r w:rsidR="001C6E9D" w:rsidDel="00E241A8">
          <w:rPr>
            <w:i/>
            <w:iCs/>
          </w:rPr>
          <w:fldChar w:fldCharType="end"/>
        </w:r>
        <w:r w:rsidR="00944415" w:rsidRPr="00524172" w:rsidDel="00E241A8">
          <w:delText>.</w:delText>
        </w:r>
        <w:r w:rsidR="00004CAC" w:rsidDel="00E241A8">
          <w:delText xml:space="preserve"> </w:delText>
        </w:r>
      </w:del>
      <w:ins w:id="175" w:author="Nathan Dorn" w:date="2024-06-12T12:07:00Z" w16du:dateUtc="2024-06-12T16:07:00Z">
        <w:r>
          <w:t xml:space="preserve">As </w:t>
        </w:r>
      </w:ins>
      <w:ins w:id="176" w:author="Nathan Dorn" w:date="2024-06-12T12:08:00Z" w16du:dateUtc="2024-06-12T16:08:00Z">
        <w:r w:rsidR="00263D28">
          <w:t xml:space="preserve">small </w:t>
        </w:r>
      </w:ins>
      <w:ins w:id="177" w:author="Nathan Dorn" w:date="2024-06-12T12:07:00Z" w16du:dateUtc="2024-06-12T16:07:00Z">
        <w:r>
          <w:t xml:space="preserve">juveniles </w:t>
        </w:r>
      </w:ins>
      <w:del w:id="178" w:author="Nathan Dorn" w:date="2024-06-12T12:07:00Z" w16du:dateUtc="2024-06-12T16:07:00Z">
        <w:r w:rsidR="00944415" w:rsidRPr="00524172" w:rsidDel="00E241A8">
          <w:delText>At sizes</w:delText>
        </w:r>
        <w:r w:rsidR="003016A5" w:rsidRPr="00524172" w:rsidDel="00E241A8">
          <w:delText xml:space="preserve"> </w:delText>
        </w:r>
      </w:del>
      <w:commentRangeStart w:id="179"/>
      <w:ins w:id="180" w:author="Nathan Dorn" w:date="2024-06-12T12:07:00Z" w16du:dateUtc="2024-06-12T16:07:00Z">
        <w:r>
          <w:t>(</w:t>
        </w:r>
      </w:ins>
      <w:r w:rsidR="003016A5" w:rsidRPr="00524172">
        <w:t xml:space="preserve">&lt; </w:t>
      </w:r>
      <w:del w:id="181" w:author="Nathan Dorn" w:date="2024-06-12T12:08:00Z" w16du:dateUtc="2024-06-12T16:08:00Z">
        <w:r w:rsidR="00AB0947" w:rsidRPr="00524172" w:rsidDel="00263D28">
          <w:delText>22</w:delText>
        </w:r>
        <w:r w:rsidR="003016A5" w:rsidRPr="00524172" w:rsidDel="00263D28">
          <w:delText xml:space="preserve"> </w:delText>
        </w:r>
      </w:del>
      <w:ins w:id="182" w:author="Nathan Dorn" w:date="2024-06-12T12:08:00Z" w16du:dateUtc="2024-06-12T16:08:00Z">
        <w:r w:rsidR="00263D28">
          <w:t>15</w:t>
        </w:r>
        <w:r w:rsidR="00263D28" w:rsidRPr="00524172">
          <w:t xml:space="preserve"> </w:t>
        </w:r>
      </w:ins>
      <w:commentRangeEnd w:id="179"/>
      <w:ins w:id="183" w:author="Nathan Dorn" w:date="2024-06-12T12:10:00Z" w16du:dateUtc="2024-06-12T16:10:00Z">
        <w:r w:rsidR="001C02C5">
          <w:rPr>
            <w:rStyle w:val="CommentReference"/>
            <w:rFonts w:cstheme="minorBidi"/>
          </w:rPr>
          <w:commentReference w:id="179"/>
        </w:r>
      </w:ins>
      <w:r w:rsidR="003016A5" w:rsidRPr="00524172">
        <w:t>mm</w:t>
      </w:r>
      <w:r w:rsidR="00F50AE8">
        <w:t xml:space="preserve"> SL</w:t>
      </w:r>
      <w:ins w:id="184" w:author="Nathan Dorn" w:date="2024-06-12T12:07:00Z" w16du:dateUtc="2024-06-12T16:07:00Z">
        <w:r>
          <w:t>)</w:t>
        </w:r>
      </w:ins>
      <w:del w:id="185" w:author="Nathan Dorn" w:date="2024-06-12T12:07:00Z" w16du:dateUtc="2024-06-12T16:07:00Z">
        <w:r w:rsidR="00F50AE8" w:rsidDel="00E241A8">
          <w:delText>,</w:delText>
        </w:r>
      </w:del>
      <w:r w:rsidR="007C0AD9" w:rsidRPr="00524172">
        <w:t xml:space="preserve"> </w:t>
      </w:r>
      <w:del w:id="186" w:author="Nathan Dorn" w:date="2024-06-12T12:13:00Z" w16du:dateUtc="2024-06-12T16:13:00Z">
        <w:r w:rsidR="003154F2" w:rsidDel="004924D4">
          <w:delText xml:space="preserve">laboratory </w:delText>
        </w:r>
        <w:r w:rsidR="00D40325" w:rsidDel="004924D4">
          <w:delText>observations show</w:delText>
        </w:r>
        <w:r w:rsidR="007E0736" w:rsidDel="004924D4">
          <w:delText xml:space="preserve"> </w:delText>
        </w:r>
      </w:del>
      <w:r w:rsidR="0069781C">
        <w:t>FAS</w:t>
      </w:r>
      <w:r w:rsidR="00AB0947" w:rsidRPr="00524172">
        <w:t xml:space="preserve"> </w:t>
      </w:r>
      <w:r w:rsidR="00944415" w:rsidRPr="00524172">
        <w:t>are prey</w:t>
      </w:r>
      <w:r w:rsidR="008969B4">
        <w:t xml:space="preserve"> for</w:t>
      </w:r>
      <w:r w:rsidR="00944415" w:rsidRPr="00524172">
        <w:t xml:space="preserve"> crayfish</w:t>
      </w:r>
      <w:r w:rsidR="003C4706">
        <w:t xml:space="preserve"> </w:t>
      </w:r>
      <w:r w:rsidR="007766FB">
        <w:t>(</w:t>
      </w:r>
      <w:proofErr w:type="spellStart"/>
      <w:r w:rsidR="007766FB" w:rsidRPr="00D601BB">
        <w:rPr>
          <w:i/>
          <w:iCs/>
        </w:rPr>
        <w:t>Procambarus</w:t>
      </w:r>
      <w:proofErr w:type="spellEnd"/>
      <w:r w:rsidR="007766FB" w:rsidRPr="00D601BB">
        <w:rPr>
          <w:i/>
          <w:iCs/>
        </w:rPr>
        <w:t xml:space="preserve"> </w:t>
      </w:r>
      <w:proofErr w:type="spellStart"/>
      <w:r w:rsidR="007766FB" w:rsidRPr="00D601BB">
        <w:t>spp</w:t>
      </w:r>
      <w:proofErr w:type="spellEnd"/>
      <w:del w:id="187" w:author="Nathan Dorn" w:date="2024-06-12T12:13:00Z" w16du:dateUtc="2024-06-12T16:13:00Z">
        <w:r w:rsidR="00165F40" w:rsidDel="004924D4">
          <w:delText>)</w:delText>
        </w:r>
        <w:r w:rsidR="00D601BB" w:rsidDel="004924D4">
          <w:delText xml:space="preserve">; </w:delText>
        </w:r>
        <w:r w:rsidR="00D95A86" w:rsidDel="004924D4">
          <w:fldChar w:fldCharType="begin" w:fldLock="1"/>
        </w:r>
        <w:r w:rsidR="00546621" w:rsidDel="004924D4">
          <w:delInstrText xml:space="preserve"> ADDIN ZOTERO_ITEM CSL_CITATION {"citationID":"M327yXO6","properties":{"formattedCitation":"(Davidson &amp; Dorn, 2018; Valentine-Darby et al., 2015)","plainCitation":"(Davidson &amp; Dorn, 2018; Valentine-Darby et al., 2015)","noteIndex":0},"citationItems":[{"id":"qDtGyITR/0iu8ICcV","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jA1NzBln/6VD1VlAs","issue":"4","issued":{"date-parts":[["2018"]]},"page":"1101-1111","title":"System productivity alters predator sorting of a size-structured mixed prey community","type":"article-journal","volume":"186"}},{"id":"qDtGyITR/19JQm85i","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delInstrText>
        </w:r>
        <w:r w:rsidR="00D95A86" w:rsidDel="004924D4">
          <w:fldChar w:fldCharType="separate"/>
        </w:r>
        <w:r w:rsidR="00B45C79" w:rsidRPr="00B45C79" w:rsidDel="004924D4">
          <w:delText>(Davidson &amp; Dorn, 2018; Valentine-Darby et al., 2015)</w:delText>
        </w:r>
        <w:r w:rsidR="00D95A86" w:rsidDel="004924D4">
          <w:fldChar w:fldCharType="end"/>
        </w:r>
      </w:del>
      <w:r w:rsidR="00944415" w:rsidRPr="00524172">
        <w:t xml:space="preserve">, </w:t>
      </w:r>
      <w:del w:id="188" w:author="Nathan Dorn" w:date="2024-06-12T12:13:00Z" w16du:dateUtc="2024-06-12T16:13:00Z">
        <w:r w:rsidR="00D40325" w:rsidDel="00F75C3A">
          <w:delText>r</w:delText>
        </w:r>
        <w:r w:rsidR="00944415" w:rsidRPr="00524172" w:rsidDel="00F75C3A">
          <w:delText xml:space="preserve">edear </w:delText>
        </w:r>
      </w:del>
      <w:r w:rsidR="00834387">
        <w:t>s</w:t>
      </w:r>
      <w:r w:rsidR="00944415" w:rsidRPr="00524172">
        <w:t>unfish</w:t>
      </w:r>
      <w:r w:rsidR="00721287">
        <w:t xml:space="preserve"> </w:t>
      </w:r>
      <w:del w:id="189" w:author="Nathan Dorn" w:date="2024-06-12T12:13:00Z" w16du:dateUtc="2024-06-12T16:13:00Z">
        <w:r w:rsidR="00D95A86" w:rsidDel="00F75C3A">
          <w:rPr>
            <w:i/>
          </w:rPr>
          <w:fldChar w:fldCharType="begin" w:fldLock="1"/>
        </w:r>
        <w:r w:rsidR="00546621" w:rsidDel="00F75C3A">
          <w:rPr>
            <w:i/>
          </w:rPr>
          <w:delInstrText xml:space="preserve"> ADDIN ZOTERO_ITEM CSL_CITATION {"citationID":"u30QX2SH","properties":{"formattedCitation":"(Valentine-Darby et al., 2015)","plainCitation":"(Valentine-Darby et al., 2015)","dontUpdate":true,"noteIndex":0},"citationItems":[{"id":"qDtGyITR/19JQm85i","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delInstrText>
        </w:r>
        <w:r w:rsidR="00D95A86" w:rsidDel="00F75C3A">
          <w:rPr>
            <w:i/>
          </w:rPr>
          <w:fldChar w:fldCharType="separate"/>
        </w:r>
        <w:r w:rsidR="007954A5" w:rsidRPr="007954A5" w:rsidDel="00F75C3A">
          <w:delText>(</w:delText>
        </w:r>
        <w:r w:rsidR="00634282" w:rsidRPr="00634282" w:rsidDel="00F75C3A">
          <w:rPr>
            <w:i/>
            <w:iCs/>
          </w:rPr>
          <w:delText>Lepomis microlophus</w:delText>
        </w:r>
        <w:r w:rsidR="00634282" w:rsidDel="00F75C3A">
          <w:delText xml:space="preserve">; </w:delText>
        </w:r>
        <w:r w:rsidR="007954A5" w:rsidRPr="007954A5" w:rsidDel="00F75C3A">
          <w:delText>Valentine-Darby et al., 2015)</w:delText>
        </w:r>
        <w:r w:rsidR="00D95A86" w:rsidDel="00F75C3A">
          <w:rPr>
            <w:i/>
          </w:rPr>
          <w:fldChar w:fldCharType="end"/>
        </w:r>
        <w:r w:rsidR="00944415" w:rsidRPr="00524172" w:rsidDel="00F75C3A">
          <w:delText xml:space="preserve">, </w:delText>
        </w:r>
        <w:r w:rsidR="00834387" w:rsidDel="00F75C3A">
          <w:delText>m</w:delText>
        </w:r>
        <w:r w:rsidR="00944415" w:rsidRPr="00524172" w:rsidDel="00F75C3A">
          <w:delText>ayan</w:delText>
        </w:r>
      </w:del>
      <w:ins w:id="190" w:author="Nathan Dorn" w:date="2024-06-12T12:13:00Z" w16du:dateUtc="2024-06-12T16:13:00Z">
        <w:r w:rsidR="00F75C3A">
          <w:rPr>
            <w:iCs/>
          </w:rPr>
          <w:t xml:space="preserve"> non-nativ</w:t>
        </w:r>
      </w:ins>
      <w:ins w:id="191" w:author="Nathan Dorn" w:date="2024-06-12T12:14:00Z" w16du:dateUtc="2024-06-12T16:14:00Z">
        <w:r w:rsidR="00F75C3A">
          <w:rPr>
            <w:iCs/>
          </w:rPr>
          <w:t>e</w:t>
        </w:r>
      </w:ins>
      <w:r w:rsidR="00944415" w:rsidRPr="00524172">
        <w:t xml:space="preserve"> </w:t>
      </w:r>
      <w:r w:rsidR="00834387">
        <w:t>c</w:t>
      </w:r>
      <w:r w:rsidR="00944415" w:rsidRPr="00524172">
        <w:t>ichlid</w:t>
      </w:r>
      <w:ins w:id="192" w:author="Nathan Dorn" w:date="2024-06-12T12:14:00Z" w16du:dateUtc="2024-06-12T16:14:00Z">
        <w:r w:rsidR="00F75C3A">
          <w:t>s</w:t>
        </w:r>
      </w:ins>
      <w:r w:rsidR="00634282">
        <w:t xml:space="preserve"> </w:t>
      </w:r>
      <w:del w:id="193" w:author="Nathan Dorn" w:date="2024-06-12T12:14:00Z" w16du:dateUtc="2024-06-12T16:14:00Z">
        <w:r w:rsidR="00D95A86" w:rsidDel="00F75C3A">
          <w:rPr>
            <w:i/>
            <w:iCs/>
          </w:rPr>
          <w:fldChar w:fldCharType="begin" w:fldLock="1"/>
        </w:r>
        <w:r w:rsidR="00546621" w:rsidDel="00F75C3A">
          <w:rPr>
            <w:i/>
            <w:iCs/>
          </w:rPr>
          <w:delInstrText xml:space="preserve"> ADDIN ZOTERO_ITEM CSL_CITATION {"citationID":"WHZZs9mv","properties":{"formattedCitation":"(Valentine-Darby et al., 2015)","plainCitation":"(Valentine-Darby et al., 2015)","dontUpdate":true,"noteIndex":0},"citationItems":[{"id":"qDtGyITR/19JQm85i","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delInstrText>
        </w:r>
        <w:r w:rsidR="00D95A86" w:rsidDel="00F75C3A">
          <w:rPr>
            <w:i/>
            <w:iCs/>
          </w:rPr>
          <w:fldChar w:fldCharType="separate"/>
        </w:r>
        <w:r w:rsidR="007954A5" w:rsidRPr="007954A5" w:rsidDel="00F75C3A">
          <w:delText>(</w:delText>
        </w:r>
        <w:r w:rsidR="0057130E" w:rsidRPr="0057130E" w:rsidDel="00F75C3A">
          <w:rPr>
            <w:i/>
            <w:iCs/>
          </w:rPr>
          <w:delText xml:space="preserve">Mayahero </w:delText>
        </w:r>
        <w:r w:rsidR="0057130E" w:rsidRPr="0057130E" w:rsidDel="00F75C3A">
          <w:rPr>
            <w:i/>
            <w:iCs/>
          </w:rPr>
          <w:lastRenderedPageBreak/>
          <w:delText>uropthalmus</w:delText>
        </w:r>
        <w:r w:rsidR="0057130E" w:rsidDel="00F75C3A">
          <w:delText xml:space="preserve">; </w:delText>
        </w:r>
        <w:r w:rsidR="007954A5" w:rsidRPr="007954A5" w:rsidDel="00F75C3A">
          <w:delText>Valentine-Darby et al., 2015)</w:delText>
        </w:r>
        <w:r w:rsidR="00D95A86" w:rsidDel="00F75C3A">
          <w:rPr>
            <w:i/>
            <w:iCs/>
          </w:rPr>
          <w:fldChar w:fldCharType="end"/>
        </w:r>
        <w:r w:rsidR="00944415" w:rsidRPr="00524172" w:rsidDel="00F75C3A">
          <w:delText>,</w:delText>
        </w:r>
        <w:r w:rsidR="00F504BD" w:rsidRPr="00524172" w:rsidDel="00F75C3A">
          <w:delText xml:space="preserve"> </w:delText>
        </w:r>
        <w:r w:rsidR="00834387" w:rsidDel="00F75C3A">
          <w:delText>a</w:delText>
        </w:r>
        <w:r w:rsidR="00F504BD" w:rsidRPr="00524172" w:rsidDel="00F75C3A">
          <w:delText xml:space="preserve">frican </w:delText>
        </w:r>
        <w:r w:rsidR="00834387" w:rsidDel="00F75C3A">
          <w:delText>j</w:delText>
        </w:r>
        <w:r w:rsidR="00F504BD" w:rsidRPr="00524172" w:rsidDel="00F75C3A">
          <w:delText>ewelfish</w:delText>
        </w:r>
        <w:r w:rsidR="00721287" w:rsidDel="00F75C3A">
          <w:delText xml:space="preserve"> </w:delText>
        </w:r>
        <w:r w:rsidR="00D95A86" w:rsidDel="00F75C3A">
          <w:rPr>
            <w:i/>
            <w:iCs/>
          </w:rPr>
          <w:fldChar w:fldCharType="begin" w:fldLock="1"/>
        </w:r>
        <w:r w:rsidR="00546621" w:rsidDel="00F75C3A">
          <w:rPr>
            <w:i/>
            <w:iCs/>
          </w:rPr>
          <w:delInstrText xml:space="preserve"> ADDIN ZOTERO_ITEM CSL_CITATION {"citationID":"Gzilzpba","properties":{"formattedCitation":"(Valentine-Darby et al., 2015)","plainCitation":"(Valentine-Darby et al., 2015)","dontUpdate":true,"noteIndex":0},"citationItems":[{"id":"qDtGyITR/19JQm85i","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delInstrText>
        </w:r>
        <w:r w:rsidR="00D95A86" w:rsidDel="00F75C3A">
          <w:rPr>
            <w:i/>
            <w:iCs/>
          </w:rPr>
          <w:fldChar w:fldCharType="separate"/>
        </w:r>
        <w:r w:rsidR="007954A5" w:rsidRPr="007954A5" w:rsidDel="00F75C3A">
          <w:delText>(</w:delText>
        </w:r>
        <w:r w:rsidR="0057130E" w:rsidRPr="0057130E" w:rsidDel="00F75C3A">
          <w:rPr>
            <w:i/>
            <w:iCs/>
          </w:rPr>
          <w:delText>Hemicromis bimaculatus</w:delText>
        </w:r>
        <w:r w:rsidR="0057130E" w:rsidDel="00F75C3A">
          <w:delText xml:space="preserve">; </w:delText>
        </w:r>
        <w:r w:rsidR="007954A5" w:rsidRPr="007954A5" w:rsidDel="00F75C3A">
          <w:delText>Valentine-Darby et al., 2015)</w:delText>
        </w:r>
        <w:r w:rsidR="00D95A86" w:rsidDel="00F75C3A">
          <w:rPr>
            <w:i/>
            <w:iCs/>
          </w:rPr>
          <w:fldChar w:fldCharType="end"/>
        </w:r>
        <w:r w:rsidR="00F504BD" w:rsidRPr="00524172" w:rsidDel="00F75C3A">
          <w:delText xml:space="preserve"> </w:delText>
        </w:r>
        <w:r w:rsidR="00D067F1" w:rsidRPr="00524172" w:rsidDel="00F75C3A">
          <w:delText>(</w:delText>
        </w:r>
        <w:r w:rsidR="00D067F1" w:rsidRPr="00524172" w:rsidDel="00F75C3A">
          <w:rPr>
            <w:i/>
            <w:iCs/>
          </w:rPr>
          <w:delText>Hemicromis bimaculatus</w:delText>
        </w:r>
        <w:r w:rsidR="00D067F1" w:rsidRPr="00524172" w:rsidDel="00F75C3A">
          <w:delText>)</w:delText>
        </w:r>
      </w:del>
      <w:r w:rsidR="00F504BD" w:rsidRPr="00524172">
        <w:t>,</w:t>
      </w:r>
      <w:r w:rsidR="00944415" w:rsidRPr="00524172">
        <w:t xml:space="preserve"> </w:t>
      </w:r>
      <w:del w:id="194" w:author="Nathan Dorn" w:date="2024-06-12T12:14:00Z" w16du:dateUtc="2024-06-12T16:14:00Z">
        <w:r w:rsidR="00834387" w:rsidDel="00F75C3A">
          <w:delText>s</w:delText>
        </w:r>
        <w:r w:rsidR="00944415" w:rsidRPr="00524172" w:rsidDel="00F75C3A">
          <w:delText xml:space="preserve">eminole </w:delText>
        </w:r>
      </w:del>
      <w:ins w:id="195" w:author="Nathan Dorn" w:date="2024-06-12T12:14:00Z" w16du:dateUtc="2024-06-12T16:14:00Z">
        <w:r w:rsidR="00F75C3A">
          <w:t>large</w:t>
        </w:r>
      </w:ins>
      <w:ins w:id="196" w:author="Nathan Dorn" w:date="2024-06-12T12:15:00Z" w16du:dateUtc="2024-06-12T16:15:00Z">
        <w:r w:rsidR="00582BBF">
          <w:t xml:space="preserve"> killifishes (</w:t>
        </w:r>
        <w:proofErr w:type="spellStart"/>
        <w:r w:rsidR="00582BBF">
          <w:t>Fundulus</w:t>
        </w:r>
        <w:proofErr w:type="spellEnd"/>
        <w:r w:rsidR="00582BBF">
          <w:t xml:space="preserve"> </w:t>
        </w:r>
        <w:proofErr w:type="spellStart"/>
        <w:r w:rsidR="00582BBF">
          <w:t>seminolis</w:t>
        </w:r>
        <w:proofErr w:type="spellEnd"/>
        <w:r w:rsidR="00582BBF">
          <w:t>)</w:t>
        </w:r>
      </w:ins>
      <w:del w:id="197" w:author="Nathan Dorn" w:date="2024-06-12T12:15:00Z" w16du:dateUtc="2024-06-12T16:15:00Z">
        <w:r w:rsidR="00834387" w:rsidDel="00F75C3A">
          <w:delText>k</w:delText>
        </w:r>
        <w:r w:rsidR="00944415" w:rsidRPr="00524172" w:rsidDel="00F75C3A">
          <w:delText>illifish</w:delText>
        </w:r>
        <w:r w:rsidR="0057130E" w:rsidDel="00F75C3A">
          <w:delText xml:space="preserve"> </w:delText>
        </w:r>
        <w:r w:rsidR="00D95A86" w:rsidDel="00F75C3A">
          <w:rPr>
            <w:i/>
            <w:iCs/>
          </w:rPr>
          <w:fldChar w:fldCharType="begin" w:fldLock="1"/>
        </w:r>
        <w:r w:rsidR="00546621" w:rsidDel="00F75C3A">
          <w:rPr>
            <w:i/>
            <w:iCs/>
          </w:rPr>
          <w:delInstrText xml:space="preserve"> ADDIN ZOTERO_ITEM CSL_CITATION {"citationID":"TorTqED7","properties":{"formattedCitation":"(Valentine-Darby et al., 2015)","plainCitation":"(Valentine-Darby et al., 2015)","dontUpdate":true,"noteIndex":0},"citationItems":[{"id":"qDtGyITR/19JQm85i","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delInstrText>
        </w:r>
        <w:r w:rsidR="00D95A86" w:rsidDel="00F75C3A">
          <w:rPr>
            <w:i/>
            <w:iCs/>
          </w:rPr>
          <w:fldChar w:fldCharType="separate"/>
        </w:r>
        <w:r w:rsidR="007954A5" w:rsidRPr="007954A5" w:rsidDel="00F75C3A">
          <w:delText>(</w:delText>
        </w:r>
        <w:r w:rsidR="0057130E" w:rsidRPr="0057130E" w:rsidDel="00F75C3A">
          <w:rPr>
            <w:i/>
            <w:iCs/>
          </w:rPr>
          <w:delText>Fundulus seminolis</w:delText>
        </w:r>
      </w:del>
      <w:del w:id="198" w:author="Nathan Dorn" w:date="2024-06-12T12:14:00Z" w16du:dateUtc="2024-06-12T16:14:00Z">
        <w:r w:rsidR="0057130E" w:rsidDel="00F75C3A">
          <w:delText>;</w:delText>
        </w:r>
      </w:del>
      <w:del w:id="199" w:author="Nathan Dorn" w:date="2024-06-12T12:15:00Z" w16du:dateUtc="2024-06-12T16:15:00Z">
        <w:r w:rsidR="0057130E" w:rsidDel="00F75C3A">
          <w:delText xml:space="preserve"> </w:delText>
        </w:r>
        <w:r w:rsidR="007954A5" w:rsidRPr="007954A5" w:rsidDel="00F75C3A">
          <w:delText>Valentine-Darby et al., 2015)</w:delText>
        </w:r>
        <w:r w:rsidR="00D95A86" w:rsidDel="00F75C3A">
          <w:rPr>
            <w:i/>
            <w:iCs/>
          </w:rPr>
          <w:fldChar w:fldCharType="end"/>
        </w:r>
      </w:del>
      <w:r w:rsidR="005865FB">
        <w:t xml:space="preserve">, </w:t>
      </w:r>
      <w:r w:rsidR="00834387">
        <w:t>g</w:t>
      </w:r>
      <w:r w:rsidR="00944415" w:rsidRPr="00524172">
        <w:t xml:space="preserve">reater </w:t>
      </w:r>
      <w:r w:rsidR="00834387">
        <w:t>s</w:t>
      </w:r>
      <w:r w:rsidR="00944415" w:rsidRPr="00524172">
        <w:t>iren</w:t>
      </w:r>
      <w:r w:rsidR="005865FB">
        <w:t xml:space="preserve"> </w:t>
      </w:r>
      <w:r w:rsidR="00D95A86">
        <w:fldChar w:fldCharType="begin" w:fldLock="1"/>
      </w:r>
      <w:r w:rsidR="00546621">
        <w:instrText xml:space="preserve"> ADDIN ZOTERO_ITEM CSL_CITATION {"citationID":"1vdTn4O4","properties":{"formattedCitation":"(Valentine-Darby et al., 2015)","plainCitation":"(Valentine-Darby et al., 2015)","dontUpdate":true,"noteIndex":0},"citationItems":[{"id":"qDtGyITR/19JQm85i","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fldChar w:fldCharType="separate"/>
      </w:r>
      <w:r w:rsidR="007954A5" w:rsidRPr="007954A5">
        <w:t>(</w:t>
      </w:r>
      <w:r w:rsidR="005865FB" w:rsidRPr="005865FB">
        <w:rPr>
          <w:i/>
          <w:iCs/>
        </w:rPr>
        <w:t xml:space="preserve">Siren </w:t>
      </w:r>
      <w:proofErr w:type="spellStart"/>
      <w:r w:rsidR="005865FB" w:rsidRPr="005865FB">
        <w:rPr>
          <w:i/>
          <w:iCs/>
        </w:rPr>
        <w:t>lacertina</w:t>
      </w:r>
      <w:proofErr w:type="spellEnd"/>
      <w:del w:id="200" w:author="Nathan Dorn" w:date="2024-06-12T12:15:00Z" w16du:dateUtc="2024-06-12T16:15:00Z">
        <w:r w:rsidR="005865FB" w:rsidDel="00582BBF">
          <w:delText xml:space="preserve">, </w:delText>
        </w:r>
        <w:r w:rsidR="007954A5" w:rsidRPr="007954A5" w:rsidDel="00582BBF">
          <w:delText>Valentine-Darby et al., 2015</w:delText>
        </w:r>
      </w:del>
      <w:r w:rsidR="007954A5" w:rsidRPr="007954A5">
        <w:t>)</w:t>
      </w:r>
      <w:r w:rsidR="00D95A86">
        <w:fldChar w:fldCharType="end"/>
      </w:r>
      <w:r w:rsidR="00944415" w:rsidRPr="00524172">
        <w:t xml:space="preserve">, and </w:t>
      </w:r>
      <w:r w:rsidR="00834387">
        <w:t>t</w:t>
      </w:r>
      <w:r w:rsidR="00944415" w:rsidRPr="00524172">
        <w:t>urtles</w:t>
      </w:r>
      <w:r w:rsidR="005865FB">
        <w:t xml:space="preserve"> </w:t>
      </w:r>
      <w:r w:rsidR="00D95A86">
        <w:fldChar w:fldCharType="begin" w:fldLock="1"/>
      </w:r>
      <w:r w:rsidR="00546621">
        <w:instrText xml:space="preserve"> ADDIN ZOTERO_ITEM CSL_CITATION {"citationID":"T5or34wX","properties":{"formattedCitation":"(Valentine-Darby et al., 2015)","plainCitation":"(Valentine-Darby et al., 2015)","dontUpdate":true,"noteIndex":0},"citationItems":[{"id":"qDtGyITR/19JQm85i","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fldChar w:fldCharType="separate"/>
      </w:r>
      <w:r w:rsidR="007954A5" w:rsidRPr="007954A5">
        <w:t>(</w:t>
      </w:r>
      <w:ins w:id="201" w:author="Nathan Dorn" w:date="2024-06-12T12:15:00Z" w16du:dateUtc="2024-06-12T16:15:00Z">
        <w:r w:rsidR="00582BBF">
          <w:t xml:space="preserve">e.g., </w:t>
        </w:r>
      </w:ins>
      <w:r w:rsidR="005865FB" w:rsidRPr="00524172">
        <w:rPr>
          <w:i/>
          <w:iCs/>
          <w:noProof/>
          <w:shd w:val="clear" w:color="auto" w:fill="FFFFFF"/>
        </w:rPr>
        <w:t>Kinosternon bauri</w:t>
      </w:r>
      <w:r w:rsidR="005865FB" w:rsidRPr="00524172">
        <w:rPr>
          <w:noProof/>
        </w:rPr>
        <w:t xml:space="preserve"> </w:t>
      </w:r>
      <w:del w:id="202" w:author="Nathan Dorn" w:date="2024-06-12T12:15:00Z" w16du:dateUtc="2024-06-12T16:15:00Z">
        <w:r w:rsidR="005865FB" w:rsidRPr="00524172" w:rsidDel="00582BBF">
          <w:rPr>
            <w:noProof/>
          </w:rPr>
          <w:delText xml:space="preserve">&amp; </w:delText>
        </w:r>
        <w:r w:rsidR="005865FB" w:rsidRPr="00524172" w:rsidDel="00582BBF">
          <w:rPr>
            <w:i/>
            <w:iCs/>
            <w:noProof/>
            <w:shd w:val="clear" w:color="auto" w:fill="FFFFFF"/>
          </w:rPr>
          <w:delText>Sternotherus odoratus</w:delText>
        </w:r>
        <w:r w:rsidR="005865FB" w:rsidDel="00582BBF">
          <w:rPr>
            <w:i/>
            <w:iCs/>
            <w:noProof/>
            <w:shd w:val="clear" w:color="auto" w:fill="FFFFFF"/>
          </w:rPr>
          <w:delText>;</w:delText>
        </w:r>
        <w:r w:rsidR="005865FB" w:rsidRPr="007954A5" w:rsidDel="00582BBF">
          <w:delText xml:space="preserve"> </w:delText>
        </w:r>
      </w:del>
      <w:ins w:id="203" w:author="Nathan Dorn" w:date="2024-06-12T12:15:00Z" w16du:dateUtc="2024-06-12T16:15:00Z">
        <w:r w:rsidR="00D44E96">
          <w:t>) (</w:t>
        </w:r>
      </w:ins>
      <w:r w:rsidR="007954A5" w:rsidRPr="007954A5">
        <w:t>Valentine-Darby et al., 2015</w:t>
      </w:r>
      <w:ins w:id="204" w:author="Nathan Dorn" w:date="2024-06-12T12:15:00Z" w16du:dateUtc="2024-06-12T16:15:00Z">
        <w:r w:rsidR="00D44E96">
          <w:t>, Davidson and Dorn 2017</w:t>
        </w:r>
      </w:ins>
      <w:r w:rsidR="007954A5" w:rsidRPr="007954A5">
        <w:t>)</w:t>
      </w:r>
      <w:r w:rsidR="00D95A86">
        <w:fldChar w:fldCharType="end"/>
      </w:r>
      <w:r w:rsidR="00944415" w:rsidRPr="00524172">
        <w:t>.</w:t>
      </w:r>
      <w:r w:rsidR="00973149" w:rsidRPr="00524172">
        <w:t xml:space="preserve"> </w:t>
      </w:r>
      <w:r w:rsidR="00DD45A7">
        <w:t>Another known gastropod predator, g</w:t>
      </w:r>
      <w:r w:rsidR="00973149" w:rsidRPr="00524172">
        <w:t>iant water bugs (</w:t>
      </w:r>
      <w:proofErr w:type="spellStart"/>
      <w:r w:rsidR="00973149" w:rsidRPr="00524172">
        <w:t>Belostomatidae</w:t>
      </w:r>
      <w:proofErr w:type="spellEnd"/>
      <w:r w:rsidR="00973149" w:rsidRPr="00524172">
        <w:t>)</w:t>
      </w:r>
      <w:r w:rsidR="00DD45A7">
        <w:t>,</w:t>
      </w:r>
      <w:r w:rsidR="00AB0947" w:rsidRPr="00524172">
        <w:t xml:space="preserve"> </w:t>
      </w:r>
      <w:r w:rsidR="00F42392">
        <w:t>m</w:t>
      </w:r>
      <w:r w:rsidR="00F42392" w:rsidRPr="00524172">
        <w:t xml:space="preserve">ay </w:t>
      </w:r>
      <w:r w:rsidR="001D1A72">
        <w:t xml:space="preserve">also depredate juvenile FAS </w:t>
      </w:r>
      <w:r w:rsidR="00973149" w:rsidRPr="00524172">
        <w:t>but have not been investigated</w:t>
      </w:r>
      <w:r w:rsidR="005865FB">
        <w:t xml:space="preserve"> </w:t>
      </w:r>
      <w:r w:rsidR="001A7550" w:rsidRPr="00524172">
        <w:fldChar w:fldCharType="begin" w:fldLock="1"/>
      </w:r>
      <w:r w:rsidR="00546621">
        <w:instrText xml:space="preserve"> ADDIN ZOTERO_ITEM CSL_CITATION {"citationID":"F4IvHqiy","properties":{"formattedCitation":"(Kesler &amp; Munns, 1989)","plainCitation":"(Kesler &amp; Munns, 1989)","noteIndex":0},"citationItems":[{"id":"qDtGyITR/AI8SCJwn","uris":["http://www.mendeley.com/documents/?uuid=603a43cc-c049-4d0a-a15d-5c7faa6b7b97"],"itemData":{"author":[{"dropping-particle":"","family":"Kesler","given":"D. H.","non-dropping-particle":"","parse-names":false,"suffix":""},{"dropping-particle":"","family":"Munns","given":"W. R. Jr","non-dropping-particle":"","parse-names":false,"suffix":""}],"container-title":"Journal of the North American Benthological Society","id":"ITEM-1","issue":"4","issued":{"date-parts":[["1989"]]},"page":"342-350","title":"Predation by Belostoma flumineum ( Hemiptera ): An Important Cause of Mortality in Freshwater Snails Author","type":"article-journal","volume":"8"}}],"schema":"https://github.com/citation-style-language/schema/raw/master/csl-citation.json"} </w:instrText>
      </w:r>
      <w:r w:rsidR="001A7550" w:rsidRPr="00524172">
        <w:fldChar w:fldCharType="separate"/>
      </w:r>
      <w:r w:rsidR="00B41503" w:rsidRPr="00B41503">
        <w:t>(Kesler &amp; Munns, 1989)</w:t>
      </w:r>
      <w:r w:rsidR="001A7550" w:rsidRPr="00524172">
        <w:fldChar w:fldCharType="end"/>
      </w:r>
      <w:r w:rsidR="00973149" w:rsidRPr="00524172">
        <w:t>.</w:t>
      </w:r>
      <w:r w:rsidR="00944415" w:rsidRPr="00524172">
        <w:t xml:space="preserve"> </w:t>
      </w:r>
      <w:ins w:id="205" w:author="Nathan Dorn" w:date="2024-06-12T12:12:00Z" w16du:dateUtc="2024-06-12T16:12:00Z">
        <w:r w:rsidR="004924D4">
          <w:t xml:space="preserve">Juvenile </w:t>
        </w:r>
      </w:ins>
      <w:ins w:id="206" w:author="Nathan Dorn" w:date="2024-06-12T12:10:00Z" w16du:dateUtc="2024-06-12T16:10:00Z">
        <w:r w:rsidR="001C02C5">
          <w:t xml:space="preserve">FAS </w:t>
        </w:r>
        <w:proofErr w:type="gramStart"/>
        <w:r w:rsidR="001C02C5">
          <w:t>outgrow</w:t>
        </w:r>
        <w:proofErr w:type="gramEnd"/>
        <w:r w:rsidR="001C02C5">
          <w:t xml:space="preserve"> </w:t>
        </w:r>
      </w:ins>
      <w:ins w:id="207" w:author="Nathan Dorn" w:date="2024-06-12T12:21:00Z" w16du:dateUtc="2024-06-12T16:21:00Z">
        <w:r w:rsidR="00FD7301">
          <w:t xml:space="preserve">most </w:t>
        </w:r>
      </w:ins>
      <w:ins w:id="208" w:author="Nathan Dorn" w:date="2024-06-12T12:12:00Z" w16du:dateUtc="2024-06-12T16:12:00Z">
        <w:r w:rsidR="004924D4">
          <w:t>common</w:t>
        </w:r>
      </w:ins>
      <w:ins w:id="209" w:author="Nathan Dorn" w:date="2024-06-12T12:10:00Z" w16du:dateUtc="2024-06-12T16:10:00Z">
        <w:r w:rsidR="001C02C5">
          <w:t xml:space="preserve"> fish and invertebrate predators once </w:t>
        </w:r>
      </w:ins>
      <w:ins w:id="210" w:author="Nathan Dorn" w:date="2024-06-12T12:12:00Z" w16du:dateUtc="2024-06-12T16:12:00Z">
        <w:r w:rsidR="004924D4">
          <w:t xml:space="preserve">they grow </w:t>
        </w:r>
      </w:ins>
      <w:ins w:id="211" w:author="Nathan Dorn" w:date="2024-06-12T12:21:00Z" w16du:dateUtc="2024-06-12T16:21:00Z">
        <w:r w:rsidR="00FD7301">
          <w:t>to shell lengths</w:t>
        </w:r>
      </w:ins>
      <w:ins w:id="212" w:author="Nathan Dorn" w:date="2024-06-12T13:01:00Z" w16du:dateUtc="2024-06-12T17:01:00Z">
        <w:r w:rsidR="00A24376">
          <w:t xml:space="preserve"> of</w:t>
        </w:r>
      </w:ins>
      <w:ins w:id="213" w:author="Nathan Dorn" w:date="2024-06-12T12:21:00Z" w16du:dateUtc="2024-06-12T16:21:00Z">
        <w:r w:rsidR="00FD7301">
          <w:t xml:space="preserve"> </w:t>
        </w:r>
      </w:ins>
      <w:ins w:id="214" w:author="Nathan Dorn" w:date="2024-06-12T13:00:00Z" w16du:dateUtc="2024-06-12T17:00:00Z">
        <w:r w:rsidR="00A24376">
          <w:t>~</w:t>
        </w:r>
      </w:ins>
      <w:ins w:id="215" w:author="Nathan Dorn" w:date="2024-06-12T12:10:00Z" w16du:dateUtc="2024-06-12T16:10:00Z">
        <w:r w:rsidR="001C02C5">
          <w:t>10</w:t>
        </w:r>
      </w:ins>
      <w:ins w:id="216" w:author="Nathan Dorn" w:date="2024-06-12T13:00:00Z" w16du:dateUtc="2024-06-12T17:00:00Z">
        <w:r w:rsidR="00A24376">
          <w:t>-11</w:t>
        </w:r>
      </w:ins>
      <w:ins w:id="217" w:author="Nathan Dorn" w:date="2024-06-12T12:10:00Z" w16du:dateUtc="2024-06-12T16:10:00Z">
        <w:r w:rsidR="001C02C5">
          <w:t xml:space="preserve"> mm </w:t>
        </w:r>
      </w:ins>
      <w:ins w:id="218" w:author="Nathan Dorn" w:date="2024-06-12T12:11:00Z" w16du:dateUtc="2024-06-12T16:11:00Z">
        <w:r w:rsidR="00E60F63">
          <w:t>(Valentine-Dar</w:t>
        </w:r>
      </w:ins>
      <w:ins w:id="219" w:author="Nathan Dorn" w:date="2024-06-12T12:12:00Z" w16du:dateUtc="2024-06-12T16:12:00Z">
        <w:r w:rsidR="00E60F63">
          <w:t>by</w:t>
        </w:r>
        <w:r w:rsidR="00621067">
          <w:t xml:space="preserve"> et al. 2015, Davidson and Dorn 2017</w:t>
        </w:r>
      </w:ins>
      <w:ins w:id="220" w:author="Nathan Dorn" w:date="2024-06-12T12:15:00Z" w16du:dateUtc="2024-06-12T16:15:00Z">
        <w:r w:rsidR="00D44E96">
          <w:t xml:space="preserve">, </w:t>
        </w:r>
      </w:ins>
      <w:ins w:id="221" w:author="Nathan Dorn" w:date="2024-06-12T13:01:00Z" w16du:dateUtc="2024-06-12T17:01:00Z">
        <w:r w:rsidR="00A24376">
          <w:t>Supplemental</w:t>
        </w:r>
      </w:ins>
      <w:ins w:id="222" w:author="Nathan Dorn" w:date="2024-06-12T12:12:00Z" w16du:dateUtc="2024-06-12T16:12:00Z">
        <w:r w:rsidR="00621067">
          <w:t>)</w:t>
        </w:r>
      </w:ins>
      <w:ins w:id="223" w:author="Nathan Dorn" w:date="2024-06-12T12:10:00Z" w16du:dateUtc="2024-06-12T16:10:00Z">
        <w:r w:rsidR="001C02C5">
          <w:t xml:space="preserve">. </w:t>
        </w:r>
      </w:ins>
      <w:commentRangeStart w:id="224"/>
      <w:del w:id="225" w:author="Nathan Dorn" w:date="2024-06-12T12:16:00Z" w16du:dateUtc="2024-06-12T16:16:00Z">
        <w:r w:rsidR="00A74B17" w:rsidDel="005B2038">
          <w:delText xml:space="preserve">The </w:delText>
        </w:r>
        <w:r w:rsidR="00944415" w:rsidRPr="00524172" w:rsidDel="005B2038">
          <w:delText>effect of juvenile-stage predators on population growth has not been investigated.</w:delText>
        </w:r>
        <w:r w:rsidR="00004CAC" w:rsidDel="005B2038">
          <w:delText xml:space="preserve"> </w:delText>
        </w:r>
      </w:del>
      <w:bookmarkStart w:id="226" w:name="_Hlk98946915"/>
      <w:bookmarkStart w:id="227" w:name="_Toc92806946"/>
      <w:bookmarkEnd w:id="149"/>
      <w:commentRangeEnd w:id="224"/>
      <w:r w:rsidR="005B2038">
        <w:rPr>
          <w:rStyle w:val="CommentReference"/>
          <w:rFonts w:cstheme="minorBidi"/>
        </w:rPr>
        <w:commentReference w:id="224"/>
      </w:r>
    </w:p>
    <w:p w14:paraId="606F96A5" w14:textId="77777777" w:rsidR="004728D7" w:rsidRDefault="004728D7" w:rsidP="004728D7">
      <w:pPr>
        <w:pStyle w:val="Heading2"/>
        <w:spacing w:before="0" w:line="360" w:lineRule="auto"/>
        <w:jc w:val="both"/>
        <w:rPr>
          <w:moveTo w:id="228" w:author="Nathan Dorn" w:date="2024-06-12T11:58:00Z" w16du:dateUtc="2024-06-12T15:58:00Z"/>
        </w:rPr>
      </w:pPr>
      <w:moveToRangeStart w:id="229" w:author="Nathan Dorn" w:date="2024-06-12T11:58:00Z" w:name="move169085896"/>
      <w:moveTo w:id="230" w:author="Nathan Dorn" w:date="2024-06-12T11:58:00Z" w16du:dateUtc="2024-06-12T15:58:00Z">
        <w:r w:rsidRPr="00524172">
          <w:t>Zero</w:t>
        </w:r>
        <w:r>
          <w:t>-</w:t>
        </w:r>
        <w:r w:rsidRPr="00524172">
          <w:t>Population Growth Isocline</w:t>
        </w:r>
      </w:moveTo>
    </w:p>
    <w:p w14:paraId="306ED84A" w14:textId="032FBBE9" w:rsidR="005E05A0" w:rsidRDefault="004728D7" w:rsidP="00A55AE0">
      <w:pPr>
        <w:pStyle w:val="NATESTYLE1CommonCollege"/>
        <w:spacing w:line="360" w:lineRule="auto"/>
        <w:ind w:firstLine="720"/>
        <w:jc w:val="both"/>
        <w:rPr>
          <w:ins w:id="231" w:author="Nathan Dorn" w:date="2024-06-12T12:43:00Z" w16du:dateUtc="2024-06-12T16:43:00Z"/>
          <w:rStyle w:val="CommentReference"/>
          <w:sz w:val="24"/>
          <w:szCs w:val="24"/>
        </w:rPr>
      </w:pPr>
      <w:moveTo w:id="232" w:author="Nathan Dorn" w:date="2024-06-12T11:58:00Z" w16du:dateUtc="2024-06-12T15:58:00Z">
        <w:del w:id="233" w:author="Nathan Dorn" w:date="2024-06-12T12:22:00Z" w16du:dateUtc="2024-06-12T16:22:00Z">
          <w:r w:rsidDel="00FD7301">
            <w:tab/>
          </w:r>
        </w:del>
        <w:r w:rsidRPr="008458E2">
          <w:t xml:space="preserve">We used a published </w:t>
        </w:r>
        <w:del w:id="234" w:author="Nathan Dorn" w:date="2024-06-12T12:24:00Z" w16du:dateUtc="2024-06-12T16:24:00Z">
          <w:r w:rsidRPr="008458E2" w:rsidDel="00B16FC5">
            <w:delText>stage</w:delText>
          </w:r>
        </w:del>
      </w:moveTo>
      <w:ins w:id="235" w:author="Nathan Dorn" w:date="2024-06-12T12:24:00Z" w16du:dateUtc="2024-06-12T16:24:00Z">
        <w:r w:rsidR="00B16FC5">
          <w:t>age</w:t>
        </w:r>
      </w:ins>
      <w:moveTo w:id="236" w:author="Nathan Dorn" w:date="2024-06-12T11:58:00Z" w16du:dateUtc="2024-06-12T15:58:00Z">
        <w:r w:rsidRPr="008458E2">
          <w:t>-structured population model</w:t>
        </w:r>
        <w:r>
          <w:t xml:space="preserve"> </w:t>
        </w:r>
        <w:r>
          <w:fldChar w:fldCharType="begin"/>
        </w:r>
        <w:r>
          <w:instrText xml:space="preserve"> ADDIN ZOTERO_ITEM CSL_CITATION {"citationID":"VVXLKFDj","properties":{"formattedCitation":"(Darby et al., 2015)","plainCitation":"(Darby et al., 2015)","noteIndex":0},"citationItems":[{"id":"qDtGyITR/vv7biQ6G","uris":["http://www.mendeley.com/documents/?uuid=4b3bcdb2-9cf1-4953-bac5-5a7bf31b077a"],"itemData":{"DOI":"10.1007/s10980-015-0205-5","ISSN":"15729761","abstract":"Context: The Florida Everglades has diminished in size and its existing wetland hydrology has been altered. The endangered snail kite (Rostrhamus sociabilis) has nearly abandoned the Everglades, and its prey, the apple snail (Pomacea paludosa), has declined. Objective: We developed a population model (EverSnail) to understand apple snail response to inter- and intra-annual fluctuations in water depths over the Everglades landscape. EverSnail was developed as a tool to understand how apple snails respond to different hydrologic scenarios. Methods: EverSnail is an age- and size-structured, spatially-explicit landscape model of P. paludosa in the Everglades. Landscape-level inputs are water depth and air temperature. We conducted sensitivity analyses by running EverSnail with ±20 % the baseline value of eight parameters. Results: EverSnail was sensitive to changes in survival and water depth associated with reproduction. The EverSnail population varied with changes and/or differences in depth generally consistent with empirical data; site-specific comparisons to field data proved less reliable. A simulated 3-year wet period resulted in a shift in apple snail distribution, but little change in total abundance over the landscape. In contrast, a simulated 3-year succession of relatively dry years resulted in overall lower snail abundances. Conclusions: Comparisons of model output to empirical data indicate the need for more data to better understand, and eventually parameterize, several aspects of snail ecology in support of EverSnail. A primary value of EverSnail is its capacity to describe the relative response of snail abundance to alternative hydrologic scenarios considered for Everglades water management and restoration.","author":[{"dropping-particle":"","family":"Darby","given":"Philip C.","non-dropping-particle":"","parse-names":false,"suffix":""},{"dropping-particle":"","family":"DeAngelis","given":"Donald L.","non-dropping-particle":"","parse-names":false,"suffix":""},{"dropping-particle":"","family":"Romañach","given":"Stephanie S.","non-dropping-particle":"","parse-names":false,"suffix":""},{"dropping-particle":"","family":"Suir","given":"Kevin","non-dropping-particle":"","parse-names":false,"suffix":""},{"dropping-particle":"","family":"Bridevaux","given":"Joshua","non-dropping-particle":"","parse-names":false,"suffix":""}],"container-title":"Landscape Ecology","id":"W369gbw0/uR6ZpGQm","issue":"8","issued":{"date-parts":[["2015"]]},"page":"1497-1510","title":"Modeling apple snail population dynamics on the Everglades landscape","type":"article-journal","volume":"30"}}],"schema":"https://github.com/citation-style-language/schema/raw/master/csl-citation.json"} </w:instrText>
        </w:r>
        <w:r>
          <w:fldChar w:fldCharType="separate"/>
        </w:r>
        <w:r w:rsidRPr="00D249A3">
          <w:t>(Darby et al., 2015)</w:t>
        </w:r>
        <w:r>
          <w:fldChar w:fldCharType="end"/>
        </w:r>
        <w:r w:rsidRPr="008458E2">
          <w:t xml:space="preserve"> to create zero</w:t>
        </w:r>
        <w:r>
          <w:t>-</w:t>
        </w:r>
        <w:commentRangeStart w:id="237"/>
        <w:r w:rsidRPr="008458E2">
          <w:t>population growth isocline</w:t>
        </w:r>
        <w:r>
          <w:t>s</w:t>
        </w:r>
        <w:r w:rsidRPr="008458E2">
          <w:t xml:space="preserve"> f</w:t>
        </w:r>
        <w:r>
          <w:t>rom</w:t>
        </w:r>
        <w:r w:rsidRPr="008458E2">
          <w:t xml:space="preserve"> </w:t>
        </w:r>
      </w:moveTo>
      <w:ins w:id="238" w:author="Nathan Dorn" w:date="2024-06-12T12:33:00Z" w16du:dateUtc="2024-06-12T16:33:00Z">
        <w:r w:rsidR="00DF476E">
          <w:t xml:space="preserve">theoretical </w:t>
        </w:r>
      </w:ins>
      <w:moveTo w:id="239" w:author="Nathan Dorn" w:date="2024-06-12T11:58:00Z" w16du:dateUtc="2024-06-12T15:58:00Z">
        <w:r w:rsidRPr="008458E2">
          <w:t>combinat</w:t>
        </w:r>
      </w:moveTo>
      <w:ins w:id="240" w:author="Nathan Dorn" w:date="2024-06-12T12:33:00Z" w16du:dateUtc="2024-06-12T16:33:00Z">
        <w:r w:rsidR="00DF476E">
          <w:t>ions</w:t>
        </w:r>
      </w:ins>
      <w:moveTo w:id="241" w:author="Nathan Dorn" w:date="2024-06-12T11:58:00Z" w16du:dateUtc="2024-06-12T15:58:00Z">
        <w:del w:id="242" w:author="Nathan Dorn" w:date="2024-06-12T12:33:00Z" w16du:dateUtc="2024-06-12T16:33:00Z">
          <w:r w:rsidRPr="008458E2" w:rsidDel="00DF476E">
            <w:delText>orial reassessments</w:delText>
          </w:r>
        </w:del>
        <w:r w:rsidRPr="008458E2">
          <w:t xml:space="preserve"> of two parameters, </w:t>
        </w:r>
      </w:moveTo>
      <w:ins w:id="243" w:author="Nathan Dorn" w:date="2024-06-12T12:33:00Z" w16du:dateUtc="2024-06-12T16:33:00Z">
        <w:r w:rsidR="00621637">
          <w:t xml:space="preserve">juvenile </w:t>
        </w:r>
      </w:ins>
      <w:moveTo w:id="244" w:author="Nathan Dorn" w:date="2024-06-12T11:58:00Z" w16du:dateUtc="2024-06-12T15:58:00Z">
        <w:r>
          <w:t>growth</w:t>
        </w:r>
        <w:r w:rsidRPr="008458E2">
          <w:t xml:space="preserve"> and </w:t>
        </w:r>
        <w:r>
          <w:t xml:space="preserve">survival </w:t>
        </w:r>
        <w:r w:rsidRPr="008458E2">
          <w:t>(</w:t>
        </w:r>
        <w:r>
          <w:t xml:space="preserve">FAS </w:t>
        </w:r>
        <w:r w:rsidRPr="008458E2">
          <w:t>&lt; 10 mm SL)</w:t>
        </w:r>
        <w:r>
          <w:t xml:space="preserve"> </w:t>
        </w:r>
      </w:moveTo>
      <w:ins w:id="245" w:author="Nathan Dorn" w:date="2024-06-12T12:22:00Z" w16du:dateUtc="2024-06-12T16:22:00Z">
        <w:r w:rsidR="00FB2E14">
          <w:t>holding all other variables stable</w:t>
        </w:r>
      </w:ins>
      <w:ins w:id="246" w:author="Nathan Dorn" w:date="2024-06-12T12:33:00Z" w16du:dateUtc="2024-06-12T16:33:00Z">
        <w:r w:rsidR="00621637">
          <w:t xml:space="preserve"> (more details in </w:t>
        </w:r>
      </w:ins>
      <w:ins w:id="247" w:author="Nathan Dorn" w:date="2024-06-12T13:01:00Z" w16du:dateUtc="2024-06-12T17:01:00Z">
        <w:r w:rsidR="00A24376">
          <w:t>Supplemental</w:t>
        </w:r>
      </w:ins>
      <w:ins w:id="248" w:author="Nathan Dorn" w:date="2024-06-12T12:33:00Z" w16du:dateUtc="2024-06-12T16:33:00Z">
        <w:r w:rsidR="00621637">
          <w:t>)</w:t>
        </w:r>
      </w:ins>
      <w:ins w:id="249" w:author="Nathan Dorn" w:date="2024-06-12T12:22:00Z" w16du:dateUtc="2024-06-12T16:22:00Z">
        <w:r w:rsidR="00FB2E14">
          <w:t xml:space="preserve">.  </w:t>
        </w:r>
      </w:ins>
      <w:ins w:id="250" w:author="Nathan Dorn" w:date="2024-06-12T12:44:00Z" w16du:dateUtc="2024-06-12T16:44:00Z">
        <w:r w:rsidR="00453841">
          <w:rPr>
            <w:rStyle w:val="CommentReference"/>
            <w:sz w:val="24"/>
            <w:szCs w:val="24"/>
          </w:rPr>
          <w:t>The model was coded in R using the original parameters although a few parameters were changed to reflect recent changes in understanding of FAS life history (Table S1, Darby et al. 2015).</w:t>
        </w:r>
        <w:r w:rsidR="00A55AE0">
          <w:rPr>
            <w:rStyle w:val="CommentReference"/>
            <w:sz w:val="24"/>
            <w:szCs w:val="24"/>
          </w:rPr>
          <w:t xml:space="preserve">  Isoclines were constructed for two reproductive condit</w:t>
        </w:r>
      </w:ins>
      <w:ins w:id="251" w:author="Nathan Dorn" w:date="2024-06-12T12:45:00Z" w16du:dateUtc="2024-06-12T16:45:00Z">
        <w:r w:rsidR="00A55AE0">
          <w:rPr>
            <w:rStyle w:val="CommentReference"/>
            <w:sz w:val="24"/>
            <w:szCs w:val="24"/>
          </w:rPr>
          <w:t xml:space="preserve">ions which were represented by different </w:t>
        </w:r>
      </w:ins>
      <w:moveTo w:id="252" w:author="Nathan Dorn" w:date="2024-06-12T11:58:00Z" w16du:dateUtc="2024-06-12T15:58:00Z">
        <w:del w:id="253" w:author="Nathan Dorn" w:date="2024-06-12T12:22:00Z" w16du:dateUtc="2024-06-12T16:22:00Z">
          <w:r w:rsidDel="00FB2E14">
            <w:delText xml:space="preserve">under different </w:delText>
          </w:r>
        </w:del>
        <w:r>
          <w:t>hydrologic condition</w:t>
        </w:r>
        <w:del w:id="254" w:author="Nathan Dorn" w:date="2024-06-12T12:23:00Z" w16du:dateUtc="2024-06-12T16:23:00Z">
          <w:r w:rsidDel="007073FC">
            <w:delText>s</w:delText>
          </w:r>
        </w:del>
        <w:r>
          <w:t xml:space="preserve"> </w:t>
        </w:r>
        <w:del w:id="255" w:author="Nathan Dorn" w:date="2024-06-12T12:45:00Z" w16du:dateUtc="2024-06-12T16:45:00Z">
          <w:r w:rsidDel="0023290B">
            <w:delText xml:space="preserve">important for reproduction </w:delText>
          </w:r>
        </w:del>
        <w:r w:rsidRPr="0037105D">
          <w:t>(</w:t>
        </w:r>
      </w:moveTo>
      <w:ins w:id="256" w:author="Nathan Dorn" w:date="2024-06-12T12:39:00Z" w16du:dateUtc="2024-06-12T16:39:00Z">
        <w:r w:rsidR="00006040">
          <w:t>“Good Reproduction” or “</w:t>
        </w:r>
      </w:ins>
      <w:ins w:id="257" w:author="Nathan Dorn" w:date="2024-06-12T12:40:00Z" w16du:dateUtc="2024-06-12T16:40:00Z">
        <w:r w:rsidR="00006040">
          <w:t xml:space="preserve">Poor Reproduction” below; </w:t>
        </w:r>
      </w:ins>
      <w:moveTo w:id="258" w:author="Nathan Dorn" w:date="2024-06-12T11:58:00Z" w16du:dateUtc="2024-06-12T15:58:00Z">
        <w:r>
          <w:t xml:space="preserve">Table S1; </w:t>
        </w:r>
        <w:commentRangeStart w:id="259"/>
        <w:r>
          <w:t>Figure 2</w:t>
        </w:r>
      </w:moveTo>
      <w:commentRangeEnd w:id="259"/>
      <w:r w:rsidR="00EB5530">
        <w:rPr>
          <w:rStyle w:val="CommentReference"/>
          <w:rFonts w:cstheme="minorBidi"/>
        </w:rPr>
        <w:commentReference w:id="259"/>
      </w:r>
      <w:moveTo w:id="260" w:author="Nathan Dorn" w:date="2024-06-12T11:58:00Z" w16du:dateUtc="2024-06-12T15:58:00Z">
        <w:r>
          <w:t>)</w:t>
        </w:r>
        <w:r w:rsidRPr="008458E2">
          <w:t>.</w:t>
        </w:r>
        <w:r>
          <w:t xml:space="preserve"> </w:t>
        </w:r>
      </w:moveTo>
    </w:p>
    <w:p w14:paraId="2982BC5B" w14:textId="77277886" w:rsidR="004728D7" w:rsidRDefault="004728D7" w:rsidP="004728D7">
      <w:pPr>
        <w:pStyle w:val="NATESTYLE1CommonCollege"/>
        <w:spacing w:line="360" w:lineRule="auto"/>
        <w:ind w:firstLine="720"/>
        <w:jc w:val="both"/>
        <w:rPr>
          <w:ins w:id="261" w:author="Nathan Dorn" w:date="2024-06-12T11:58:00Z" w16du:dateUtc="2024-06-12T15:58:00Z"/>
          <w:rStyle w:val="CommentReference"/>
          <w:sz w:val="24"/>
          <w:szCs w:val="24"/>
        </w:rPr>
      </w:pPr>
      <w:moveTo w:id="262" w:author="Nathan Dorn" w:date="2024-06-12T11:58:00Z" w16du:dateUtc="2024-06-12T15:58:00Z">
        <w:r>
          <w:t xml:space="preserve">The </w:t>
        </w:r>
      </w:moveTo>
      <w:commentRangeEnd w:id="237"/>
      <w:r w:rsidR="00D227AE">
        <w:rPr>
          <w:rStyle w:val="CommentReference"/>
          <w:rFonts w:cstheme="minorBidi"/>
        </w:rPr>
        <w:commentReference w:id="237"/>
      </w:r>
      <w:moveTo w:id="263" w:author="Nathan Dorn" w:date="2024-06-12T11:58:00Z" w16du:dateUtc="2024-06-12T15:58:00Z">
        <w:r>
          <w:t xml:space="preserve">isoclines graphically represent </w:t>
        </w:r>
      </w:moveTo>
      <w:ins w:id="264" w:author="Nathan Dorn" w:date="2024-06-12T12:45:00Z" w16du:dateUtc="2024-06-12T16:45:00Z">
        <w:r w:rsidR="0023290B">
          <w:t xml:space="preserve">theoretical </w:t>
        </w:r>
      </w:ins>
      <w:ins w:id="265" w:author="Nathan Dorn" w:date="2024-06-12T12:33:00Z" w16du:dateUtc="2024-06-12T16:33:00Z">
        <w:r w:rsidR="00621637">
          <w:t>co</w:t>
        </w:r>
      </w:ins>
      <w:ins w:id="266" w:author="Nathan Dorn" w:date="2024-06-12T12:34:00Z" w16du:dateUtc="2024-06-12T16:34:00Z">
        <w:r w:rsidR="00621637">
          <w:t>mbinations of the two parameters that stop growth of the population (</w:t>
        </w:r>
      </w:ins>
      <w:ins w:id="267" w:author="Nathan Dorn" w:date="2024-06-12T12:35:00Z" w16du:dateUtc="2024-06-12T16:35:00Z">
        <w:r w:rsidR="00051837" w:rsidRPr="00524172">
          <w:t>λ</w:t>
        </w:r>
        <w:r w:rsidR="00051837">
          <w:t xml:space="preserve"> = 1).  Under the assumption of </w:t>
        </w:r>
      </w:ins>
      <w:ins w:id="268" w:author="Nathan Dorn" w:date="2024-06-12T12:41:00Z" w16du:dateUtc="2024-06-12T16:41:00Z">
        <w:r w:rsidR="00D0474D">
          <w:t>invariant</w:t>
        </w:r>
      </w:ins>
      <w:ins w:id="269" w:author="Nathan Dorn" w:date="2024-06-12T12:35:00Z" w16du:dateUtc="2024-06-12T16:35:00Z">
        <w:r w:rsidR="00051837">
          <w:t xml:space="preserve"> </w:t>
        </w:r>
        <w:r w:rsidR="0069724F">
          <w:t xml:space="preserve">growth and survival </w:t>
        </w:r>
      </w:ins>
      <w:ins w:id="270" w:author="Nathan Dorn" w:date="2024-06-12T12:41:00Z" w16du:dateUtc="2024-06-12T16:41:00Z">
        <w:r w:rsidR="00D0474D">
          <w:t>rates</w:t>
        </w:r>
      </w:ins>
      <w:ins w:id="271" w:author="Nathan Dorn" w:date="2024-06-12T12:35:00Z" w16du:dateUtc="2024-06-12T16:35:00Z">
        <w:r w:rsidR="00051837">
          <w:t xml:space="preserve"> th</w:t>
        </w:r>
      </w:ins>
      <w:ins w:id="272" w:author="Nathan Dorn" w:date="2024-06-12T12:41:00Z" w16du:dateUtc="2024-06-12T16:41:00Z">
        <w:r w:rsidR="00D0474D">
          <w:t>e isoclines</w:t>
        </w:r>
      </w:ins>
      <w:ins w:id="273" w:author="Nathan Dorn" w:date="2024-06-12T12:35:00Z" w16du:dateUtc="2024-06-12T16:35:00Z">
        <w:r w:rsidR="00051837">
          <w:t xml:space="preserve"> </w:t>
        </w:r>
      </w:ins>
      <w:ins w:id="274" w:author="Nathan Dorn" w:date="2024-06-12T12:45:00Z" w16du:dateUtc="2024-06-12T16:45:00Z">
        <w:r w:rsidR="0023290B">
          <w:t>are</w:t>
        </w:r>
      </w:ins>
      <w:ins w:id="275" w:author="Nathan Dorn" w:date="2024-06-12T12:35:00Z" w16du:dateUtc="2024-06-12T16:35:00Z">
        <w:r w:rsidR="00051837">
          <w:t xml:space="preserve"> boundary </w:t>
        </w:r>
      </w:ins>
      <w:ins w:id="276" w:author="Nathan Dorn" w:date="2024-06-12T12:36:00Z" w16du:dateUtc="2024-06-12T16:36:00Z">
        <w:r w:rsidR="0069724F">
          <w:t>condition</w:t>
        </w:r>
      </w:ins>
      <w:ins w:id="277" w:author="Nathan Dorn" w:date="2024-06-12T12:45:00Z" w16du:dateUtc="2024-06-12T16:45:00Z">
        <w:r w:rsidR="0023290B">
          <w:t>s</w:t>
        </w:r>
      </w:ins>
      <w:ins w:id="278" w:author="Nathan Dorn" w:date="2024-06-12T12:36:00Z" w16du:dateUtc="2024-06-12T16:36:00Z">
        <w:r w:rsidR="0069724F">
          <w:t xml:space="preserve"> between a growing or a declining population.  Because the </w:t>
        </w:r>
      </w:ins>
      <w:ins w:id="279" w:author="Nathan Dorn" w:date="2024-06-12T12:38:00Z" w16du:dateUtc="2024-06-12T16:38:00Z">
        <w:r w:rsidR="00662F24">
          <w:t>juvenile</w:t>
        </w:r>
      </w:ins>
      <w:ins w:id="280" w:author="Nathan Dorn" w:date="2024-06-12T12:45:00Z" w16du:dateUtc="2024-06-12T16:45:00Z">
        <w:r w:rsidR="008449FD">
          <w:t xml:space="preserve"> FAS</w:t>
        </w:r>
      </w:ins>
      <w:ins w:id="281" w:author="Nathan Dorn" w:date="2024-06-12T12:38:00Z" w16du:dateUtc="2024-06-12T16:38:00Z">
        <w:r w:rsidR="00662F24">
          <w:t xml:space="preserve"> densiti</w:t>
        </w:r>
      </w:ins>
      <w:ins w:id="282" w:author="Nathan Dorn" w:date="2024-06-12T12:42:00Z" w16du:dateUtc="2024-06-12T16:42:00Z">
        <w:r w:rsidR="005E05A0">
          <w:t>e</w:t>
        </w:r>
      </w:ins>
      <w:ins w:id="283" w:author="Nathan Dorn" w:date="2024-06-12T12:38:00Z" w16du:dateUtc="2024-06-12T16:38:00Z">
        <w:r w:rsidR="00662F24">
          <w:t xml:space="preserve">s are so low and yet can </w:t>
        </w:r>
      </w:ins>
      <w:ins w:id="284" w:author="Nathan Dorn" w:date="2024-06-12T12:36:00Z" w16du:dateUtc="2024-06-12T16:36:00Z">
        <w:r w:rsidR="0069724F">
          <w:t xml:space="preserve">survive </w:t>
        </w:r>
      </w:ins>
      <w:ins w:id="285" w:author="Nathan Dorn" w:date="2024-06-12T12:38:00Z" w16du:dateUtc="2024-06-12T16:38:00Z">
        <w:r w:rsidR="00662F24">
          <w:t xml:space="preserve">and grow </w:t>
        </w:r>
      </w:ins>
      <w:ins w:id="286" w:author="Nathan Dorn" w:date="2024-06-12T12:36:00Z" w16du:dateUtc="2024-06-12T16:36:00Z">
        <w:r w:rsidR="0069724F">
          <w:t>at high densities in</w:t>
        </w:r>
      </w:ins>
      <w:ins w:id="287" w:author="Nathan Dorn" w:date="2024-06-12T12:38:00Z" w16du:dateUtc="2024-06-12T16:38:00Z">
        <w:r w:rsidR="00FD64E0">
          <w:t xml:space="preserve"> predator exclusion</w:t>
        </w:r>
      </w:ins>
      <w:ins w:id="288" w:author="Nathan Dorn" w:date="2024-06-12T12:36:00Z" w16du:dateUtc="2024-06-12T16:36:00Z">
        <w:r w:rsidR="0069724F">
          <w:t xml:space="preserve"> cages (Barrus et al. 202</w:t>
        </w:r>
      </w:ins>
      <w:ins w:id="289" w:author="Nathan Dorn" w:date="2024-06-12T12:53:00Z" w16du:dateUtc="2024-06-12T16:53:00Z">
        <w:r w:rsidR="002D6C7C">
          <w:t>3</w:t>
        </w:r>
      </w:ins>
      <w:ins w:id="290" w:author="Nathan Dorn" w:date="2024-06-12T12:36:00Z" w16du:dateUtc="2024-06-12T16:36:00Z">
        <w:r w:rsidR="0069724F">
          <w:t xml:space="preserve">) we considered </w:t>
        </w:r>
      </w:ins>
      <w:ins w:id="291" w:author="Nathan Dorn" w:date="2024-06-12T12:37:00Z" w16du:dateUtc="2024-06-12T16:37:00Z">
        <w:r w:rsidR="00757260">
          <w:t xml:space="preserve">traditional </w:t>
        </w:r>
      </w:ins>
      <w:ins w:id="292" w:author="Nathan Dorn" w:date="2024-06-12T12:36:00Z" w16du:dateUtc="2024-06-12T16:36:00Z">
        <w:r w:rsidR="0069724F">
          <w:t xml:space="preserve">density dependence </w:t>
        </w:r>
      </w:ins>
      <w:ins w:id="293" w:author="Nathan Dorn" w:date="2024-06-12T12:37:00Z" w16du:dateUtc="2024-06-12T16:37:00Z">
        <w:r w:rsidR="00007C96">
          <w:t xml:space="preserve">in the parameters </w:t>
        </w:r>
      </w:ins>
      <w:ins w:id="294" w:author="Nathan Dorn" w:date="2024-06-12T12:36:00Z" w16du:dateUtc="2024-06-12T16:36:00Z">
        <w:r w:rsidR="0069724F">
          <w:t xml:space="preserve">to be </w:t>
        </w:r>
      </w:ins>
      <w:ins w:id="295" w:author="Nathan Dorn" w:date="2024-06-12T12:37:00Z" w16du:dateUtc="2024-06-12T16:37:00Z">
        <w:r w:rsidR="0069724F">
          <w:t>irrelevant</w:t>
        </w:r>
      </w:ins>
      <w:ins w:id="296" w:author="Nathan Dorn" w:date="2024-06-12T12:46:00Z" w16du:dateUtc="2024-06-12T16:46:00Z">
        <w:r w:rsidR="00E66F22">
          <w:t xml:space="preserve"> to our model evaluations</w:t>
        </w:r>
      </w:ins>
      <w:ins w:id="297" w:author="Nathan Dorn" w:date="2024-06-12T12:47:00Z" w16du:dateUtc="2024-06-12T16:47:00Z">
        <w:r w:rsidR="00E66F22">
          <w:t xml:space="preserve"> which were simply trying to identify parameters that would produce an increasing </w:t>
        </w:r>
        <w:r w:rsidR="00942DB4">
          <w:t xml:space="preserve">or decreasing </w:t>
        </w:r>
        <w:r w:rsidR="00E66F22">
          <w:t>population year over year</w:t>
        </w:r>
      </w:ins>
      <w:ins w:id="298" w:author="Nathan Dorn" w:date="2024-06-12T12:46:00Z" w16du:dateUtc="2024-06-12T16:46:00Z">
        <w:r w:rsidR="00E66F22">
          <w:t>.</w:t>
        </w:r>
      </w:ins>
      <w:ins w:id="299" w:author="Nathan Dorn" w:date="2024-06-12T12:37:00Z" w16du:dateUtc="2024-06-12T16:37:00Z">
        <w:r w:rsidR="0069724F">
          <w:t xml:space="preserve"> </w:t>
        </w:r>
      </w:ins>
      <w:ins w:id="300" w:author="Nathan Dorn" w:date="2024-06-12T12:35:00Z" w16du:dateUtc="2024-06-12T16:35:00Z">
        <w:r w:rsidR="00051837">
          <w:t xml:space="preserve"> </w:t>
        </w:r>
      </w:ins>
      <w:moveTo w:id="301" w:author="Nathan Dorn" w:date="2024-06-12T11:58:00Z" w16du:dateUtc="2024-06-12T15:58:00Z">
        <w:del w:id="302" w:author="Nathan Dorn" w:date="2024-06-12T12:34:00Z" w16du:dateUtc="2024-06-12T16:34:00Z">
          <w:r w:rsidDel="00621637">
            <w:delText>if the popu</w:delText>
          </w:r>
        </w:del>
        <w:proofErr w:type="spellStart"/>
        <w:r>
          <w:t>lation</w:t>
        </w:r>
        <w:proofErr w:type="spellEnd"/>
        <w:r>
          <w:t xml:space="preserve"> </w:t>
        </w:r>
        <w:del w:id="303" w:author="Nathan Dorn" w:date="2024-06-12T12:39:00Z" w16du:dateUtc="2024-06-12T16:39:00Z">
          <w:r w:rsidDel="00FD64E0">
            <w:delText>growing, declining, or at replacement under many juvenile growth and survival rates given the two</w:delText>
          </w:r>
        </w:del>
        <w:del w:id="304" w:author="Nathan Dorn" w:date="2024-06-12T12:42:00Z" w16du:dateUtc="2024-06-12T16:42:00Z">
          <w:r w:rsidDel="00466EEE">
            <w:delText xml:space="preserve"> hydrologic treatments in LILA that affect reproduction (Figure 2).</w:delText>
          </w:r>
          <w:r w:rsidRPr="00C5007F" w:rsidDel="00466EEE">
            <w:rPr>
              <w:rStyle w:val="CommentReference"/>
              <w:sz w:val="24"/>
              <w:szCs w:val="24"/>
            </w:rPr>
            <w:delText xml:space="preserve"> </w:delText>
          </w:r>
          <w:r w:rsidDel="005E05A0">
            <w:rPr>
              <w:rStyle w:val="CommentReference"/>
              <w:sz w:val="24"/>
              <w:szCs w:val="24"/>
            </w:rPr>
            <w:delText>The model was coded in R using the original parameters although a few parameters were changed to reflect recent changes in understanding of FAS life history (Table S1, Darby et al. 2015).</w:delText>
          </w:r>
        </w:del>
      </w:moveTo>
      <w:moveToRangeEnd w:id="229"/>
    </w:p>
    <w:p w14:paraId="4AD32671" w14:textId="13D06E01" w:rsidR="004728D7" w:rsidRPr="00792A06" w:rsidRDefault="00792A06">
      <w:pPr>
        <w:pStyle w:val="NATESTYLE1CommonCollege"/>
        <w:spacing w:line="360" w:lineRule="auto"/>
        <w:jc w:val="both"/>
        <w:rPr>
          <w:i/>
          <w:iCs/>
          <w:rPrChange w:id="305" w:author="Nathan Dorn" w:date="2024-06-12T11:58:00Z" w16du:dateUtc="2024-06-12T15:58:00Z">
            <w:rPr/>
          </w:rPrChange>
        </w:rPr>
        <w:pPrChange w:id="306" w:author="Nathan Dorn" w:date="2024-06-12T11:58:00Z" w16du:dateUtc="2024-06-12T15:58:00Z">
          <w:pPr>
            <w:pStyle w:val="NATESTYLE1CommonCollege"/>
            <w:spacing w:line="360" w:lineRule="auto"/>
            <w:ind w:firstLine="720"/>
            <w:jc w:val="both"/>
          </w:pPr>
        </w:pPrChange>
      </w:pPr>
      <w:ins w:id="307" w:author="Nathan Dorn" w:date="2024-06-12T11:58:00Z" w16du:dateUtc="2024-06-12T15:58:00Z">
        <w:r w:rsidRPr="00792A06">
          <w:rPr>
            <w:rStyle w:val="CommentReference"/>
            <w:i/>
            <w:iCs/>
            <w:sz w:val="24"/>
            <w:szCs w:val="24"/>
            <w:rPrChange w:id="308" w:author="Nathan Dorn" w:date="2024-06-12T11:58:00Z" w16du:dateUtc="2024-06-12T15:58:00Z">
              <w:rPr>
                <w:rStyle w:val="CommentReference"/>
                <w:sz w:val="24"/>
                <w:szCs w:val="24"/>
              </w:rPr>
            </w:rPrChange>
          </w:rPr>
          <w:t>Survival and Growth in the field</w:t>
        </w:r>
      </w:ins>
    </w:p>
    <w:p w14:paraId="2A833600" w14:textId="4E0B0BA1" w:rsidR="006C3755" w:rsidRDefault="0048065C" w:rsidP="00EA3C28">
      <w:pPr>
        <w:pStyle w:val="NATESTYLE1CommonCollege"/>
        <w:spacing w:line="360" w:lineRule="auto"/>
        <w:ind w:firstLine="720"/>
        <w:jc w:val="both"/>
      </w:pPr>
      <w:r>
        <w:rPr>
          <w:rStyle w:val="CommentReference"/>
          <w:sz w:val="24"/>
          <w:szCs w:val="24"/>
        </w:rPr>
        <w:lastRenderedPageBreak/>
        <w:t xml:space="preserve">Our </w:t>
      </w:r>
      <w:del w:id="309" w:author="Nathan Dorn" w:date="2024-06-12T11:52:00Z" w16du:dateUtc="2024-06-12T15:52:00Z">
        <w:r w:rsidDel="00506F1E">
          <w:rPr>
            <w:rStyle w:val="CommentReference"/>
            <w:sz w:val="24"/>
            <w:szCs w:val="24"/>
          </w:rPr>
          <w:delText xml:space="preserve">work </w:delText>
        </w:r>
      </w:del>
      <w:ins w:id="310" w:author="Nathan Dorn" w:date="2024-06-12T11:52:00Z" w16du:dateUtc="2024-06-12T15:52:00Z">
        <w:r w:rsidR="00506F1E">
          <w:rPr>
            <w:rStyle w:val="CommentReference"/>
            <w:sz w:val="24"/>
            <w:szCs w:val="24"/>
          </w:rPr>
          <w:t xml:space="preserve">measures of survival and growth </w:t>
        </w:r>
      </w:ins>
      <w:del w:id="311" w:author="Nathan Dorn" w:date="2024-06-12T11:52:00Z" w16du:dateUtc="2024-06-12T15:52:00Z">
        <w:r w:rsidDel="00506F1E">
          <w:rPr>
            <w:rStyle w:val="CommentReference"/>
            <w:sz w:val="24"/>
            <w:szCs w:val="24"/>
          </w:rPr>
          <w:delText xml:space="preserve">was </w:delText>
        </w:r>
      </w:del>
      <w:ins w:id="312" w:author="Nathan Dorn" w:date="2024-06-12T11:52:00Z" w16du:dateUtc="2024-06-12T15:52:00Z">
        <w:r w:rsidR="00506F1E">
          <w:rPr>
            <w:rStyle w:val="CommentReference"/>
            <w:sz w:val="24"/>
            <w:szCs w:val="24"/>
          </w:rPr>
          <w:t>were made</w:t>
        </w:r>
      </w:ins>
      <w:del w:id="313" w:author="Nathan Dorn" w:date="2024-06-12T11:52:00Z" w16du:dateUtc="2024-06-12T15:52:00Z">
        <w:r w:rsidR="008F4491" w:rsidDel="00506F1E">
          <w:rPr>
            <w:rStyle w:val="CommentReference"/>
            <w:sz w:val="24"/>
            <w:szCs w:val="24"/>
          </w:rPr>
          <w:delText>conducted</w:delText>
        </w:r>
      </w:del>
      <w:r w:rsidR="008F4491">
        <w:rPr>
          <w:rStyle w:val="CommentReference"/>
          <w:sz w:val="24"/>
          <w:szCs w:val="24"/>
        </w:rPr>
        <w:t xml:space="preserve"> </w:t>
      </w:r>
      <w:r>
        <w:rPr>
          <w:rStyle w:val="CommentReference"/>
          <w:sz w:val="24"/>
          <w:szCs w:val="24"/>
        </w:rPr>
        <w:t xml:space="preserve">in </w:t>
      </w:r>
      <w:ins w:id="314" w:author="Nathan Dorn" w:date="2024-06-12T11:51:00Z" w16du:dateUtc="2024-06-12T15:51:00Z">
        <w:r w:rsidR="00FD643B">
          <w:rPr>
            <w:rStyle w:val="CommentReference"/>
            <w:sz w:val="24"/>
            <w:szCs w:val="24"/>
          </w:rPr>
          <w:t>two locations within the Everglades ecosystem.  T</w:t>
        </w:r>
      </w:ins>
      <w:del w:id="315" w:author="Nathan Dorn" w:date="2024-06-12T11:52:00Z" w16du:dateUtc="2024-06-12T15:52:00Z">
        <w:r w:rsidDel="00FD643B">
          <w:rPr>
            <w:rStyle w:val="CommentReference"/>
            <w:sz w:val="24"/>
            <w:szCs w:val="24"/>
          </w:rPr>
          <w:delText>t</w:delText>
        </w:r>
      </w:del>
      <w:r>
        <w:rPr>
          <w:rStyle w:val="CommentReference"/>
          <w:sz w:val="24"/>
          <w:szCs w:val="24"/>
        </w:rPr>
        <w:t xml:space="preserve">he Loxahatchee Impoundment Landscape Assessment (LILA) </w:t>
      </w:r>
      <w:r w:rsidR="008F4491">
        <w:rPr>
          <w:rStyle w:val="CommentReference"/>
          <w:sz w:val="24"/>
          <w:szCs w:val="24"/>
        </w:rPr>
        <w:t>wetlands</w:t>
      </w:r>
      <w:r w:rsidR="00B8131F">
        <w:rPr>
          <w:rStyle w:val="CommentReference"/>
          <w:sz w:val="24"/>
          <w:szCs w:val="24"/>
        </w:rPr>
        <w:t xml:space="preserve"> </w:t>
      </w:r>
      <w:r>
        <w:rPr>
          <w:rStyle w:val="CommentReference"/>
          <w:sz w:val="24"/>
          <w:szCs w:val="24"/>
        </w:rPr>
        <w:t xml:space="preserve">and two sites in the western portion of </w:t>
      </w:r>
      <w:r w:rsidR="00B8131F">
        <w:rPr>
          <w:rStyle w:val="CommentReference"/>
          <w:sz w:val="24"/>
          <w:szCs w:val="24"/>
        </w:rPr>
        <w:t>W</w:t>
      </w:r>
      <w:r>
        <w:rPr>
          <w:rStyle w:val="CommentReference"/>
          <w:sz w:val="24"/>
          <w:szCs w:val="24"/>
        </w:rPr>
        <w:t xml:space="preserve">ater </w:t>
      </w:r>
      <w:r w:rsidR="00B8131F">
        <w:rPr>
          <w:rStyle w:val="CommentReference"/>
          <w:sz w:val="24"/>
          <w:szCs w:val="24"/>
        </w:rPr>
        <w:t>C</w:t>
      </w:r>
      <w:r>
        <w:rPr>
          <w:rStyle w:val="CommentReference"/>
          <w:sz w:val="24"/>
          <w:szCs w:val="24"/>
        </w:rPr>
        <w:t xml:space="preserve">onservation </w:t>
      </w:r>
      <w:r w:rsidR="00B8131F">
        <w:rPr>
          <w:rStyle w:val="CommentReference"/>
          <w:sz w:val="24"/>
          <w:szCs w:val="24"/>
        </w:rPr>
        <w:t>A</w:t>
      </w:r>
      <w:r>
        <w:rPr>
          <w:rStyle w:val="CommentReference"/>
          <w:sz w:val="24"/>
          <w:szCs w:val="24"/>
        </w:rPr>
        <w:t>rea 3A (WCA3A</w:t>
      </w:r>
      <w:r w:rsidR="00F64011">
        <w:rPr>
          <w:rStyle w:val="CommentReference"/>
          <w:sz w:val="24"/>
          <w:szCs w:val="24"/>
        </w:rPr>
        <w:t>; Figure 1</w:t>
      </w:r>
      <w:r>
        <w:rPr>
          <w:rStyle w:val="CommentReference"/>
          <w:sz w:val="24"/>
          <w:szCs w:val="24"/>
        </w:rPr>
        <w:t>)</w:t>
      </w:r>
      <w:r w:rsidR="00540574">
        <w:rPr>
          <w:rStyle w:val="CommentReference"/>
          <w:sz w:val="24"/>
          <w:szCs w:val="24"/>
        </w:rPr>
        <w:t xml:space="preserve"> i</w:t>
      </w:r>
      <w:r w:rsidR="003D7D76">
        <w:rPr>
          <w:rStyle w:val="CommentReference"/>
          <w:sz w:val="24"/>
          <w:szCs w:val="24"/>
        </w:rPr>
        <w:t>n Florida</w:t>
      </w:r>
      <w:r w:rsidR="00B8131F">
        <w:rPr>
          <w:rStyle w:val="CommentReference"/>
          <w:sz w:val="24"/>
          <w:szCs w:val="24"/>
        </w:rPr>
        <w:t>,</w:t>
      </w:r>
      <w:r w:rsidR="003D7D76">
        <w:rPr>
          <w:rStyle w:val="CommentReference"/>
          <w:sz w:val="24"/>
          <w:szCs w:val="24"/>
        </w:rPr>
        <w:t xml:space="preserve"> USA</w:t>
      </w:r>
      <w:r>
        <w:rPr>
          <w:rStyle w:val="CommentReference"/>
          <w:sz w:val="24"/>
          <w:szCs w:val="24"/>
        </w:rPr>
        <w:t xml:space="preserve">. LILA consists of four 8 ha </w:t>
      </w:r>
      <w:ins w:id="316" w:author="Nathan Dorn" w:date="2024-06-12T11:53:00Z" w16du:dateUtc="2024-06-12T15:53:00Z">
        <w:r w:rsidR="00C56832">
          <w:rPr>
            <w:rStyle w:val="CommentReference"/>
            <w:sz w:val="24"/>
            <w:szCs w:val="24"/>
          </w:rPr>
          <w:t xml:space="preserve">impounded </w:t>
        </w:r>
      </w:ins>
      <w:del w:id="317" w:author="Nathan Dorn" w:date="2024-06-12T11:53:00Z" w16du:dateUtc="2024-06-12T15:53:00Z">
        <w:r w:rsidDel="00C56832">
          <w:rPr>
            <w:rStyle w:val="CommentReference"/>
            <w:sz w:val="24"/>
            <w:szCs w:val="24"/>
          </w:rPr>
          <w:delText xml:space="preserve">experimental </w:delText>
        </w:r>
      </w:del>
      <w:r>
        <w:rPr>
          <w:rStyle w:val="CommentReference"/>
          <w:sz w:val="24"/>
          <w:szCs w:val="24"/>
        </w:rPr>
        <w:t>wetlands</w:t>
      </w:r>
      <w:del w:id="318" w:author="Nathan Dorn" w:date="2024-06-12T11:53:00Z" w16du:dateUtc="2024-06-12T15:53:00Z">
        <w:r w:rsidDel="00506F1E">
          <w:rPr>
            <w:rStyle w:val="CommentReference"/>
            <w:sz w:val="24"/>
            <w:szCs w:val="24"/>
          </w:rPr>
          <w:delText xml:space="preserve"> </w:delText>
        </w:r>
        <w:r w:rsidR="00B8131F" w:rsidDel="00506F1E">
          <w:rPr>
            <w:rStyle w:val="CommentReference"/>
            <w:sz w:val="24"/>
            <w:szCs w:val="24"/>
          </w:rPr>
          <w:delText xml:space="preserve">(macrocosms </w:delText>
        </w:r>
        <w:r w:rsidDel="00506F1E">
          <w:rPr>
            <w:rStyle w:val="CommentReference"/>
            <w:sz w:val="24"/>
            <w:szCs w:val="24"/>
          </w:rPr>
          <w:delText>M1-M4</w:delText>
        </w:r>
        <w:r w:rsidR="00B8131F" w:rsidDel="00506F1E">
          <w:rPr>
            <w:rStyle w:val="CommentReference"/>
            <w:sz w:val="24"/>
            <w:szCs w:val="24"/>
          </w:rPr>
          <w:delText>)</w:delText>
        </w:r>
        <w:r w:rsidDel="00C56832">
          <w:rPr>
            <w:rStyle w:val="CommentReference"/>
            <w:sz w:val="24"/>
            <w:szCs w:val="24"/>
          </w:rPr>
          <w:delText>,</w:delText>
        </w:r>
      </w:del>
      <w:r>
        <w:rPr>
          <w:rStyle w:val="CommentReference"/>
          <w:sz w:val="24"/>
          <w:szCs w:val="24"/>
        </w:rPr>
        <w:t xml:space="preserve"> </w:t>
      </w:r>
      <w:ins w:id="319" w:author="Nathan Dorn" w:date="2024-06-12T11:53:00Z" w16du:dateUtc="2024-06-12T15:53:00Z">
        <w:r w:rsidR="00C56832">
          <w:rPr>
            <w:rStyle w:val="CommentReference"/>
            <w:sz w:val="24"/>
            <w:szCs w:val="24"/>
          </w:rPr>
          <w:t xml:space="preserve">with </w:t>
        </w:r>
      </w:ins>
      <w:del w:id="320" w:author="Nathan Dorn" w:date="2024-06-12T11:53:00Z" w16du:dateUtc="2024-06-12T15:53:00Z">
        <w:r w:rsidDel="00C56832">
          <w:rPr>
            <w:rStyle w:val="CommentReference"/>
            <w:sz w:val="24"/>
            <w:szCs w:val="24"/>
          </w:rPr>
          <w:delText xml:space="preserve">that </w:delText>
        </w:r>
      </w:del>
      <w:del w:id="321" w:author="Nathan Dorn" w:date="2024-06-12T11:54:00Z" w16du:dateUtc="2024-06-12T15:54:00Z">
        <w:r w:rsidDel="00BA7A2C">
          <w:rPr>
            <w:rStyle w:val="CommentReference"/>
            <w:sz w:val="24"/>
            <w:szCs w:val="24"/>
          </w:rPr>
          <w:delText xml:space="preserve">mimic the </w:delText>
        </w:r>
      </w:del>
      <w:r>
        <w:rPr>
          <w:rStyle w:val="CommentReference"/>
          <w:sz w:val="24"/>
          <w:szCs w:val="24"/>
        </w:rPr>
        <w:t xml:space="preserve">ridge and slough </w:t>
      </w:r>
      <w:ins w:id="322" w:author="Nathan Dorn" w:date="2024-06-12T11:54:00Z" w16du:dateUtc="2024-06-12T15:54:00Z">
        <w:r w:rsidR="00BA7A2C">
          <w:rPr>
            <w:rStyle w:val="CommentReference"/>
            <w:sz w:val="24"/>
            <w:szCs w:val="24"/>
          </w:rPr>
          <w:t xml:space="preserve">elevation features and hydro-patterns that mimic the </w:t>
        </w:r>
      </w:ins>
      <w:del w:id="323" w:author="Nathan Dorn" w:date="2024-06-12T11:54:00Z" w16du:dateUtc="2024-06-12T15:54:00Z">
        <w:r w:rsidDel="00BA7A2C">
          <w:rPr>
            <w:rStyle w:val="CommentReference"/>
            <w:sz w:val="24"/>
            <w:szCs w:val="24"/>
          </w:rPr>
          <w:delText>landscape</w:delText>
        </w:r>
      </w:del>
      <w:ins w:id="324" w:author="Nathan Dorn" w:date="2024-06-12T11:54:00Z" w16du:dateUtc="2024-06-12T15:54:00Z">
        <w:r w:rsidR="00BA7A2C">
          <w:rPr>
            <w:rStyle w:val="CommentReference"/>
            <w:sz w:val="24"/>
            <w:szCs w:val="24"/>
          </w:rPr>
          <w:t>wetlands</w:t>
        </w:r>
      </w:ins>
      <w:r>
        <w:rPr>
          <w:rStyle w:val="CommentReference"/>
          <w:sz w:val="24"/>
          <w:szCs w:val="24"/>
        </w:rPr>
        <w:t xml:space="preserve"> of the Everglades</w:t>
      </w:r>
      <w:r w:rsidR="00E41663">
        <w:rPr>
          <w:rStyle w:val="CommentReference"/>
          <w:sz w:val="24"/>
          <w:szCs w:val="24"/>
        </w:rPr>
        <w:t xml:space="preserve"> (Figure 1B)</w:t>
      </w:r>
      <w:r>
        <w:rPr>
          <w:rStyle w:val="CommentReference"/>
          <w:sz w:val="24"/>
          <w:szCs w:val="24"/>
        </w:rPr>
        <w:t xml:space="preserve">. </w:t>
      </w:r>
      <w:ins w:id="325" w:author="Nathan Dorn" w:date="2024-06-12T11:55:00Z" w16du:dateUtc="2024-06-12T15:55:00Z">
        <w:r w:rsidR="00BA7A2C">
          <w:rPr>
            <w:rStyle w:val="CommentReference"/>
            <w:sz w:val="24"/>
            <w:szCs w:val="24"/>
          </w:rPr>
          <w:t>Both wetlands have seasonally varying water levels but t</w:t>
        </w:r>
      </w:ins>
      <w:del w:id="326" w:author="Nathan Dorn" w:date="2024-06-12T11:55:00Z" w16du:dateUtc="2024-06-12T15:55:00Z">
        <w:r w:rsidDel="00BA7A2C">
          <w:rPr>
            <w:rStyle w:val="CommentReference"/>
            <w:sz w:val="24"/>
            <w:szCs w:val="24"/>
          </w:rPr>
          <w:delText>T</w:delText>
        </w:r>
      </w:del>
      <w:proofErr w:type="gramStart"/>
      <w:r>
        <w:rPr>
          <w:rStyle w:val="CommentReference"/>
          <w:sz w:val="24"/>
          <w:szCs w:val="24"/>
        </w:rPr>
        <w:t>he</w:t>
      </w:r>
      <w:proofErr w:type="gramEnd"/>
      <w:r>
        <w:rPr>
          <w:rStyle w:val="CommentReference"/>
          <w:sz w:val="24"/>
          <w:szCs w:val="24"/>
        </w:rPr>
        <w:t xml:space="preserve"> water levels in LILA are </w:t>
      </w:r>
      <w:ins w:id="327" w:author="Nathan Dorn" w:date="2024-06-12T11:55:00Z" w16du:dateUtc="2024-06-12T15:55:00Z">
        <w:r w:rsidR="00BA7A2C">
          <w:rPr>
            <w:rStyle w:val="CommentReference"/>
            <w:sz w:val="24"/>
            <w:szCs w:val="24"/>
          </w:rPr>
          <w:t xml:space="preserve">under partial </w:t>
        </w:r>
      </w:ins>
      <w:r>
        <w:rPr>
          <w:rStyle w:val="CommentReference"/>
          <w:sz w:val="24"/>
          <w:szCs w:val="24"/>
        </w:rPr>
        <w:t>control</w:t>
      </w:r>
      <w:del w:id="328" w:author="Nathan Dorn" w:date="2024-06-12T11:55:00Z" w16du:dateUtc="2024-06-12T15:55:00Z">
        <w:r w:rsidDel="00BA7A2C">
          <w:rPr>
            <w:rStyle w:val="CommentReference"/>
            <w:sz w:val="24"/>
            <w:szCs w:val="24"/>
          </w:rPr>
          <w:delText>led</w:delText>
        </w:r>
      </w:del>
      <w:r>
        <w:rPr>
          <w:rStyle w:val="CommentReference"/>
          <w:sz w:val="24"/>
          <w:szCs w:val="24"/>
        </w:rPr>
        <w:t xml:space="preserve"> by pumps and culverts </w:t>
      </w:r>
      <w:r w:rsidR="00F35420">
        <w:rPr>
          <w:rStyle w:val="CommentReference"/>
          <w:sz w:val="24"/>
          <w:szCs w:val="24"/>
        </w:rPr>
        <w:t>to perform</w:t>
      </w:r>
      <w:r>
        <w:rPr>
          <w:rStyle w:val="CommentReference"/>
          <w:sz w:val="24"/>
          <w:szCs w:val="24"/>
        </w:rPr>
        <w:t xml:space="preserve"> landscape</w:t>
      </w:r>
      <w:r w:rsidR="00B8131F">
        <w:rPr>
          <w:rStyle w:val="CommentReference"/>
          <w:sz w:val="24"/>
          <w:szCs w:val="24"/>
        </w:rPr>
        <w:t>-</w:t>
      </w:r>
      <w:r>
        <w:rPr>
          <w:rStyle w:val="CommentReference"/>
          <w:sz w:val="24"/>
          <w:szCs w:val="24"/>
        </w:rPr>
        <w:t>scale hydrologic experiments</w:t>
      </w:r>
      <w:ins w:id="329" w:author="Nathan Dorn" w:date="2024-06-12T11:55:00Z" w16du:dateUtc="2024-06-12T15:55:00Z">
        <w:r w:rsidR="00BA7A2C">
          <w:rPr>
            <w:rStyle w:val="CommentReference"/>
            <w:sz w:val="24"/>
            <w:szCs w:val="24"/>
          </w:rPr>
          <w:t xml:space="preserve"> (see Supplemental)</w:t>
        </w:r>
      </w:ins>
      <w:r>
        <w:rPr>
          <w:rStyle w:val="CommentReference"/>
          <w:sz w:val="24"/>
          <w:szCs w:val="24"/>
        </w:rPr>
        <w:t xml:space="preserve">. </w:t>
      </w:r>
      <w:ins w:id="330" w:author="Nathan Dorn" w:date="2024-06-12T11:55:00Z" w16du:dateUtc="2024-06-12T15:55:00Z">
        <w:r w:rsidR="00BA7A2C">
          <w:rPr>
            <w:rStyle w:val="CommentReference"/>
            <w:sz w:val="24"/>
            <w:szCs w:val="24"/>
          </w:rPr>
          <w:t xml:space="preserve">We worked in two wetlands impoundments that had </w:t>
        </w:r>
      </w:ins>
      <w:ins w:id="331" w:author="Nathan Dorn" w:date="2024-06-12T12:03:00Z" w16du:dateUtc="2024-06-12T16:03:00Z">
        <w:r w:rsidR="00DB526F">
          <w:rPr>
            <w:rStyle w:val="CommentReference"/>
            <w:sz w:val="24"/>
            <w:szCs w:val="24"/>
          </w:rPr>
          <w:t xml:space="preserve">hydrologic </w:t>
        </w:r>
      </w:ins>
      <w:ins w:id="332" w:author="Nathan Dorn" w:date="2024-06-12T11:56:00Z" w16du:dateUtc="2024-06-12T15:56:00Z">
        <w:r w:rsidR="00E45274">
          <w:rPr>
            <w:rStyle w:val="CommentReference"/>
            <w:sz w:val="24"/>
            <w:szCs w:val="24"/>
          </w:rPr>
          <w:t xml:space="preserve">conditions deemed better for FAS </w:t>
        </w:r>
        <w:commentRangeStart w:id="333"/>
        <w:r w:rsidR="00E45274">
          <w:rPr>
            <w:rStyle w:val="CommentReference"/>
            <w:sz w:val="24"/>
            <w:szCs w:val="24"/>
          </w:rPr>
          <w:t>reproduction</w:t>
        </w:r>
      </w:ins>
      <w:del w:id="334" w:author="Nathan Dorn" w:date="2024-06-12T11:56:00Z" w16du:dateUtc="2024-06-12T15:56:00Z">
        <w:r w:rsidDel="00E45274">
          <w:rPr>
            <w:rStyle w:val="CommentReference"/>
            <w:sz w:val="24"/>
            <w:szCs w:val="24"/>
          </w:rPr>
          <w:delText>Wetlands M1 &amp; M3 were managed for an unconstrained hydrologic treatment</w:delText>
        </w:r>
        <w:r w:rsidR="00B8131F" w:rsidDel="00E45274">
          <w:rPr>
            <w:rStyle w:val="CommentReference"/>
            <w:sz w:val="24"/>
            <w:szCs w:val="24"/>
          </w:rPr>
          <w:delText xml:space="preserve"> </w:delText>
        </w:r>
        <w:r w:rsidDel="00E45274">
          <w:rPr>
            <w:rStyle w:val="CommentReference"/>
            <w:sz w:val="24"/>
            <w:szCs w:val="24"/>
          </w:rPr>
          <w:delText xml:space="preserve">while M2 &amp; M4 were managed for a constrained </w:delText>
        </w:r>
        <w:r w:rsidR="009047FF" w:rsidDel="00E45274">
          <w:rPr>
            <w:rStyle w:val="CommentReference"/>
            <w:sz w:val="24"/>
            <w:szCs w:val="24"/>
          </w:rPr>
          <w:delText>hydrologic treatment</w:delText>
        </w:r>
        <w:r w:rsidR="000E5052" w:rsidDel="00E45274">
          <w:rPr>
            <w:rStyle w:val="CommentReference"/>
            <w:sz w:val="24"/>
            <w:szCs w:val="24"/>
          </w:rPr>
          <w:delText xml:space="preserve">. </w:delText>
        </w:r>
        <w:r w:rsidDel="00E45274">
          <w:rPr>
            <w:rStyle w:val="CommentReference"/>
            <w:sz w:val="24"/>
            <w:szCs w:val="24"/>
          </w:rPr>
          <w:delText xml:space="preserve">The unconstrained wetlands are generally deeper than constrained wetlands </w:delText>
        </w:r>
        <w:r w:rsidR="006D502F" w:rsidDel="00E45274">
          <w:rPr>
            <w:rStyle w:val="CommentReference"/>
            <w:sz w:val="24"/>
            <w:szCs w:val="24"/>
          </w:rPr>
          <w:delText xml:space="preserve">and depths rise faster in the wet season </w:delText>
        </w:r>
        <w:r w:rsidDel="00E45274">
          <w:rPr>
            <w:rStyle w:val="CommentReference"/>
            <w:sz w:val="24"/>
            <w:szCs w:val="24"/>
          </w:rPr>
          <w:delText>although wetlands reach the same low water level</w:delText>
        </w:r>
        <w:r w:rsidR="006D6E27" w:rsidDel="00E45274">
          <w:rPr>
            <w:rStyle w:val="CommentReference"/>
            <w:sz w:val="24"/>
            <w:szCs w:val="24"/>
          </w:rPr>
          <w:delText>s</w:delText>
        </w:r>
        <w:r w:rsidR="00727360" w:rsidDel="00E45274">
          <w:rPr>
            <w:rStyle w:val="CommentReference"/>
            <w:sz w:val="24"/>
            <w:szCs w:val="24"/>
          </w:rPr>
          <w:delText xml:space="preserve"> in the dry season</w:delText>
        </w:r>
        <w:r w:rsidDel="00E45274">
          <w:rPr>
            <w:rStyle w:val="CommentReference"/>
            <w:sz w:val="24"/>
            <w:szCs w:val="24"/>
          </w:rPr>
          <w:delText xml:space="preserve">. </w:delText>
        </w:r>
        <w:r w:rsidR="006D502F" w:rsidDel="00E45274">
          <w:rPr>
            <w:rStyle w:val="CommentReference"/>
            <w:sz w:val="24"/>
            <w:szCs w:val="24"/>
          </w:rPr>
          <w:delText>S</w:delText>
        </w:r>
        <w:r w:rsidR="00E0601B" w:rsidDel="00E45274">
          <w:rPr>
            <w:rStyle w:val="CommentReference"/>
            <w:sz w:val="24"/>
            <w:szCs w:val="24"/>
          </w:rPr>
          <w:delText>hallower</w:delText>
        </w:r>
        <w:r w:rsidR="00E76A28" w:rsidDel="00E45274">
          <w:rPr>
            <w:rStyle w:val="CommentReference"/>
            <w:sz w:val="24"/>
            <w:szCs w:val="24"/>
          </w:rPr>
          <w:delText xml:space="preserve"> water levels are </w:delText>
        </w:r>
        <w:r w:rsidR="00CF120B" w:rsidDel="00E45274">
          <w:rPr>
            <w:rStyle w:val="CommentReference"/>
            <w:sz w:val="24"/>
            <w:szCs w:val="24"/>
          </w:rPr>
          <w:delText xml:space="preserve">generally favorable for </w:delText>
        </w:r>
        <w:r w:rsidR="00714E48" w:rsidDel="00E45274">
          <w:rPr>
            <w:rStyle w:val="CommentReference"/>
            <w:sz w:val="24"/>
            <w:szCs w:val="24"/>
          </w:rPr>
          <w:delText>FAS</w:delText>
        </w:r>
        <w:r w:rsidR="00CF120B" w:rsidDel="00E45274">
          <w:rPr>
            <w:rStyle w:val="CommentReference"/>
            <w:sz w:val="24"/>
            <w:szCs w:val="24"/>
          </w:rPr>
          <w:delText xml:space="preserve"> reproduction</w:delText>
        </w:r>
      </w:del>
      <w:commentRangeEnd w:id="333"/>
      <w:r w:rsidR="00E45274">
        <w:rPr>
          <w:rStyle w:val="CommentReference"/>
          <w:rFonts w:cstheme="minorBidi"/>
        </w:rPr>
        <w:commentReference w:id="333"/>
      </w:r>
      <w:r w:rsidR="00CF120B">
        <w:rPr>
          <w:rStyle w:val="CommentReference"/>
          <w:sz w:val="24"/>
          <w:szCs w:val="24"/>
        </w:rPr>
        <w:t xml:space="preserve"> </w:t>
      </w:r>
      <w:r w:rsidR="00942462">
        <w:rPr>
          <w:rStyle w:val="CommentReference"/>
          <w:sz w:val="24"/>
          <w:szCs w:val="24"/>
        </w:rPr>
        <w:fldChar w:fldCharType="begin"/>
      </w:r>
      <w:r w:rsidR="008074ED">
        <w:rPr>
          <w:rStyle w:val="CommentReference"/>
          <w:sz w:val="24"/>
          <w:szCs w:val="24"/>
        </w:rPr>
        <w:instrText xml:space="preserve"> ADDIN ZOTERO_ITEM CSL_CITATION {"citationID":"GgNSudmt","properties":{"formattedCitation":"(Barrus et al., 2023)","plainCitation":"(Barrus et al., 2023)","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942462">
        <w:rPr>
          <w:rStyle w:val="CommentReference"/>
          <w:sz w:val="24"/>
          <w:szCs w:val="24"/>
        </w:rPr>
        <w:fldChar w:fldCharType="separate"/>
      </w:r>
      <w:r w:rsidR="008074ED" w:rsidRPr="008074ED">
        <w:t>(Barrus et al., 2023)</w:t>
      </w:r>
      <w:r w:rsidR="00942462">
        <w:rPr>
          <w:rStyle w:val="CommentReference"/>
          <w:sz w:val="24"/>
          <w:szCs w:val="24"/>
        </w:rPr>
        <w:fldChar w:fldCharType="end"/>
      </w:r>
      <w:ins w:id="335" w:author="Nathan Dorn" w:date="2024-06-12T11:56:00Z" w16du:dateUtc="2024-06-12T15:56:00Z">
        <w:r w:rsidR="00E45274">
          <w:rPr>
            <w:rStyle w:val="CommentReference"/>
            <w:sz w:val="24"/>
            <w:szCs w:val="24"/>
          </w:rPr>
          <w:t xml:space="preserve">.  In the </w:t>
        </w:r>
      </w:ins>
      <w:ins w:id="336" w:author="Nathan Dorn" w:date="2024-06-12T11:58:00Z" w16du:dateUtc="2024-06-12T15:58:00Z">
        <w:r w:rsidR="00E32FFB">
          <w:rPr>
            <w:rStyle w:val="CommentReference"/>
            <w:sz w:val="24"/>
            <w:szCs w:val="24"/>
          </w:rPr>
          <w:t xml:space="preserve">isocline </w:t>
        </w:r>
      </w:ins>
      <w:ins w:id="337" w:author="Nathan Dorn" w:date="2024-06-12T11:56:00Z" w16du:dateUtc="2024-06-12T15:56:00Z">
        <w:r w:rsidR="00E45274">
          <w:rPr>
            <w:rStyle w:val="CommentReference"/>
            <w:sz w:val="24"/>
            <w:szCs w:val="24"/>
          </w:rPr>
          <w:t xml:space="preserve">model evaluations </w:t>
        </w:r>
      </w:ins>
      <w:ins w:id="338" w:author="Nathan Dorn" w:date="2024-06-12T11:58:00Z" w16du:dateUtc="2024-06-12T15:58:00Z">
        <w:r w:rsidR="00E32FFB">
          <w:rPr>
            <w:rStyle w:val="CommentReference"/>
            <w:sz w:val="24"/>
            <w:szCs w:val="24"/>
          </w:rPr>
          <w:t xml:space="preserve">we </w:t>
        </w:r>
      </w:ins>
      <w:ins w:id="339" w:author="Nathan Dorn" w:date="2024-06-12T12:04:00Z" w16du:dateUtc="2024-06-12T16:04:00Z">
        <w:r w:rsidR="00DB526F">
          <w:rPr>
            <w:rStyle w:val="CommentReference"/>
            <w:sz w:val="24"/>
            <w:szCs w:val="24"/>
          </w:rPr>
          <w:t xml:space="preserve">created an additional isocline after </w:t>
        </w:r>
      </w:ins>
      <w:ins w:id="340" w:author="Nathan Dorn" w:date="2024-06-12T11:58:00Z" w16du:dateUtc="2024-06-12T15:58:00Z">
        <w:r w:rsidR="00E32FFB">
          <w:rPr>
            <w:rStyle w:val="CommentReference"/>
            <w:sz w:val="24"/>
            <w:szCs w:val="24"/>
          </w:rPr>
          <w:t>adju</w:t>
        </w:r>
      </w:ins>
      <w:ins w:id="341" w:author="Nathan Dorn" w:date="2024-06-12T11:59:00Z" w16du:dateUtc="2024-06-12T15:59:00Z">
        <w:r w:rsidR="00E32FFB">
          <w:rPr>
            <w:rStyle w:val="CommentReference"/>
            <w:sz w:val="24"/>
            <w:szCs w:val="24"/>
          </w:rPr>
          <w:t>st</w:t>
        </w:r>
      </w:ins>
      <w:ins w:id="342" w:author="Nathan Dorn" w:date="2024-06-12T12:04:00Z" w16du:dateUtc="2024-06-12T16:04:00Z">
        <w:r w:rsidR="00DB526F">
          <w:rPr>
            <w:rStyle w:val="CommentReference"/>
            <w:sz w:val="24"/>
            <w:szCs w:val="24"/>
          </w:rPr>
          <w:t>ing</w:t>
        </w:r>
      </w:ins>
      <w:ins w:id="343" w:author="Nathan Dorn" w:date="2024-06-12T11:59:00Z" w16du:dateUtc="2024-06-12T15:59:00Z">
        <w:r w:rsidR="00E32FFB">
          <w:rPr>
            <w:rStyle w:val="CommentReference"/>
            <w:sz w:val="24"/>
            <w:szCs w:val="24"/>
          </w:rPr>
          <w:t xml:space="preserve"> the seasonal depth values to reflect </w:t>
        </w:r>
      </w:ins>
      <w:ins w:id="344" w:author="Nathan Dorn" w:date="2024-06-12T12:00:00Z" w16du:dateUtc="2024-06-12T16:00:00Z">
        <w:r w:rsidR="008E1251">
          <w:rPr>
            <w:rStyle w:val="CommentReference"/>
            <w:sz w:val="24"/>
            <w:szCs w:val="24"/>
          </w:rPr>
          <w:t>the poorer</w:t>
        </w:r>
      </w:ins>
      <w:ins w:id="345" w:author="Nathan Dorn" w:date="2024-06-12T11:59:00Z" w16du:dateUtc="2024-06-12T15:59:00Z">
        <w:r w:rsidR="004F1A4C">
          <w:rPr>
            <w:rStyle w:val="CommentReference"/>
            <w:sz w:val="24"/>
            <w:szCs w:val="24"/>
          </w:rPr>
          <w:t xml:space="preserve"> reproductive condition (faster water level rise in the summer; Darb</w:t>
        </w:r>
      </w:ins>
      <w:ins w:id="346" w:author="Nathan Dorn" w:date="2024-06-12T12:00:00Z" w16du:dateUtc="2024-06-12T16:00:00Z">
        <w:r w:rsidR="004F1A4C">
          <w:rPr>
            <w:rStyle w:val="CommentReference"/>
            <w:sz w:val="24"/>
            <w:szCs w:val="24"/>
          </w:rPr>
          <w:t>y et al. 2015</w:t>
        </w:r>
      </w:ins>
      <w:ins w:id="347" w:author="Nathan Dorn" w:date="2024-06-12T11:59:00Z" w16du:dateUtc="2024-06-12T15:59:00Z">
        <w:r w:rsidR="004F1A4C">
          <w:rPr>
            <w:rStyle w:val="CommentReference"/>
            <w:sz w:val="24"/>
            <w:szCs w:val="24"/>
          </w:rPr>
          <w:t xml:space="preserve">) </w:t>
        </w:r>
      </w:ins>
      <w:ins w:id="348" w:author="Nathan Dorn" w:date="2024-06-12T12:00:00Z" w16du:dateUtc="2024-06-12T16:00:00Z">
        <w:r w:rsidR="008E1251">
          <w:rPr>
            <w:rStyle w:val="CommentReference"/>
            <w:sz w:val="24"/>
            <w:szCs w:val="24"/>
          </w:rPr>
          <w:t>to</w:t>
        </w:r>
      </w:ins>
      <w:ins w:id="349" w:author="Nathan Dorn" w:date="2024-06-12T11:59:00Z" w16du:dateUtc="2024-06-12T15:59:00Z">
        <w:r w:rsidR="004F1A4C">
          <w:rPr>
            <w:rStyle w:val="CommentReference"/>
            <w:sz w:val="24"/>
            <w:szCs w:val="24"/>
          </w:rPr>
          <w:t xml:space="preserve"> report the </w:t>
        </w:r>
      </w:ins>
      <w:ins w:id="350" w:author="Nathan Dorn" w:date="2024-06-12T12:00:00Z" w16du:dateUtc="2024-06-12T16:00:00Z">
        <w:r w:rsidR="004F1A4C">
          <w:rPr>
            <w:rStyle w:val="CommentReference"/>
            <w:sz w:val="24"/>
            <w:szCs w:val="24"/>
          </w:rPr>
          <w:t>effects on the interpretation</w:t>
        </w:r>
        <w:r w:rsidR="008E1251">
          <w:rPr>
            <w:rStyle w:val="CommentReference"/>
            <w:sz w:val="24"/>
            <w:szCs w:val="24"/>
          </w:rPr>
          <w:t xml:space="preserve"> of isocline and the parameters</w:t>
        </w:r>
      </w:ins>
      <w:ins w:id="351" w:author="Nathan Dorn" w:date="2024-06-12T12:04:00Z" w16du:dateUtc="2024-06-12T16:04:00Z">
        <w:r w:rsidR="00DB526F">
          <w:rPr>
            <w:rStyle w:val="CommentReference"/>
            <w:sz w:val="24"/>
            <w:szCs w:val="24"/>
          </w:rPr>
          <w:t xml:space="preserve"> (</w:t>
        </w:r>
        <w:commentRangeStart w:id="352"/>
        <w:r w:rsidR="00DB526F">
          <w:rPr>
            <w:rStyle w:val="CommentReference"/>
            <w:sz w:val="24"/>
            <w:szCs w:val="24"/>
          </w:rPr>
          <w:t>see supplement</w:t>
        </w:r>
      </w:ins>
      <w:commentRangeEnd w:id="352"/>
      <w:ins w:id="353" w:author="Nathan Dorn" w:date="2024-06-12T12:08:00Z" w16du:dateUtc="2024-06-12T16:08:00Z">
        <w:r w:rsidR="00263D28">
          <w:rPr>
            <w:rStyle w:val="CommentReference"/>
            <w:rFonts w:cstheme="minorBidi"/>
          </w:rPr>
          <w:commentReference w:id="352"/>
        </w:r>
      </w:ins>
      <w:ins w:id="354" w:author="Nathan Dorn" w:date="2024-06-12T12:04:00Z" w16du:dateUtc="2024-06-12T16:04:00Z">
        <w:r w:rsidR="00DB526F">
          <w:rPr>
            <w:rStyle w:val="CommentReference"/>
            <w:sz w:val="24"/>
            <w:szCs w:val="24"/>
          </w:rPr>
          <w:t>)</w:t>
        </w:r>
      </w:ins>
      <w:ins w:id="355" w:author="Nathan Dorn" w:date="2024-06-12T12:00:00Z" w16du:dateUtc="2024-06-12T16:00:00Z">
        <w:r w:rsidR="004F1A4C">
          <w:rPr>
            <w:rStyle w:val="CommentReference"/>
            <w:sz w:val="24"/>
            <w:szCs w:val="24"/>
          </w:rPr>
          <w:t xml:space="preserve">. </w:t>
        </w:r>
      </w:ins>
      <w:del w:id="356" w:author="Nathan Dorn" w:date="2024-06-12T11:56:00Z" w16du:dateUtc="2024-06-12T15:56:00Z">
        <w:r w:rsidR="00F92B48" w:rsidDel="00E45274">
          <w:rPr>
            <w:rStyle w:val="CommentReference"/>
            <w:sz w:val="24"/>
            <w:szCs w:val="24"/>
          </w:rPr>
          <w:delText>,</w:delText>
        </w:r>
      </w:del>
      <w:r w:rsidR="00F92B48">
        <w:rPr>
          <w:rStyle w:val="CommentReference"/>
          <w:sz w:val="24"/>
          <w:szCs w:val="24"/>
        </w:rPr>
        <w:t xml:space="preserve"> </w:t>
      </w:r>
      <w:del w:id="357" w:author="Nathan Dorn" w:date="2024-06-12T12:01:00Z" w16du:dateUtc="2024-06-12T16:01:00Z">
        <w:r w:rsidR="00F92B48" w:rsidDel="008E1251">
          <w:rPr>
            <w:rStyle w:val="CommentReference"/>
            <w:sz w:val="24"/>
            <w:szCs w:val="24"/>
          </w:rPr>
          <w:delText xml:space="preserve">we refer </w:delText>
        </w:r>
        <w:r w:rsidR="008969B4" w:rsidDel="008E1251">
          <w:rPr>
            <w:rStyle w:val="CommentReference"/>
            <w:sz w:val="24"/>
            <w:szCs w:val="24"/>
          </w:rPr>
          <w:delText xml:space="preserve">to </w:delText>
        </w:r>
        <w:r w:rsidR="00F92B48" w:rsidDel="008E1251">
          <w:rPr>
            <w:rStyle w:val="CommentReference"/>
            <w:sz w:val="24"/>
            <w:szCs w:val="24"/>
          </w:rPr>
          <w:delText xml:space="preserve">the deeper unconstrained hydrologic treatment as </w:delText>
        </w:r>
        <w:r w:rsidR="009633BA" w:rsidDel="008E1251">
          <w:rPr>
            <w:rStyle w:val="CommentReference"/>
            <w:sz w:val="24"/>
            <w:szCs w:val="24"/>
          </w:rPr>
          <w:delText xml:space="preserve">“poor reproduction” </w:delText>
        </w:r>
        <w:r w:rsidR="00F526B2" w:rsidDel="008E1251">
          <w:rPr>
            <w:rStyle w:val="CommentReference"/>
            <w:sz w:val="24"/>
            <w:szCs w:val="24"/>
          </w:rPr>
          <w:delText xml:space="preserve">and the shallower constrained hydrologic as the </w:delText>
        </w:r>
        <w:r w:rsidR="009633BA" w:rsidDel="008E1251">
          <w:rPr>
            <w:rStyle w:val="CommentReference"/>
            <w:sz w:val="24"/>
            <w:szCs w:val="24"/>
          </w:rPr>
          <w:delText xml:space="preserve">“good reproduction” </w:delText>
        </w:r>
        <w:r w:rsidR="006D502F" w:rsidDel="008E1251">
          <w:rPr>
            <w:rStyle w:val="CommentReference"/>
            <w:sz w:val="24"/>
            <w:szCs w:val="24"/>
          </w:rPr>
          <w:delText>hydrologic treatment</w:delText>
        </w:r>
        <w:r w:rsidR="00F526B2" w:rsidDel="008E1251">
          <w:rPr>
            <w:rStyle w:val="CommentReference"/>
            <w:sz w:val="24"/>
            <w:szCs w:val="24"/>
          </w:rPr>
          <w:delText>.</w:delText>
        </w:r>
        <w:r w:rsidR="000A2A8E" w:rsidDel="008E1251">
          <w:rPr>
            <w:rStyle w:val="CommentReference"/>
            <w:sz w:val="24"/>
            <w:szCs w:val="24"/>
          </w:rPr>
          <w:delText xml:space="preserve"> </w:delText>
        </w:r>
        <w:r w:rsidR="006D502F" w:rsidDel="008E1251">
          <w:rPr>
            <w:rStyle w:val="CommentReference"/>
            <w:sz w:val="24"/>
            <w:szCs w:val="24"/>
          </w:rPr>
          <w:delText>Th</w:delText>
        </w:r>
        <w:r w:rsidR="008969B4" w:rsidDel="008E1251">
          <w:rPr>
            <w:rStyle w:val="CommentReference"/>
            <w:sz w:val="24"/>
            <w:szCs w:val="24"/>
          </w:rPr>
          <w:delText xml:space="preserve">e </w:delText>
        </w:r>
        <w:r w:rsidR="006D502F" w:rsidDel="008E1251">
          <w:rPr>
            <w:rStyle w:val="CommentReference"/>
            <w:sz w:val="24"/>
            <w:szCs w:val="24"/>
          </w:rPr>
          <w:delText xml:space="preserve">depth flux in LILA </w:delText>
        </w:r>
        <w:r w:rsidR="00970C24" w:rsidRPr="00C5007F" w:rsidDel="008E1251">
          <w:rPr>
            <w:rStyle w:val="CommentReference"/>
            <w:sz w:val="24"/>
            <w:szCs w:val="24"/>
          </w:rPr>
          <w:delText xml:space="preserve">are realistic conditions experienced within the </w:delText>
        </w:r>
        <w:r w:rsidR="006D502F" w:rsidDel="008E1251">
          <w:rPr>
            <w:rStyle w:val="CommentReference"/>
            <w:sz w:val="24"/>
            <w:szCs w:val="24"/>
          </w:rPr>
          <w:delText>natural Everglades</w:delText>
        </w:r>
        <w:r w:rsidR="00970C24" w:rsidRPr="00C5007F" w:rsidDel="008E1251">
          <w:rPr>
            <w:rStyle w:val="CommentReference"/>
            <w:sz w:val="24"/>
            <w:szCs w:val="24"/>
          </w:rPr>
          <w:delText xml:space="preserve"> landscape</w:delText>
        </w:r>
        <w:r w:rsidR="00CE2E06" w:rsidDel="008E1251">
          <w:rPr>
            <w:rStyle w:val="CommentReference"/>
            <w:sz w:val="24"/>
            <w:szCs w:val="24"/>
          </w:rPr>
          <w:delText xml:space="preserve"> but their net effects on population growth are less clear than their impacts on reproduction</w:delText>
        </w:r>
        <w:r w:rsidR="00970C24" w:rsidRPr="00C5007F" w:rsidDel="008E1251">
          <w:rPr>
            <w:rStyle w:val="CommentReference"/>
            <w:sz w:val="24"/>
            <w:szCs w:val="24"/>
          </w:rPr>
          <w:delText>.</w:delText>
        </w:r>
        <w:r w:rsidR="00970C24" w:rsidDel="008E1251">
          <w:rPr>
            <w:rStyle w:val="CommentReference"/>
            <w:sz w:val="24"/>
            <w:szCs w:val="24"/>
          </w:rPr>
          <w:delText xml:space="preserve"> </w:delText>
        </w:r>
      </w:del>
      <w:del w:id="358" w:author="Nathan Dorn" w:date="2024-06-12T12:03:00Z" w16du:dateUtc="2024-06-12T16:03:00Z">
        <w:r w:rsidR="00F526B2" w:rsidDel="00DB526F">
          <w:rPr>
            <w:rStyle w:val="CommentReference"/>
            <w:sz w:val="24"/>
            <w:szCs w:val="24"/>
          </w:rPr>
          <w:delText>In addition to our</w:delText>
        </w:r>
      </w:del>
      <w:del w:id="359" w:author="Nathan Dorn" w:date="2024-06-12T12:01:00Z" w16du:dateUtc="2024-06-12T16:01:00Z">
        <w:r w:rsidR="00F526B2" w:rsidDel="008E1251">
          <w:rPr>
            <w:rStyle w:val="CommentReference"/>
            <w:sz w:val="24"/>
            <w:szCs w:val="24"/>
          </w:rPr>
          <w:delText xml:space="preserve"> work</w:delText>
        </w:r>
      </w:del>
      <w:del w:id="360" w:author="Nathan Dorn" w:date="2024-06-12T12:03:00Z" w16du:dateUtc="2024-06-12T16:03:00Z">
        <w:r w:rsidR="00F526B2" w:rsidDel="00DB526F">
          <w:rPr>
            <w:rStyle w:val="CommentReference"/>
            <w:sz w:val="24"/>
            <w:szCs w:val="24"/>
          </w:rPr>
          <w:delText xml:space="preserve"> in LILA, </w:delText>
        </w:r>
      </w:del>
      <w:ins w:id="361" w:author="Nathan Dorn" w:date="2024-06-12T12:03:00Z" w16du:dateUtc="2024-06-12T16:03:00Z">
        <w:r w:rsidR="00DB526F">
          <w:rPr>
            <w:rStyle w:val="CommentReference"/>
            <w:sz w:val="24"/>
            <w:szCs w:val="24"/>
          </w:rPr>
          <w:t>W</w:t>
        </w:r>
      </w:ins>
      <w:del w:id="362" w:author="Nathan Dorn" w:date="2024-06-12T12:03:00Z" w16du:dateUtc="2024-06-12T16:03:00Z">
        <w:r w:rsidR="00F526B2" w:rsidDel="00DB526F">
          <w:rPr>
            <w:rStyle w:val="CommentReference"/>
            <w:sz w:val="24"/>
            <w:szCs w:val="24"/>
          </w:rPr>
          <w:delText>w</w:delText>
        </w:r>
      </w:del>
      <w:r w:rsidR="00F526B2">
        <w:rPr>
          <w:rStyle w:val="CommentReference"/>
          <w:sz w:val="24"/>
          <w:szCs w:val="24"/>
        </w:rPr>
        <w:t xml:space="preserve">e </w:t>
      </w:r>
      <w:del w:id="363" w:author="Nathan Dorn" w:date="2024-06-12T12:01:00Z" w16du:dateUtc="2024-06-12T16:01:00Z">
        <w:r w:rsidR="00F526B2" w:rsidDel="008E1251">
          <w:rPr>
            <w:rStyle w:val="CommentReference"/>
            <w:sz w:val="24"/>
            <w:szCs w:val="24"/>
          </w:rPr>
          <w:delText xml:space="preserve">did work </w:delText>
        </w:r>
        <w:r w:rsidR="00481FD7" w:rsidDel="008E1251">
          <w:rPr>
            <w:rStyle w:val="CommentReference"/>
            <w:sz w:val="24"/>
            <w:szCs w:val="24"/>
          </w:rPr>
          <w:delText>at</w:delText>
        </w:r>
      </w:del>
      <w:ins w:id="364" w:author="Nathan Dorn" w:date="2024-06-12T12:03:00Z" w16du:dateUtc="2024-06-12T16:03:00Z">
        <w:r w:rsidR="00DB526F">
          <w:rPr>
            <w:rStyle w:val="CommentReference"/>
            <w:sz w:val="24"/>
            <w:szCs w:val="24"/>
          </w:rPr>
          <w:t xml:space="preserve"> also </w:t>
        </w:r>
      </w:ins>
      <w:ins w:id="365" w:author="Nathan Dorn" w:date="2024-06-12T12:01:00Z" w16du:dateUtc="2024-06-12T16:01:00Z">
        <w:r w:rsidR="008E1251">
          <w:rPr>
            <w:rStyle w:val="CommentReference"/>
            <w:sz w:val="24"/>
            <w:szCs w:val="24"/>
          </w:rPr>
          <w:t>measured parameters at</w:t>
        </w:r>
      </w:ins>
      <w:r w:rsidR="00481FD7">
        <w:rPr>
          <w:rStyle w:val="CommentReference"/>
          <w:sz w:val="24"/>
          <w:szCs w:val="24"/>
        </w:rPr>
        <w:t xml:space="preserve"> two sites (</w:t>
      </w:r>
      <w:del w:id="366" w:author="Nathan Dorn" w:date="2024-06-12T12:01:00Z" w16du:dateUtc="2024-06-12T16:01:00Z">
        <w:r w:rsidR="00481FD7" w:rsidDel="008E1251">
          <w:rPr>
            <w:rStyle w:val="CommentReference"/>
            <w:sz w:val="24"/>
            <w:szCs w:val="24"/>
          </w:rPr>
          <w:delText>WCA</w:delText>
        </w:r>
        <w:r w:rsidR="00CE2E06" w:rsidDel="008E1251">
          <w:rPr>
            <w:rStyle w:val="CommentReference"/>
            <w:sz w:val="24"/>
            <w:szCs w:val="24"/>
          </w:rPr>
          <w:delText>3A long-term monitoring s</w:delText>
        </w:r>
      </w:del>
      <w:del w:id="367" w:author="Nathan Dorn" w:date="2024-06-12T12:02:00Z" w16du:dateUtc="2024-06-12T16:02:00Z">
        <w:r w:rsidR="00CE2E06" w:rsidDel="008E1251">
          <w:rPr>
            <w:rStyle w:val="CommentReference"/>
            <w:sz w:val="24"/>
            <w:szCs w:val="24"/>
          </w:rPr>
          <w:delText>ites 2 and 3; Ruetz et al. 2005</w:delText>
        </w:r>
      </w:del>
      <w:r w:rsidR="00CE2E06">
        <w:rPr>
          <w:rStyle w:val="CommentReference"/>
          <w:sz w:val="24"/>
          <w:szCs w:val="24"/>
        </w:rPr>
        <w:t>)</w:t>
      </w:r>
      <w:r w:rsidR="00481FD7">
        <w:rPr>
          <w:rStyle w:val="CommentReference"/>
          <w:sz w:val="24"/>
          <w:szCs w:val="24"/>
        </w:rPr>
        <w:t xml:space="preserve"> near</w:t>
      </w:r>
      <w:r w:rsidR="00F526B2">
        <w:rPr>
          <w:rStyle w:val="CommentReference"/>
          <w:sz w:val="24"/>
          <w:szCs w:val="24"/>
        </w:rPr>
        <w:t xml:space="preserve"> the western boundary of WCA3A near </w:t>
      </w:r>
      <w:r w:rsidR="00481FD7">
        <w:rPr>
          <w:rStyle w:val="CommentReference"/>
          <w:sz w:val="24"/>
          <w:szCs w:val="24"/>
        </w:rPr>
        <w:t>Big Cypress National Park</w:t>
      </w:r>
      <w:r w:rsidR="00F56F0D">
        <w:rPr>
          <w:rStyle w:val="CommentReference"/>
          <w:sz w:val="24"/>
          <w:szCs w:val="24"/>
        </w:rPr>
        <w:t xml:space="preserve"> (Figure 1</w:t>
      </w:r>
      <w:ins w:id="368" w:author="Nathan Dorn" w:date="2024-06-12T12:02:00Z" w16du:dateUtc="2024-06-12T16:02:00Z">
        <w:r w:rsidR="008E1251">
          <w:rPr>
            <w:rStyle w:val="CommentReference"/>
            <w:sz w:val="24"/>
            <w:szCs w:val="24"/>
          </w:rPr>
          <w:t>; Sites 2 and 3 in Ruetz et al. 2005</w:t>
        </w:r>
      </w:ins>
      <w:r w:rsidR="00F56F0D">
        <w:rPr>
          <w:rStyle w:val="CommentReference"/>
          <w:sz w:val="24"/>
          <w:szCs w:val="24"/>
        </w:rPr>
        <w:t>)</w:t>
      </w:r>
      <w:r w:rsidR="00481FD7">
        <w:rPr>
          <w:rStyle w:val="CommentReference"/>
          <w:sz w:val="24"/>
          <w:szCs w:val="24"/>
        </w:rPr>
        <w:t>.</w:t>
      </w:r>
      <w:r w:rsidR="00303D09">
        <w:rPr>
          <w:rStyle w:val="CommentReference"/>
          <w:sz w:val="24"/>
          <w:szCs w:val="24"/>
        </w:rPr>
        <w:t xml:space="preserve"> </w:t>
      </w:r>
      <w:r w:rsidR="00481FD7">
        <w:rPr>
          <w:rStyle w:val="CommentReference"/>
          <w:sz w:val="24"/>
          <w:szCs w:val="24"/>
        </w:rPr>
        <w:t>The</w:t>
      </w:r>
      <w:del w:id="369" w:author="Nathan Dorn" w:date="2024-06-12T12:02:00Z" w16du:dateUtc="2024-06-12T16:02:00Z">
        <w:r w:rsidR="00481FD7" w:rsidDel="008E1251">
          <w:rPr>
            <w:rStyle w:val="CommentReference"/>
            <w:sz w:val="24"/>
            <w:szCs w:val="24"/>
          </w:rPr>
          <w:delText>se</w:delText>
        </w:r>
      </w:del>
      <w:r w:rsidR="00481FD7">
        <w:rPr>
          <w:rStyle w:val="CommentReference"/>
          <w:sz w:val="24"/>
          <w:szCs w:val="24"/>
        </w:rPr>
        <w:t xml:space="preserve"> sites were chosen because they were near location</w:t>
      </w:r>
      <w:r w:rsidR="00E97B57">
        <w:rPr>
          <w:rStyle w:val="CommentReference"/>
          <w:sz w:val="24"/>
          <w:szCs w:val="24"/>
        </w:rPr>
        <w:t>s</w:t>
      </w:r>
      <w:r w:rsidR="00481FD7">
        <w:rPr>
          <w:rStyle w:val="CommentReference"/>
          <w:sz w:val="24"/>
          <w:szCs w:val="24"/>
        </w:rPr>
        <w:t xml:space="preserve"> of </w:t>
      </w:r>
      <w:del w:id="370" w:author="Nathan Dorn" w:date="2024-06-12T12:02:00Z" w16du:dateUtc="2024-06-12T16:02:00Z">
        <w:r w:rsidR="003F563C" w:rsidDel="008E1251">
          <w:rPr>
            <w:rStyle w:val="CommentReference"/>
            <w:sz w:val="24"/>
            <w:szCs w:val="24"/>
          </w:rPr>
          <w:delText xml:space="preserve">historical </w:delText>
        </w:r>
      </w:del>
      <w:ins w:id="371" w:author="Nathan Dorn" w:date="2024-06-12T12:02:00Z" w16du:dateUtc="2024-06-12T16:02:00Z">
        <w:r w:rsidR="008E1251">
          <w:rPr>
            <w:rStyle w:val="CommentReference"/>
            <w:sz w:val="24"/>
            <w:szCs w:val="24"/>
          </w:rPr>
          <w:t>higher FAS densities in the recent past</w:t>
        </w:r>
        <w:r w:rsidR="00DB526F">
          <w:rPr>
            <w:rStyle w:val="CommentReference"/>
            <w:sz w:val="24"/>
            <w:szCs w:val="24"/>
          </w:rPr>
          <w:t xml:space="preserve">; sites that </w:t>
        </w:r>
      </w:ins>
      <w:ins w:id="372" w:author="Nathan Dorn" w:date="2024-06-12T12:03:00Z" w16du:dateUtc="2024-06-12T16:03:00Z">
        <w:r w:rsidR="00DB526F">
          <w:rPr>
            <w:rStyle w:val="CommentReference"/>
            <w:sz w:val="24"/>
            <w:szCs w:val="24"/>
          </w:rPr>
          <w:t>also supported</w:t>
        </w:r>
      </w:ins>
      <w:ins w:id="373" w:author="Nathan Dorn" w:date="2024-06-12T12:02:00Z" w16du:dateUtc="2024-06-12T16:02:00Z">
        <w:r w:rsidR="008E1251">
          <w:rPr>
            <w:rStyle w:val="CommentReference"/>
            <w:sz w:val="24"/>
            <w:szCs w:val="24"/>
          </w:rPr>
          <w:t xml:space="preserve"> </w:t>
        </w:r>
      </w:ins>
      <w:r w:rsidR="00481FD7">
        <w:rPr>
          <w:rStyle w:val="CommentReference"/>
          <w:sz w:val="24"/>
          <w:szCs w:val="24"/>
        </w:rPr>
        <w:t xml:space="preserve">Snail Kite </w:t>
      </w:r>
      <w:del w:id="374" w:author="Nathan Dorn" w:date="2024-06-12T12:02:00Z" w16du:dateUtc="2024-06-12T16:02:00Z">
        <w:r w:rsidR="00481FD7" w:rsidDel="008E1251">
          <w:rPr>
            <w:rStyle w:val="CommentReference"/>
            <w:sz w:val="24"/>
            <w:szCs w:val="24"/>
          </w:rPr>
          <w:delText>nesting</w:delText>
        </w:r>
        <w:r w:rsidR="00E928AE" w:rsidDel="008E1251">
          <w:rPr>
            <w:rStyle w:val="CommentReference"/>
            <w:sz w:val="24"/>
            <w:szCs w:val="24"/>
          </w:rPr>
          <w:delText xml:space="preserve"> </w:delText>
        </w:r>
      </w:del>
      <w:ins w:id="375" w:author="Nathan Dorn" w:date="2024-06-12T12:02:00Z" w16du:dateUtc="2024-06-12T16:02:00Z">
        <w:r w:rsidR="008E1251">
          <w:rPr>
            <w:rStyle w:val="CommentReference"/>
            <w:sz w:val="24"/>
            <w:szCs w:val="24"/>
          </w:rPr>
          <w:t>nest</w:t>
        </w:r>
      </w:ins>
      <w:ins w:id="376" w:author="Nathan Dorn" w:date="2024-06-12T12:03:00Z" w16du:dateUtc="2024-06-12T16:03:00Z">
        <w:r w:rsidR="00DB526F">
          <w:rPr>
            <w:rStyle w:val="CommentReference"/>
            <w:sz w:val="24"/>
            <w:szCs w:val="24"/>
          </w:rPr>
          <w:t>ing</w:t>
        </w:r>
      </w:ins>
      <w:ins w:id="377" w:author="Nathan Dorn" w:date="2024-06-12T12:02:00Z" w16du:dateUtc="2024-06-12T16:02:00Z">
        <w:r w:rsidR="008E1251">
          <w:rPr>
            <w:rStyle w:val="CommentReference"/>
            <w:sz w:val="24"/>
            <w:szCs w:val="24"/>
          </w:rPr>
          <w:t xml:space="preserve"> </w:t>
        </w:r>
      </w:ins>
      <w:r w:rsidR="00671072">
        <w:rPr>
          <w:rStyle w:val="CommentReference"/>
          <w:sz w:val="24"/>
          <w:szCs w:val="24"/>
        </w:rPr>
        <w:fldChar w:fldCharType="begin"/>
      </w:r>
      <w:r w:rsidR="00671072">
        <w:rPr>
          <w:rStyle w:val="CommentReference"/>
          <w:sz w:val="24"/>
          <w:szCs w:val="24"/>
        </w:rPr>
        <w:instrText xml:space="preserve"> ADDIN ZOTERO_ITEM CSL_CITATION {"citationID":"wtlfBrH2","properties":{"formattedCitation":"(Cattau et al., 2016)","plainCitation":"(Cattau et al., 2016)","noteIndex":0},"citationItems":[{"id":21,"uris":["http://zotero.org/users/9972654/items/5ITZNIS4"],"itemData":{"id":21,"type":"article-journal","abstract":"Identifying impacts of non-­native species on native populations is central to conservation and ecology. While effects of non-n­ ative predators on native prey populations have recently received much attention, impacts of introduced prey on native predator populations are less understood. Non-n­ative prey can influence predator behavior and demography through direct and indirect pathways, yet quantitative assessments of the relative impacts of multiple, potentially counteracting, effects on native predator population growth remain scarce. Using ≈20 years of range-w­ ide monitoring data, we tested for effects of a recently introduced, rapidly spreading non-­native prey species (Pomacea maculata) on the behavior and demography of the endangered Snail Kite (Rostrhamus sociabilis). ­Previous studies found that food-h­ andling difficulties caused by the large size of P. maculata (relative to the native P. paludosa) can lead to energetic deficiencies in juvenile kites, suggesting the potential for evolutionary traps to occur. However, high densities of P. maculata populations could facilitate kites by providing supplemental food resources. Contrary to prior hypotheses, we found that juvenile apparent survival increased ≈50% in wetlands invaded by non-n­ative snails. Breeding rates and number of young fledged/successful nests were also positively associated with non-­native snail presence, suggesting direct trophic benefits to kites. We found no direct effects of the invasive snail on adult survival or daily nest survival rates. Kite movements and breeding distribution closely tracked the spread of non-­native snail populations. Since 2005, kites have been heavily concentrated in northern regions where non-­native snails have established. This geographic shift has had hidden costs, as use of northern regions is associated with lower adult survival. Despite negative impacts to this key vital rate, matrix population modeling indicated that the multifarious effects of the non-n­ ative snail invasion on kites culminated in increased population growth rates, likely lowering short-t­erm extinction risks. Results suggest that considering only particular components of behavior or demography may be inadequate to infer the population-­ dynamic importance of non-­native prey on native predators, including their role in creating potential evolutionary traps. Our findings provide information pertinent to Everglades restoration, highlighting potential management trade-o­ ffs for non-n­ ative species that may aid imperiled species recovery yet disrupt other native communities.","container-title":"Ecological Applications","DOI":"10.1890/15-1020.1","ISSN":"1051-0761, 1939-5582","issue":"7","journalAbbreviation":"Ecol Appl","language":"en","page":"1952-1968","source":"DOI.org (Crossref)","title":"Counteracting effects of a non‐native prey on the demography of a native predator culminate in positive population growth","volume":"26","author":[{"family":"Cattau","given":"Christopher E."},{"family":"Fletcher","given":"Robert J."},{"family":"Reichert","given":"Brian E."},{"family":"Kitchens","given":"Wiley M."}],"issued":{"date-parts":[["2016",10]]}}}],"schema":"https://github.com/citation-style-language/schema/raw/master/csl-citation.json"} </w:instrText>
      </w:r>
      <w:r w:rsidR="00671072">
        <w:rPr>
          <w:rStyle w:val="CommentReference"/>
          <w:sz w:val="24"/>
          <w:szCs w:val="24"/>
        </w:rPr>
        <w:fldChar w:fldCharType="separate"/>
      </w:r>
      <w:r w:rsidR="00671072" w:rsidRPr="00671072">
        <w:t>(Cattau et al., 2016)</w:t>
      </w:r>
      <w:r w:rsidR="00671072">
        <w:rPr>
          <w:rStyle w:val="CommentReference"/>
          <w:sz w:val="24"/>
          <w:szCs w:val="24"/>
        </w:rPr>
        <w:fldChar w:fldCharType="end"/>
      </w:r>
      <w:r w:rsidR="00481FD7">
        <w:rPr>
          <w:rStyle w:val="CommentReference"/>
          <w:sz w:val="24"/>
          <w:szCs w:val="24"/>
        </w:rPr>
        <w:t xml:space="preserve">. </w:t>
      </w:r>
    </w:p>
    <w:p w14:paraId="7BE25B5D" w14:textId="05053DD8" w:rsidR="00BD6949" w:rsidDel="004728D7" w:rsidRDefault="00BD6949" w:rsidP="00EA3C28">
      <w:pPr>
        <w:pStyle w:val="Heading2"/>
        <w:spacing w:before="0" w:line="360" w:lineRule="auto"/>
        <w:jc w:val="both"/>
        <w:rPr>
          <w:moveFrom w:id="378" w:author="Nathan Dorn" w:date="2024-06-12T11:58:00Z" w16du:dateUtc="2024-06-12T15:58:00Z"/>
        </w:rPr>
      </w:pPr>
      <w:moveFromRangeStart w:id="379" w:author="Nathan Dorn" w:date="2024-06-12T11:58:00Z" w:name="move169085896"/>
      <w:moveFrom w:id="380" w:author="Nathan Dorn" w:date="2024-06-12T11:58:00Z" w16du:dateUtc="2024-06-12T15:58:00Z">
        <w:r w:rsidRPr="00524172" w:rsidDel="004728D7">
          <w:t>Zero</w:t>
        </w:r>
        <w:r w:rsidDel="004728D7">
          <w:t>-</w:t>
        </w:r>
        <w:r w:rsidRPr="00524172" w:rsidDel="004728D7">
          <w:t>Population Growth Isocline</w:t>
        </w:r>
      </w:moveFrom>
    </w:p>
    <w:p w14:paraId="295FAE1C" w14:textId="585B2BB5" w:rsidR="00CC6D01" w:rsidRDefault="0058592F" w:rsidP="00EA3C28">
      <w:pPr>
        <w:spacing w:line="360" w:lineRule="auto"/>
        <w:jc w:val="both"/>
        <w:rPr>
          <w:rStyle w:val="CommentReference"/>
          <w:sz w:val="24"/>
          <w:szCs w:val="24"/>
        </w:rPr>
      </w:pPr>
      <w:moveFrom w:id="381" w:author="Nathan Dorn" w:date="2024-06-12T11:58:00Z" w16du:dateUtc="2024-06-12T15:58:00Z">
        <w:r w:rsidDel="004728D7">
          <w:tab/>
        </w:r>
        <w:r w:rsidRPr="008458E2" w:rsidDel="004728D7">
          <w:rPr>
            <w:rFonts w:cs="Times New Roman"/>
            <w:szCs w:val="24"/>
          </w:rPr>
          <w:t>We</w:t>
        </w:r>
        <w:r w:rsidR="00FC650C" w:rsidRPr="008458E2" w:rsidDel="004728D7">
          <w:rPr>
            <w:rFonts w:cs="Times New Roman"/>
            <w:szCs w:val="24"/>
          </w:rPr>
          <w:t xml:space="preserve"> used a </w:t>
        </w:r>
        <w:r w:rsidRPr="008458E2" w:rsidDel="004728D7">
          <w:rPr>
            <w:rFonts w:cs="Times New Roman"/>
            <w:szCs w:val="24"/>
          </w:rPr>
          <w:t>published</w:t>
        </w:r>
        <w:r w:rsidR="000F6878" w:rsidRPr="008458E2" w:rsidDel="004728D7">
          <w:rPr>
            <w:rFonts w:cs="Times New Roman"/>
            <w:szCs w:val="24"/>
          </w:rPr>
          <w:t xml:space="preserve"> stage-structured population model</w:t>
        </w:r>
        <w:r w:rsidR="00D249A3" w:rsidDel="004728D7">
          <w:rPr>
            <w:rFonts w:cs="Times New Roman"/>
            <w:szCs w:val="24"/>
          </w:rPr>
          <w:t xml:space="preserve"> </w:t>
        </w:r>
        <w:r w:rsidR="00D249A3" w:rsidDel="004728D7">
          <w:rPr>
            <w:rFonts w:cs="Times New Roman"/>
            <w:szCs w:val="24"/>
          </w:rPr>
          <w:fldChar w:fldCharType="begin"/>
        </w:r>
        <w:r w:rsidR="00546621" w:rsidDel="004728D7">
          <w:rPr>
            <w:rFonts w:cs="Times New Roman"/>
            <w:szCs w:val="24"/>
          </w:rPr>
          <w:instrText xml:space="preserve"> ADDIN ZOTERO_ITEM CSL_CITATION {"citationID":"VVXLKFDj","properties":{"formattedCitation":"(Darby et al., 2015)","plainCitation":"(Darby et al., 2015)","noteIndex":0},"citationItems":[{"id":"qDtGyITR/vv7biQ6G","uris":["http://www.mendeley.com/documents/?uuid=4b3bcdb2-9cf1-4953-bac5-5a7bf31b077a"],"itemData":{"DOI":"10.1007/s10980-015-0205-5","ISSN":"15729761","abstract":"Context: The Florida Everglades has diminished in size and its existing wetland hydrology has been altered. The endangered snail kite (Rostrhamus sociabilis) has nearly abandoned the Everglades, and its prey, the apple snail (Pomacea paludosa), has declined. Objective: We developed a population model (EverSnail) to understand apple snail response to inter- and intra-annual fluctuations in water depths over the Everglades landscape. EverSnail was developed as a tool to understand how apple snails respond to different hydrologic scenarios. Methods: EverSnail is an age- and size-structured, spatially-explicit landscape model of P. paludosa in the Everglades. Landscape-level inputs are water depth and air temperature. We conducted sensitivity analyses by running EverSnail with ±20 % the baseline value of eight parameters. Results: EverSnail was sensitive to changes in survival and water depth associated with reproduction. The EverSnail population varied with changes and/or differences in depth generally consistent with empirical data; site-specific comparisons to field data proved less reliable. A simulated 3-year wet period resulted in a shift in apple snail distribution, but little change in total abundance over the landscape. In contrast, a simulated 3-year succession of relatively dry years resulted in overall lower snail abundances. Conclusions: Comparisons of model output to empirical data indicate the need for more data to better understand, and eventually parameterize, several aspects of snail ecology in support of EverSnail. A primary value of EverSnail is its capacity to describe the relative response of snail abundance to alternative hydrologic scenarios considered for Everglades water management and restoration.","author":[{"dropping-particle":"","family":"Darby","given":"Philip C.","non-dropping-particle":"","parse-names":false,"suffix":""},{"dropping-particle":"","family":"DeAngelis","given":"Donald L.","non-dropping-particle":"","parse-names":false,"suffix":""},{"dropping-particle":"","family":"Romañach","given":"Stephanie S.","non-dropping-particle":"","parse-names":false,"suffix":""},{"dropping-particle":"","family":"Suir","given":"Kevin","non-dropping-particle":"","parse-names":false,"suffix":""},{"dropping-particle":"","family":"Bridevaux","given":"Joshua","non-dropping-particle":"","parse-names":false,"suffix":""}],"container-title":"Landscape Ecology","id":"W369gbw0/uR6ZpGQm","issue":"8","issued":{"date-parts":[["2015"]]},"page":"1497-1510","title":"Modeling apple snail population dynamics on the Everglades landscape","type":"article-journal","volume":"30"}}],"schema":"https://github.com/citation-style-language/schema/raw/master/csl-citation.json"} </w:instrText>
        </w:r>
        <w:r w:rsidR="00D249A3" w:rsidDel="004728D7">
          <w:rPr>
            <w:rFonts w:cs="Times New Roman"/>
            <w:szCs w:val="24"/>
          </w:rPr>
          <w:fldChar w:fldCharType="separate"/>
        </w:r>
        <w:r w:rsidR="00D249A3" w:rsidRPr="00D249A3" w:rsidDel="004728D7">
          <w:rPr>
            <w:rFonts w:cs="Times New Roman"/>
          </w:rPr>
          <w:t>(Darby et al., 2015)</w:t>
        </w:r>
        <w:r w:rsidR="00D249A3" w:rsidDel="004728D7">
          <w:rPr>
            <w:rFonts w:cs="Times New Roman"/>
            <w:szCs w:val="24"/>
          </w:rPr>
          <w:fldChar w:fldCharType="end"/>
        </w:r>
        <w:r w:rsidR="00FC650C" w:rsidRPr="008458E2" w:rsidDel="004728D7">
          <w:rPr>
            <w:rFonts w:cs="Times New Roman"/>
            <w:szCs w:val="24"/>
          </w:rPr>
          <w:t xml:space="preserve"> to </w:t>
        </w:r>
        <w:r w:rsidR="00AF6B94" w:rsidRPr="008458E2" w:rsidDel="004728D7">
          <w:rPr>
            <w:rFonts w:cs="Times New Roman"/>
            <w:szCs w:val="24"/>
          </w:rPr>
          <w:t>create zero</w:t>
        </w:r>
        <w:r w:rsidR="00946CB9" w:rsidDel="004728D7">
          <w:rPr>
            <w:rFonts w:cs="Times New Roman"/>
            <w:szCs w:val="24"/>
          </w:rPr>
          <w:t>-</w:t>
        </w:r>
        <w:r w:rsidR="00AF6B94" w:rsidRPr="008458E2" w:rsidDel="004728D7">
          <w:rPr>
            <w:rFonts w:cs="Times New Roman"/>
            <w:szCs w:val="24"/>
          </w:rPr>
          <w:t>population growth isocline</w:t>
        </w:r>
        <w:r w:rsidR="00962718" w:rsidDel="004728D7">
          <w:rPr>
            <w:rFonts w:cs="Times New Roman"/>
            <w:szCs w:val="24"/>
          </w:rPr>
          <w:t>s</w:t>
        </w:r>
        <w:r w:rsidR="00AF6B94" w:rsidRPr="008458E2" w:rsidDel="004728D7">
          <w:rPr>
            <w:rFonts w:cs="Times New Roman"/>
            <w:szCs w:val="24"/>
          </w:rPr>
          <w:t xml:space="preserve"> </w:t>
        </w:r>
        <w:r w:rsidR="00FC650C" w:rsidRPr="008458E2" w:rsidDel="004728D7">
          <w:rPr>
            <w:rFonts w:cs="Times New Roman"/>
            <w:szCs w:val="24"/>
          </w:rPr>
          <w:t>f</w:t>
        </w:r>
        <w:r w:rsidR="00962718" w:rsidDel="004728D7">
          <w:rPr>
            <w:rFonts w:cs="Times New Roman"/>
            <w:szCs w:val="24"/>
          </w:rPr>
          <w:t>rom</w:t>
        </w:r>
        <w:r w:rsidR="00FC650C" w:rsidRPr="008458E2" w:rsidDel="004728D7">
          <w:rPr>
            <w:rFonts w:cs="Times New Roman"/>
            <w:szCs w:val="24"/>
          </w:rPr>
          <w:t xml:space="preserve"> combinatorial reassessments </w:t>
        </w:r>
        <w:r w:rsidR="00AF6B94" w:rsidRPr="008458E2" w:rsidDel="004728D7">
          <w:rPr>
            <w:rFonts w:cs="Times New Roman"/>
            <w:szCs w:val="24"/>
          </w:rPr>
          <w:t xml:space="preserve">of two parameters, </w:t>
        </w:r>
        <w:r w:rsidR="002836F8" w:rsidDel="004728D7">
          <w:rPr>
            <w:rFonts w:cs="Times New Roman"/>
            <w:szCs w:val="24"/>
          </w:rPr>
          <w:t>growth</w:t>
        </w:r>
        <w:r w:rsidR="00FC650C" w:rsidRPr="008458E2" w:rsidDel="004728D7">
          <w:rPr>
            <w:rFonts w:cs="Times New Roman"/>
            <w:szCs w:val="24"/>
          </w:rPr>
          <w:t xml:space="preserve"> </w:t>
        </w:r>
        <w:r w:rsidR="00AF6B94" w:rsidRPr="008458E2" w:rsidDel="004728D7">
          <w:rPr>
            <w:rFonts w:cs="Times New Roman"/>
            <w:szCs w:val="24"/>
          </w:rPr>
          <w:t xml:space="preserve">and </w:t>
        </w:r>
        <w:r w:rsidR="005312C6" w:rsidDel="004728D7">
          <w:rPr>
            <w:rFonts w:cs="Times New Roman"/>
            <w:szCs w:val="24"/>
          </w:rPr>
          <w:t xml:space="preserve">survival </w:t>
        </w:r>
        <w:r w:rsidR="001C47A9" w:rsidRPr="008458E2" w:rsidDel="004728D7">
          <w:rPr>
            <w:rFonts w:cs="Times New Roman"/>
            <w:szCs w:val="24"/>
          </w:rPr>
          <w:t>(</w:t>
        </w:r>
        <w:r w:rsidR="005219B2" w:rsidDel="004728D7">
          <w:rPr>
            <w:rFonts w:cs="Times New Roman"/>
            <w:szCs w:val="24"/>
          </w:rPr>
          <w:t xml:space="preserve">FAS </w:t>
        </w:r>
        <w:r w:rsidR="001C47A9" w:rsidRPr="008458E2" w:rsidDel="004728D7">
          <w:rPr>
            <w:rFonts w:cs="Times New Roman"/>
            <w:szCs w:val="24"/>
          </w:rPr>
          <w:t>&lt; 10 mm SL)</w:t>
        </w:r>
        <w:r w:rsidR="00841791" w:rsidDel="004728D7">
          <w:rPr>
            <w:rFonts w:cs="Times New Roman"/>
            <w:szCs w:val="24"/>
          </w:rPr>
          <w:t xml:space="preserve"> under different hydrologic condition</w:t>
        </w:r>
        <w:r w:rsidR="005E361E" w:rsidDel="004728D7">
          <w:rPr>
            <w:rFonts w:cs="Times New Roman"/>
            <w:szCs w:val="24"/>
          </w:rPr>
          <w:t>s</w:t>
        </w:r>
        <w:r w:rsidR="00841791" w:rsidDel="004728D7">
          <w:rPr>
            <w:rFonts w:cs="Times New Roman"/>
            <w:szCs w:val="24"/>
          </w:rPr>
          <w:t xml:space="preserve"> important for reproduction </w:t>
        </w:r>
        <w:r w:rsidR="00841791" w:rsidRPr="0037105D" w:rsidDel="004728D7">
          <w:rPr>
            <w:rFonts w:cs="Times New Roman"/>
            <w:szCs w:val="24"/>
          </w:rPr>
          <w:t>(</w:t>
        </w:r>
        <w:r w:rsidR="0037105D" w:rsidDel="004728D7">
          <w:rPr>
            <w:rFonts w:cs="Times New Roman"/>
            <w:szCs w:val="24"/>
          </w:rPr>
          <w:t>Table S1</w:t>
        </w:r>
        <w:r w:rsidR="003B7D38" w:rsidDel="004728D7">
          <w:rPr>
            <w:rFonts w:cs="Times New Roman"/>
            <w:szCs w:val="24"/>
          </w:rPr>
          <w:t>; Figure 2</w:t>
        </w:r>
        <w:r w:rsidR="00841791" w:rsidDel="004728D7">
          <w:rPr>
            <w:rFonts w:cs="Times New Roman"/>
            <w:szCs w:val="24"/>
          </w:rPr>
          <w:t>)</w:t>
        </w:r>
        <w:r w:rsidR="001C47A9" w:rsidRPr="008458E2" w:rsidDel="004728D7">
          <w:rPr>
            <w:rFonts w:cs="Times New Roman"/>
            <w:szCs w:val="24"/>
          </w:rPr>
          <w:t>.</w:t>
        </w:r>
        <w:r w:rsidR="003E5D6C" w:rsidDel="004728D7">
          <w:rPr>
            <w:rFonts w:cs="Times New Roman"/>
            <w:szCs w:val="24"/>
          </w:rPr>
          <w:t xml:space="preserve"> The isocline</w:t>
        </w:r>
        <w:r w:rsidR="00CF7719" w:rsidDel="004728D7">
          <w:rPr>
            <w:rFonts w:cs="Times New Roman"/>
            <w:szCs w:val="24"/>
          </w:rPr>
          <w:t>s</w:t>
        </w:r>
        <w:r w:rsidR="003E5D6C" w:rsidDel="004728D7">
          <w:rPr>
            <w:rFonts w:cs="Times New Roman"/>
            <w:szCs w:val="24"/>
          </w:rPr>
          <w:t xml:space="preserve"> </w:t>
        </w:r>
        <w:r w:rsidR="00E56494" w:rsidDel="004728D7">
          <w:rPr>
            <w:rFonts w:cs="Times New Roman"/>
            <w:szCs w:val="24"/>
          </w:rPr>
          <w:t xml:space="preserve">graphically represent </w:t>
        </w:r>
        <w:r w:rsidR="00EB02AC" w:rsidDel="004728D7">
          <w:rPr>
            <w:rFonts w:cs="Times New Roman"/>
            <w:szCs w:val="24"/>
          </w:rPr>
          <w:t>if the population</w:t>
        </w:r>
        <w:r w:rsidR="00E56494" w:rsidDel="004728D7">
          <w:rPr>
            <w:rFonts w:cs="Times New Roman"/>
            <w:szCs w:val="24"/>
          </w:rPr>
          <w:t xml:space="preserve"> growing, declining, or </w:t>
        </w:r>
        <w:r w:rsidR="00E56494" w:rsidDel="004728D7">
          <w:rPr>
            <w:rFonts w:cs="Times New Roman"/>
            <w:szCs w:val="24"/>
          </w:rPr>
          <w:lastRenderedPageBreak/>
          <w:t xml:space="preserve">at replacement under many juvenile </w:t>
        </w:r>
        <w:r w:rsidR="002A6D85" w:rsidDel="004728D7">
          <w:rPr>
            <w:rFonts w:cs="Times New Roman"/>
            <w:szCs w:val="24"/>
          </w:rPr>
          <w:t>growth</w:t>
        </w:r>
        <w:r w:rsidR="00E56494" w:rsidDel="004728D7">
          <w:rPr>
            <w:rFonts w:cs="Times New Roman"/>
            <w:szCs w:val="24"/>
          </w:rPr>
          <w:t xml:space="preserve"> and survival rates</w:t>
        </w:r>
        <w:r w:rsidR="00571A97" w:rsidDel="004728D7">
          <w:rPr>
            <w:rFonts w:cs="Times New Roman"/>
            <w:szCs w:val="24"/>
          </w:rPr>
          <w:t xml:space="preserve"> given </w:t>
        </w:r>
        <w:r w:rsidR="000F53B9" w:rsidDel="004728D7">
          <w:rPr>
            <w:rFonts w:cs="Times New Roman"/>
            <w:szCs w:val="24"/>
          </w:rPr>
          <w:t>the two</w:t>
        </w:r>
        <w:r w:rsidR="00571A97" w:rsidDel="004728D7">
          <w:rPr>
            <w:rFonts w:cs="Times New Roman"/>
            <w:szCs w:val="24"/>
          </w:rPr>
          <w:t xml:space="preserve"> hydrologic </w:t>
        </w:r>
        <w:r w:rsidR="00946CB9" w:rsidDel="004728D7">
          <w:rPr>
            <w:rFonts w:cs="Times New Roman"/>
            <w:szCs w:val="24"/>
          </w:rPr>
          <w:t>treatments</w:t>
        </w:r>
        <w:r w:rsidR="000F53B9" w:rsidDel="004728D7">
          <w:rPr>
            <w:rFonts w:cs="Times New Roman"/>
            <w:szCs w:val="24"/>
          </w:rPr>
          <w:t xml:space="preserve"> in LILA</w:t>
        </w:r>
        <w:r w:rsidR="00B97458" w:rsidDel="004728D7">
          <w:rPr>
            <w:rFonts w:cs="Times New Roman"/>
            <w:szCs w:val="24"/>
          </w:rPr>
          <w:t xml:space="preserve"> that affect reproduction</w:t>
        </w:r>
        <w:r w:rsidR="00571A97" w:rsidDel="004728D7">
          <w:rPr>
            <w:rFonts w:cs="Times New Roman"/>
            <w:szCs w:val="24"/>
          </w:rPr>
          <w:t xml:space="preserve"> (</w:t>
        </w:r>
        <w:r w:rsidR="009656FE" w:rsidDel="004728D7">
          <w:rPr>
            <w:rFonts w:cs="Times New Roman"/>
            <w:szCs w:val="24"/>
          </w:rPr>
          <w:t>Figure 2</w:t>
        </w:r>
        <w:r w:rsidR="00571A97" w:rsidDel="004728D7">
          <w:rPr>
            <w:rFonts w:cs="Times New Roman"/>
            <w:szCs w:val="24"/>
          </w:rPr>
          <w:t>).</w:t>
        </w:r>
        <w:r w:rsidR="00C5007F" w:rsidRPr="00C5007F" w:rsidDel="004728D7">
          <w:rPr>
            <w:rStyle w:val="CommentReference"/>
            <w:sz w:val="24"/>
            <w:szCs w:val="24"/>
          </w:rPr>
          <w:t xml:space="preserve"> </w:t>
        </w:r>
        <w:r w:rsidR="00B21787" w:rsidDel="004728D7">
          <w:rPr>
            <w:rStyle w:val="CommentReference"/>
            <w:sz w:val="24"/>
            <w:szCs w:val="24"/>
          </w:rPr>
          <w:t xml:space="preserve">The model was coded in R </w:t>
        </w:r>
        <w:r w:rsidR="002836F8" w:rsidDel="004728D7">
          <w:rPr>
            <w:rStyle w:val="CommentReference"/>
            <w:sz w:val="24"/>
            <w:szCs w:val="24"/>
          </w:rPr>
          <w:t xml:space="preserve">using the original parameters although a few parameters were changed to reflect recent changes in understanding of FAS life history </w:t>
        </w:r>
        <w:r w:rsidR="00B21787" w:rsidDel="004728D7">
          <w:rPr>
            <w:rStyle w:val="CommentReference"/>
            <w:sz w:val="24"/>
            <w:szCs w:val="24"/>
          </w:rPr>
          <w:t>(</w:t>
        </w:r>
        <w:r w:rsidR="007E0CE5" w:rsidDel="004728D7">
          <w:rPr>
            <w:rStyle w:val="CommentReference"/>
            <w:sz w:val="24"/>
            <w:szCs w:val="24"/>
          </w:rPr>
          <w:t>Table S1</w:t>
        </w:r>
        <w:r w:rsidR="00B21787" w:rsidDel="004728D7">
          <w:rPr>
            <w:rStyle w:val="CommentReference"/>
            <w:sz w:val="24"/>
            <w:szCs w:val="24"/>
          </w:rPr>
          <w:t>, Darby et al. 2015)</w:t>
        </w:r>
        <w:r w:rsidR="00D1587C" w:rsidDel="004728D7">
          <w:rPr>
            <w:rStyle w:val="CommentReference"/>
            <w:sz w:val="24"/>
            <w:szCs w:val="24"/>
          </w:rPr>
          <w:t>.</w:t>
        </w:r>
      </w:moveFrom>
      <w:moveFromRangeEnd w:id="379"/>
      <w:r w:rsidR="00D1587C">
        <w:rPr>
          <w:rStyle w:val="CommentReference"/>
          <w:sz w:val="24"/>
          <w:szCs w:val="24"/>
        </w:rPr>
        <w:t xml:space="preserve"> </w:t>
      </w:r>
    </w:p>
    <w:p w14:paraId="71424DB3" w14:textId="77777777" w:rsidR="00350196" w:rsidRPr="004B69A1" w:rsidRDefault="00350196" w:rsidP="00EA3C28">
      <w:pPr>
        <w:spacing w:line="360" w:lineRule="auto"/>
        <w:jc w:val="both"/>
        <w:rPr>
          <w:rStyle w:val="CommentReference"/>
          <w:i/>
          <w:iCs/>
          <w:sz w:val="24"/>
          <w:szCs w:val="24"/>
        </w:rPr>
      </w:pPr>
      <w:r w:rsidRPr="004B69A1">
        <w:rPr>
          <w:rStyle w:val="CommentReference"/>
          <w:i/>
          <w:iCs/>
          <w:sz w:val="24"/>
          <w:szCs w:val="24"/>
        </w:rPr>
        <w:t>Replication Statemen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350196" w:rsidRPr="00620AAB" w14:paraId="0DD50B9B" w14:textId="77777777" w:rsidTr="00F82735">
        <w:tc>
          <w:tcPr>
            <w:tcW w:w="3116" w:type="dxa"/>
            <w:tcBorders>
              <w:top w:val="single" w:sz="4" w:space="0" w:color="auto"/>
              <w:bottom w:val="single" w:sz="4" w:space="0" w:color="auto"/>
            </w:tcBorders>
            <w:vAlign w:val="center"/>
          </w:tcPr>
          <w:p w14:paraId="17ABBAD9" w14:textId="77777777" w:rsidR="00350196" w:rsidRPr="00620AAB" w:rsidRDefault="00350196" w:rsidP="00EA3C28">
            <w:pPr>
              <w:spacing w:line="360" w:lineRule="auto"/>
              <w:jc w:val="both"/>
              <w:rPr>
                <w:rFonts w:cs="Times New Roman"/>
                <w:b/>
                <w:bCs/>
                <w:szCs w:val="24"/>
              </w:rPr>
            </w:pPr>
            <w:r w:rsidRPr="00620AAB">
              <w:rPr>
                <w:rFonts w:cs="Times New Roman"/>
                <w:b/>
                <w:bCs/>
                <w:szCs w:val="24"/>
              </w:rPr>
              <w:t>Scale of inference</w:t>
            </w:r>
          </w:p>
        </w:tc>
        <w:tc>
          <w:tcPr>
            <w:tcW w:w="3117" w:type="dxa"/>
            <w:tcBorders>
              <w:top w:val="single" w:sz="4" w:space="0" w:color="auto"/>
              <w:bottom w:val="single" w:sz="4" w:space="0" w:color="auto"/>
            </w:tcBorders>
            <w:vAlign w:val="center"/>
          </w:tcPr>
          <w:p w14:paraId="322BE32F" w14:textId="77777777" w:rsidR="00350196" w:rsidRPr="00620AAB" w:rsidRDefault="00350196" w:rsidP="00EA3C28">
            <w:pPr>
              <w:spacing w:line="360" w:lineRule="auto"/>
              <w:jc w:val="both"/>
              <w:rPr>
                <w:rFonts w:cs="Times New Roman"/>
                <w:b/>
                <w:bCs/>
                <w:szCs w:val="24"/>
              </w:rPr>
            </w:pPr>
            <w:r w:rsidRPr="00620AAB">
              <w:rPr>
                <w:rFonts w:cs="Times New Roman"/>
                <w:b/>
                <w:bCs/>
                <w:szCs w:val="24"/>
              </w:rPr>
              <w:t>Scale at which the factor of interest is applied</w:t>
            </w:r>
          </w:p>
        </w:tc>
        <w:tc>
          <w:tcPr>
            <w:tcW w:w="3117" w:type="dxa"/>
            <w:tcBorders>
              <w:top w:val="single" w:sz="4" w:space="0" w:color="auto"/>
              <w:bottom w:val="single" w:sz="4" w:space="0" w:color="auto"/>
            </w:tcBorders>
            <w:vAlign w:val="center"/>
          </w:tcPr>
          <w:p w14:paraId="58B75F6F" w14:textId="77777777" w:rsidR="00350196" w:rsidRPr="00620AAB" w:rsidRDefault="00350196" w:rsidP="00EA3C28">
            <w:pPr>
              <w:spacing w:line="360" w:lineRule="auto"/>
              <w:jc w:val="both"/>
              <w:rPr>
                <w:rFonts w:cs="Times New Roman"/>
                <w:b/>
                <w:bCs/>
                <w:szCs w:val="24"/>
              </w:rPr>
            </w:pPr>
            <w:r w:rsidRPr="00620AAB">
              <w:rPr>
                <w:rFonts w:cs="Times New Roman"/>
                <w:b/>
                <w:bCs/>
                <w:szCs w:val="24"/>
              </w:rPr>
              <w:t>Number of replicates at the appropriate scale</w:t>
            </w:r>
          </w:p>
        </w:tc>
      </w:tr>
      <w:tr w:rsidR="00350196" w14:paraId="546E2D3D" w14:textId="77777777" w:rsidTr="00F82735">
        <w:tc>
          <w:tcPr>
            <w:tcW w:w="3116" w:type="dxa"/>
            <w:tcBorders>
              <w:top w:val="single" w:sz="4" w:space="0" w:color="auto"/>
            </w:tcBorders>
            <w:vAlign w:val="center"/>
          </w:tcPr>
          <w:p w14:paraId="412AEA76" w14:textId="77777777" w:rsidR="00350196" w:rsidRPr="00D225DC" w:rsidRDefault="00350196" w:rsidP="00EA3C28">
            <w:pPr>
              <w:spacing w:line="360" w:lineRule="auto"/>
              <w:jc w:val="both"/>
              <w:rPr>
                <w:rFonts w:cs="Times New Roman"/>
                <w:szCs w:val="24"/>
              </w:rPr>
            </w:pPr>
            <w:r>
              <w:rPr>
                <w:rFonts w:cs="Times New Roman"/>
                <w:szCs w:val="24"/>
              </w:rPr>
              <w:t>Population</w:t>
            </w:r>
          </w:p>
        </w:tc>
        <w:tc>
          <w:tcPr>
            <w:tcW w:w="3117" w:type="dxa"/>
            <w:tcBorders>
              <w:top w:val="single" w:sz="4" w:space="0" w:color="auto"/>
            </w:tcBorders>
            <w:vAlign w:val="center"/>
          </w:tcPr>
          <w:p w14:paraId="267190B4" w14:textId="77777777" w:rsidR="00350196" w:rsidRPr="004B69A1" w:rsidRDefault="00350196" w:rsidP="00EA3C28">
            <w:pPr>
              <w:spacing w:line="360" w:lineRule="auto"/>
              <w:jc w:val="both"/>
              <w:rPr>
                <w:rFonts w:cs="Times New Roman"/>
                <w:szCs w:val="24"/>
              </w:rPr>
            </w:pPr>
            <w:r>
              <w:rPr>
                <w:rFonts w:cs="Times New Roman"/>
                <w:szCs w:val="24"/>
              </w:rPr>
              <w:t>Population</w:t>
            </w:r>
          </w:p>
        </w:tc>
        <w:tc>
          <w:tcPr>
            <w:tcW w:w="3117" w:type="dxa"/>
            <w:tcBorders>
              <w:top w:val="single" w:sz="4" w:space="0" w:color="auto"/>
            </w:tcBorders>
            <w:vAlign w:val="center"/>
          </w:tcPr>
          <w:p w14:paraId="6DC90914" w14:textId="77777777" w:rsidR="00350196" w:rsidRPr="004B69A1" w:rsidRDefault="00350196" w:rsidP="00EA3C28">
            <w:pPr>
              <w:spacing w:line="360" w:lineRule="auto"/>
              <w:jc w:val="both"/>
              <w:rPr>
                <w:rFonts w:cs="Times New Roman"/>
                <w:szCs w:val="24"/>
              </w:rPr>
            </w:pPr>
            <w:commentRangeStart w:id="382"/>
            <w:r w:rsidRPr="004B69A1">
              <w:rPr>
                <w:rFonts w:cs="Times New Roman"/>
                <w:szCs w:val="24"/>
              </w:rPr>
              <w:t>3-</w:t>
            </w:r>
            <w:r>
              <w:rPr>
                <w:rFonts w:cs="Times New Roman"/>
                <w:szCs w:val="24"/>
              </w:rPr>
              <w:t>4</w:t>
            </w:r>
            <w:commentRangeEnd w:id="382"/>
            <w:r w:rsidR="005E300C">
              <w:rPr>
                <w:rStyle w:val="CommentReference"/>
              </w:rPr>
              <w:commentReference w:id="382"/>
            </w:r>
          </w:p>
        </w:tc>
      </w:tr>
    </w:tbl>
    <w:bookmarkEnd w:id="226"/>
    <w:bookmarkEnd w:id="227"/>
    <w:p w14:paraId="1103D7A4" w14:textId="37299EE3" w:rsidR="00695B5F" w:rsidRPr="00695B5F" w:rsidRDefault="001E648E" w:rsidP="00EA3C28">
      <w:pPr>
        <w:pStyle w:val="Heading2"/>
        <w:spacing w:before="0" w:line="360" w:lineRule="auto"/>
        <w:jc w:val="both"/>
      </w:pPr>
      <w:r>
        <w:t>Survival Rates</w:t>
      </w:r>
    </w:p>
    <w:p w14:paraId="7F2B903D" w14:textId="7648CEDF" w:rsidR="00695B5F" w:rsidRPr="00524172" w:rsidRDefault="00BA7AC5" w:rsidP="00EA3C28">
      <w:pPr>
        <w:pStyle w:val="NATESTYLE1CommonCollege"/>
        <w:spacing w:line="360" w:lineRule="auto"/>
        <w:ind w:firstLine="720"/>
        <w:jc w:val="both"/>
      </w:pPr>
      <w:r>
        <w:t xml:space="preserve">We conducted tethering experiments to </w:t>
      </w:r>
      <w:del w:id="383" w:author="Nathan Dorn" w:date="2024-06-12T10:18:00Z" w16du:dateUtc="2024-06-12T14:18:00Z">
        <w:r w:rsidDel="00A914FE">
          <w:delText xml:space="preserve">1) </w:delText>
        </w:r>
      </w:del>
      <w:ins w:id="384" w:author="Nathan Dorn" w:date="2024-06-12T10:18:00Z" w16du:dateUtc="2024-06-12T14:18:00Z">
        <w:r w:rsidR="00C034C5">
          <w:t xml:space="preserve">measure survival of snails &lt; 10 mm SL in LILA and in WCA3A each season to relate to the zero-population growth isocline.  </w:t>
        </w:r>
      </w:ins>
      <w:ins w:id="385" w:author="Nathan Dorn" w:date="2024-06-12T10:19:00Z" w16du:dateUtc="2024-06-12T14:19:00Z">
        <w:r w:rsidR="00A914FE">
          <w:t xml:space="preserve">The experiments in the LILA wetlands also allowed us to </w:t>
        </w:r>
      </w:ins>
      <w:r>
        <w:t>test for</w:t>
      </w:r>
      <w:r w:rsidR="004472A5" w:rsidRPr="00524172">
        <w:t xml:space="preserve"> size-dependent survival</w:t>
      </w:r>
      <w:ins w:id="386" w:author="Nathan Dorn" w:date="2024-06-12T10:19:00Z" w16du:dateUtc="2024-06-12T14:19:00Z">
        <w:r w:rsidR="00A914FE">
          <w:t xml:space="preserve"> more </w:t>
        </w:r>
        <w:proofErr w:type="spellStart"/>
        <w:r w:rsidR="00A914FE">
          <w:t>broadly.</w:t>
        </w:r>
      </w:ins>
      <w:del w:id="387" w:author="Nathan Dorn" w:date="2024-06-12T10:19:00Z" w16du:dateUtc="2024-06-12T14:19:00Z">
        <w:r w:rsidR="00362BEF" w:rsidDel="00A914FE">
          <w:delText>,</w:delText>
        </w:r>
        <w:r w:rsidR="004472A5" w:rsidRPr="00524172" w:rsidDel="00A914FE">
          <w:delText xml:space="preserve"> </w:delText>
        </w:r>
        <w:r w:rsidR="00362BEF" w:rsidDel="00A914FE">
          <w:delText xml:space="preserve">2) </w:delText>
        </w:r>
        <w:r w:rsidR="004472A5" w:rsidRPr="00524172" w:rsidDel="00A914FE">
          <w:delText>test for differences in survival between seasons</w:delText>
        </w:r>
        <w:r w:rsidR="00362BEF" w:rsidDel="00A914FE">
          <w:delText xml:space="preserve">, and </w:delText>
        </w:r>
        <w:r w:rsidR="00E61D53" w:rsidDel="00A914FE">
          <w:delText>3</w:delText>
        </w:r>
        <w:r w:rsidR="00362BEF" w:rsidDel="00A914FE">
          <w:delText>)</w:delText>
        </w:r>
        <w:r w:rsidR="0066334F" w:rsidDel="00A914FE">
          <w:delText xml:space="preserve"> </w:delText>
        </w:r>
      </w:del>
      <w:del w:id="388" w:author="Nathan Dorn" w:date="2024-06-12T10:18:00Z" w16du:dateUtc="2024-06-12T14:18:00Z">
        <w:r w:rsidR="00F31F82" w:rsidDel="00C034C5">
          <w:delText xml:space="preserve">measure </w:delText>
        </w:r>
        <w:r w:rsidR="00746992" w:rsidDel="00C034C5">
          <w:delText>survival</w:delText>
        </w:r>
        <w:r w:rsidR="00A65D62" w:rsidDel="00C034C5">
          <w:delText xml:space="preserve"> of snails &lt; 10 mm SL</w:delText>
        </w:r>
        <w:r w:rsidR="00F31F82" w:rsidDel="00C034C5">
          <w:delText xml:space="preserve"> </w:delText>
        </w:r>
        <w:r w:rsidR="0066334F" w:rsidDel="00C034C5">
          <w:delText xml:space="preserve">in LILA and </w:delText>
        </w:r>
        <w:r w:rsidR="003F563C" w:rsidDel="00C034C5">
          <w:delText>in WCA3A</w:delText>
        </w:r>
        <w:r w:rsidR="0066334F" w:rsidDel="00C034C5">
          <w:delText xml:space="preserve"> </w:delText>
        </w:r>
        <w:r w:rsidR="00C8632E" w:rsidDel="00C034C5">
          <w:delText xml:space="preserve">each season </w:delText>
        </w:r>
        <w:r w:rsidR="00856563" w:rsidDel="00C034C5">
          <w:delText>to relate to the zero-population growth isocline</w:delText>
        </w:r>
        <w:r w:rsidR="004472A5" w:rsidRPr="00524172" w:rsidDel="00C034C5">
          <w:delText>.</w:delText>
        </w:r>
        <w:r w:rsidR="00981992" w:rsidDel="00C034C5">
          <w:delText xml:space="preserve"> </w:delText>
        </w:r>
      </w:del>
      <w:r w:rsidR="00A23104">
        <w:t>We</w:t>
      </w:r>
      <w:proofErr w:type="spellEnd"/>
      <w:r w:rsidR="00A23104">
        <w:t xml:space="preserve"> </w:t>
      </w:r>
      <w:r w:rsidR="00A42946">
        <w:t>tested</w:t>
      </w:r>
      <w:r w:rsidR="00A23104">
        <w:t xml:space="preserve"> size-</w:t>
      </w:r>
      <w:r w:rsidR="00F75B34">
        <w:t xml:space="preserve"> and season-dependent</w:t>
      </w:r>
      <w:r w:rsidR="00A23104">
        <w:t xml:space="preserve"> survival in </w:t>
      </w:r>
      <w:r w:rsidR="006730AE">
        <w:t xml:space="preserve">two wetlands in </w:t>
      </w:r>
      <w:r w:rsidR="00A23104">
        <w:t xml:space="preserve">LILA by tethering </w:t>
      </w:r>
      <w:ins w:id="389" w:author="Nathan Dorn" w:date="2024-06-12T10:23:00Z" w16du:dateUtc="2024-06-12T14:23:00Z">
        <w:r w:rsidR="00A200C4">
          <w:t xml:space="preserve">lab-reared juvenile </w:t>
        </w:r>
      </w:ins>
      <w:r w:rsidR="00A23104">
        <w:t xml:space="preserve">snails </w:t>
      </w:r>
      <w:del w:id="390" w:author="Nathan Dorn" w:date="2024-06-12T10:23:00Z" w16du:dateUtc="2024-06-12T14:23:00Z">
        <w:r w:rsidR="00A23104" w:rsidDel="00A200C4">
          <w:delText xml:space="preserve">across </w:delText>
        </w:r>
      </w:del>
      <w:ins w:id="391" w:author="Nathan Dorn" w:date="2024-06-12T10:23:00Z" w16du:dateUtc="2024-06-12T14:23:00Z">
        <w:r w:rsidR="00A200C4">
          <w:t xml:space="preserve">from </w:t>
        </w:r>
      </w:ins>
      <w:r w:rsidR="004B39BA">
        <w:t>hatchling</w:t>
      </w:r>
      <w:r w:rsidR="00A23104">
        <w:t xml:space="preserve"> to </w:t>
      </w:r>
      <w:r w:rsidR="00913794">
        <w:t>adult</w:t>
      </w:r>
      <w:r w:rsidR="00A23104">
        <w:t xml:space="preserve"> sizes (3-</w:t>
      </w:r>
      <w:r w:rsidR="00913794">
        <w:t>3</w:t>
      </w:r>
      <w:r w:rsidR="00494926">
        <w:t>0</w:t>
      </w:r>
      <w:r w:rsidR="00A23104">
        <w:t xml:space="preserve"> mm SL)</w:t>
      </w:r>
      <w:r w:rsidR="00DB0033">
        <w:t xml:space="preserve"> each season</w:t>
      </w:r>
      <w:r w:rsidR="00A46813">
        <w:t xml:space="preserve"> and measuring 24 h survival</w:t>
      </w:r>
      <w:r w:rsidR="00DB0033">
        <w:t>.</w:t>
      </w:r>
      <w:r w:rsidR="001C25A2">
        <w:t xml:space="preserve"> </w:t>
      </w:r>
      <w:r w:rsidR="00D72190">
        <w:t>In</w:t>
      </w:r>
      <w:r w:rsidR="002B1297">
        <w:t xml:space="preserve"> </w:t>
      </w:r>
      <w:r w:rsidR="00A515EC">
        <w:t>WCA3A,</w:t>
      </w:r>
      <w:r w:rsidR="002B1297">
        <w:t xml:space="preserve"> we only</w:t>
      </w:r>
      <w:r w:rsidR="00673001">
        <w:t xml:space="preserve"> tethered juvenile snails (3-10 mm</w:t>
      </w:r>
      <w:r w:rsidR="003A56A6">
        <w:t xml:space="preserve"> </w:t>
      </w:r>
      <w:r w:rsidR="00673001">
        <w:t>SL).</w:t>
      </w:r>
      <w:r w:rsidR="002B1297">
        <w:t xml:space="preserve"> </w:t>
      </w:r>
      <w:r w:rsidR="00FE78C5">
        <w:t xml:space="preserve">Each tethering experiment was conducted by </w:t>
      </w:r>
      <w:del w:id="392" w:author="Nathan Dorn" w:date="2024-06-12T10:21:00Z" w16du:dateUtc="2024-06-12T14:21:00Z">
        <w:r w:rsidR="00FE78C5" w:rsidDel="00340B59">
          <w:delText xml:space="preserve">placing </w:delText>
        </w:r>
      </w:del>
      <w:ins w:id="393" w:author="Nathan Dorn" w:date="2024-06-12T10:21:00Z" w16du:dateUtc="2024-06-12T14:21:00Z">
        <w:r w:rsidR="00340B59">
          <w:t xml:space="preserve">attaching </w:t>
        </w:r>
      </w:ins>
      <w:r w:rsidR="00F40E01">
        <w:t>snail</w:t>
      </w:r>
      <w:r w:rsidR="003F563C">
        <w:t>s</w:t>
      </w:r>
      <w:ins w:id="394" w:author="Nathan Dorn" w:date="2024-06-12T10:21:00Z" w16du:dateUtc="2024-06-12T14:21:00Z">
        <w:r w:rsidR="00340B59">
          <w:t xml:space="preserve"> to </w:t>
        </w:r>
        <w:r w:rsidR="00A200C4">
          <w:t>PVC poles with monofilament line</w:t>
        </w:r>
      </w:ins>
      <w:r w:rsidR="00F40E01">
        <w:t xml:space="preserve"> </w:t>
      </w:r>
      <w:r w:rsidR="00A46813">
        <w:t xml:space="preserve">on </w:t>
      </w:r>
      <w:del w:id="395" w:author="Nathan Dorn" w:date="2024-06-12T10:21:00Z" w16du:dateUtc="2024-06-12T14:21:00Z">
        <w:r w:rsidR="00FE78C5" w:rsidDel="00A200C4">
          <w:delText xml:space="preserve">two </w:delText>
        </w:r>
      </w:del>
      <w:r w:rsidR="00F40E01">
        <w:t>transects</w:t>
      </w:r>
      <w:r w:rsidR="00A46813">
        <w:t xml:space="preserve"> </w:t>
      </w:r>
      <w:ins w:id="396" w:author="Nathan Dorn" w:date="2024-06-12T10:21:00Z" w16du:dateUtc="2024-06-12T14:21:00Z">
        <w:r w:rsidR="00A200C4">
          <w:t>with</w:t>
        </w:r>
      </w:ins>
      <w:r w:rsidR="00A46813">
        <w:t>in the sloughs</w:t>
      </w:r>
      <w:r w:rsidR="00220520">
        <w:t xml:space="preserve"> (Figure </w:t>
      </w:r>
      <w:r w:rsidR="00422D3F">
        <w:t>3</w:t>
      </w:r>
      <w:r w:rsidR="00220520">
        <w:t>)</w:t>
      </w:r>
      <w:r w:rsidR="00F40E01">
        <w:t xml:space="preserve">. </w:t>
      </w:r>
      <w:commentRangeStart w:id="397"/>
      <w:r w:rsidR="00F40E01" w:rsidRPr="00524172">
        <w:t xml:space="preserve">The transects </w:t>
      </w:r>
      <w:r w:rsidR="00E10EEC">
        <w:t>attempted</w:t>
      </w:r>
      <w:r w:rsidR="00A46813">
        <w:t xml:space="preserve"> to capture potential spatial variation in survival and were </w:t>
      </w:r>
      <w:r w:rsidR="009E3E1D">
        <w:t>arranged</w:t>
      </w:r>
      <w:r w:rsidR="00F40E01" w:rsidRPr="00524172">
        <w:t xml:space="preserve"> “near” </w:t>
      </w:r>
      <w:r w:rsidR="006714C4">
        <w:t>or</w:t>
      </w:r>
      <w:r w:rsidR="00F40E01" w:rsidRPr="00524172">
        <w:t xml:space="preserve"> “far” </w:t>
      </w:r>
      <w:r w:rsidR="006714C4">
        <w:t xml:space="preserve">from the ridge edge </w:t>
      </w:r>
      <w:r w:rsidR="009E3E1D">
        <w:t>(</w:t>
      </w:r>
      <w:r w:rsidR="004C0F05">
        <w:t xml:space="preserve">~5m and </w:t>
      </w:r>
      <w:r w:rsidR="00F40E01" w:rsidRPr="00524172">
        <w:t>15</w:t>
      </w:r>
      <w:r w:rsidR="009E3E1D">
        <w:t>-</w:t>
      </w:r>
      <w:r w:rsidR="00F40E01" w:rsidRPr="00524172">
        <w:t>20m</w:t>
      </w:r>
      <w:r w:rsidR="004C0F05">
        <w:t>, respectivel</w:t>
      </w:r>
      <w:r w:rsidR="00E10EEC">
        <w:t>y</w:t>
      </w:r>
      <w:r w:rsidR="004C0F05">
        <w:t>)</w:t>
      </w:r>
      <w:r w:rsidR="00F40E01" w:rsidRPr="00524172">
        <w:t>.</w:t>
      </w:r>
      <w:r w:rsidR="00F40E01">
        <w:t xml:space="preserve"> </w:t>
      </w:r>
      <w:r w:rsidR="00853A18">
        <w:t>Across transects, t</w:t>
      </w:r>
      <w:r w:rsidR="00F40E01" w:rsidRPr="00524172">
        <w:t xml:space="preserve">ethered snails were placed </w:t>
      </w:r>
      <w:del w:id="398" w:author="Nathan Dorn" w:date="2024-06-12T10:22:00Z" w16du:dateUtc="2024-06-12T14:22:00Z">
        <w:r w:rsidR="009E3E1D" w:rsidDel="00A200C4">
          <w:delText>≥2</w:delText>
        </w:r>
        <w:r w:rsidR="00F40E01" w:rsidRPr="00524172" w:rsidDel="00A200C4">
          <w:delText xml:space="preserve"> m </w:delText>
        </w:r>
      </w:del>
      <w:r w:rsidR="00F40E01" w:rsidRPr="00524172">
        <w:t>apart to increase spatial representation and independence</w:t>
      </w:r>
      <w:r w:rsidR="002D1C9B">
        <w:t xml:space="preserve"> (Figure </w:t>
      </w:r>
      <w:r w:rsidR="00422D3F">
        <w:t>3</w:t>
      </w:r>
      <w:r w:rsidR="002D1C9B">
        <w:t>)</w:t>
      </w:r>
      <w:r w:rsidR="00F40E01" w:rsidRPr="00524172">
        <w:t xml:space="preserve">. </w:t>
      </w:r>
      <w:r w:rsidR="00AA47A2">
        <w:t>We</w:t>
      </w:r>
      <w:r w:rsidR="001F76CD">
        <w:t xml:space="preserve"> include</w:t>
      </w:r>
      <w:r w:rsidR="00AA47A2">
        <w:t>d</w:t>
      </w:r>
      <w:r w:rsidR="001F76CD">
        <w:t xml:space="preserve"> </w:t>
      </w:r>
      <w:r w:rsidR="00915E36">
        <w:t>5</w:t>
      </w:r>
      <w:r w:rsidR="009357FC">
        <w:t>-</w:t>
      </w:r>
      <w:r w:rsidR="00136BFE">
        <w:t>10</w:t>
      </w:r>
      <w:r w:rsidR="009357FC">
        <w:t xml:space="preserve"> </w:t>
      </w:r>
      <w:r w:rsidR="001F76CD">
        <w:t xml:space="preserve">replicates of </w:t>
      </w:r>
      <w:r w:rsidR="009357FC">
        <w:t>3-mm size increments</w:t>
      </w:r>
      <w:r w:rsidR="004472A5" w:rsidRPr="00524172">
        <w:t xml:space="preserve"> (i.e., 3-6mm, 6-9mm, 9-12mm,12-15mm, 15-18mm, 18-21mm, and &gt;21mm SL)</w:t>
      </w:r>
      <w:r w:rsidR="00915E36">
        <w:t xml:space="preserve"> on each transect</w:t>
      </w:r>
      <w:r w:rsidR="00136BFE">
        <w:t xml:space="preserve"> in LILA and </w:t>
      </w:r>
      <w:r w:rsidR="007440EC">
        <w:t>10-</w:t>
      </w:r>
      <w:r w:rsidR="00136BFE">
        <w:t xml:space="preserve">15 replicates </w:t>
      </w:r>
      <w:r w:rsidR="000928D1">
        <w:t>of</w:t>
      </w:r>
      <w:r w:rsidR="00136BFE">
        <w:t xml:space="preserve"> each 3-mm size increment</w:t>
      </w:r>
      <w:r w:rsidR="00621389">
        <w:t xml:space="preserve"> (i.e., 3-6mm, 6-9 mm, &gt;</w:t>
      </w:r>
      <w:r w:rsidR="00C818AB">
        <w:t>9</w:t>
      </w:r>
      <w:r w:rsidR="00621389">
        <w:t xml:space="preserve"> mm)</w:t>
      </w:r>
      <w:r w:rsidR="00136BFE">
        <w:t xml:space="preserve"> </w:t>
      </w:r>
      <w:r w:rsidR="00621389">
        <w:t xml:space="preserve">in </w:t>
      </w:r>
      <w:r w:rsidR="00AA47A2">
        <w:t>WCA3A</w:t>
      </w:r>
      <w:r w:rsidR="00621389">
        <w:t xml:space="preserve">. </w:t>
      </w:r>
      <w:commentRangeEnd w:id="397"/>
      <w:r w:rsidR="00A200C4">
        <w:rPr>
          <w:rStyle w:val="CommentReference"/>
          <w:rFonts w:cstheme="minorBidi"/>
        </w:rPr>
        <w:commentReference w:id="397"/>
      </w:r>
      <w:r w:rsidR="00A24E82" w:rsidRPr="00524172">
        <w:t xml:space="preserve">Snails were tethered by gluing 20 cm of either 2.4 </w:t>
      </w:r>
      <w:proofErr w:type="spellStart"/>
      <w:r w:rsidR="00A24E82" w:rsidRPr="00524172">
        <w:t>lb</w:t>
      </w:r>
      <w:proofErr w:type="spellEnd"/>
      <w:r w:rsidR="00A24E82" w:rsidRPr="00524172">
        <w:t xml:space="preserve"> (</w:t>
      </w:r>
      <w:r w:rsidR="008D1870">
        <w:t xml:space="preserve">FAS </w:t>
      </w:r>
      <w:r w:rsidR="00652A8B">
        <w:t>≤6mm SL</w:t>
      </w:r>
      <w:r w:rsidR="00A24E82" w:rsidRPr="00524172">
        <w:t xml:space="preserve">) or 4 </w:t>
      </w:r>
      <w:proofErr w:type="spellStart"/>
      <w:r w:rsidR="00A24E82" w:rsidRPr="00524172">
        <w:t>lb</w:t>
      </w:r>
      <w:proofErr w:type="spellEnd"/>
      <w:r w:rsidR="00A24E82" w:rsidRPr="00524172">
        <w:t xml:space="preserve"> </w:t>
      </w:r>
      <w:r w:rsidR="007E7C81" w:rsidRPr="00524172">
        <w:t>(</w:t>
      </w:r>
      <w:r w:rsidR="007E7C81">
        <w:t>FAS ≤6mm SL</w:t>
      </w:r>
      <w:r w:rsidR="007E7C81" w:rsidRPr="00524172">
        <w:t>)</w:t>
      </w:r>
      <w:r w:rsidR="00A24E82" w:rsidRPr="00524172">
        <w:t xml:space="preserve"> monofilament line to the </w:t>
      </w:r>
      <w:r w:rsidR="007E7C81">
        <w:t xml:space="preserve">shell </w:t>
      </w:r>
      <w:r w:rsidR="00A24E82" w:rsidRPr="00524172">
        <w:t>apex</w:t>
      </w:r>
      <w:r w:rsidR="00A14DCE">
        <w:t>.</w:t>
      </w:r>
      <w:ins w:id="399" w:author="Nathan Dorn" w:date="2024-06-12T10:22:00Z" w16du:dateUtc="2024-06-12T14:22:00Z">
        <w:r w:rsidR="00A200C4">
          <w:t xml:space="preserve"> Poles were placed ≥2</w:t>
        </w:r>
        <w:r w:rsidR="00A200C4" w:rsidRPr="00524172">
          <w:t xml:space="preserve"> m</w:t>
        </w:r>
        <w:r w:rsidR="00A200C4">
          <w:t xml:space="preserve"> apar</w:t>
        </w:r>
      </w:ins>
      <w:ins w:id="400" w:author="Nathan Dorn" w:date="2024-06-12T10:23:00Z" w16du:dateUtc="2024-06-12T14:23:00Z">
        <w:r w:rsidR="00A200C4">
          <w:t>t and a</w:t>
        </w:r>
      </w:ins>
      <w:ins w:id="401" w:author="Nathan Dorn" w:date="2024-06-12T10:22:00Z" w16du:dateUtc="2024-06-12T14:22:00Z">
        <w:r w:rsidR="00A200C4">
          <w:t>dditional methodological details and the spatial considerations</w:t>
        </w:r>
      </w:ins>
      <w:ins w:id="402" w:author="Nathan Dorn" w:date="2024-06-12T10:23:00Z" w16du:dateUtc="2024-06-12T14:23:00Z">
        <w:r w:rsidR="00A200C4">
          <w:t xml:space="preserve"> can be found in the supplement.</w:t>
        </w:r>
      </w:ins>
      <w:del w:id="403" w:author="Nathan Dorn" w:date="2024-06-12T10:22:00Z" w16du:dateUtc="2024-06-12T14:22:00Z">
        <w:r w:rsidR="00A14DCE" w:rsidDel="00A200C4">
          <w:delText xml:space="preserve"> T</w:delText>
        </w:r>
        <w:r w:rsidR="009A61C3" w:rsidDel="00A200C4">
          <w:delText>ethers</w:delText>
        </w:r>
        <w:r w:rsidR="00A14DCE" w:rsidDel="00A200C4">
          <w:delText xml:space="preserve"> were </w:delText>
        </w:r>
        <w:r w:rsidR="00A24E82" w:rsidRPr="00524172" w:rsidDel="00A200C4">
          <w:delText>attached to PVC poles pushed into the wetland soils</w:delText>
        </w:r>
        <w:r w:rsidR="00EB374D" w:rsidDel="00A200C4">
          <w:delText xml:space="preserve"> (Figure </w:delText>
        </w:r>
        <w:r w:rsidR="00422D3F" w:rsidDel="00A200C4">
          <w:delText>3</w:delText>
        </w:r>
        <w:r w:rsidR="00EB374D" w:rsidDel="00A200C4">
          <w:delText>)</w:delText>
        </w:r>
      </w:del>
      <w:r w:rsidR="00A24E82" w:rsidRPr="00524172">
        <w:t>.</w:t>
      </w:r>
      <w:r w:rsidR="00EB374D">
        <w:t xml:space="preserve"> </w:t>
      </w:r>
      <w:commentRangeStart w:id="404"/>
      <w:del w:id="405" w:author="Nathan Dorn" w:date="2024-06-12T10:24:00Z" w16du:dateUtc="2024-06-12T14:24:00Z">
        <w:r w:rsidR="00EB374D" w:rsidRPr="00A569D0" w:rsidDel="00A200C4">
          <w:delText>To obtain snails for tetherin</w:delText>
        </w:r>
        <w:r w:rsidR="00A569D0" w:rsidRPr="00A569D0" w:rsidDel="00A200C4">
          <w:delText>g</w:delText>
        </w:r>
        <w:r w:rsidR="00EB374D" w:rsidRPr="00A569D0" w:rsidDel="00A200C4">
          <w:delText xml:space="preserve">, </w:delText>
        </w:r>
        <w:r w:rsidR="00EF1584" w:rsidDel="00A200C4">
          <w:delText>FAS</w:delText>
        </w:r>
        <w:r w:rsidR="00BC0427" w:rsidRPr="00A569D0" w:rsidDel="00A200C4">
          <w:delText xml:space="preserve"> egg masses were collected from </w:delText>
        </w:r>
        <w:r w:rsidR="00EF1584" w:rsidDel="00A200C4">
          <w:delText xml:space="preserve">adjacent </w:delText>
        </w:r>
        <w:r w:rsidR="00244C6C" w:rsidRPr="00A569D0" w:rsidDel="00A200C4">
          <w:delText>canals hatched</w:delText>
        </w:r>
        <w:r w:rsidR="00BC0427" w:rsidRPr="00A569D0" w:rsidDel="00A200C4">
          <w:delText>, and snails were reared in aquaria</w:delText>
        </w:r>
        <w:r w:rsidR="00EB374D" w:rsidDel="00A200C4">
          <w:delText xml:space="preserve"> or outdoor mesocosm</w:delText>
        </w:r>
        <w:r w:rsidR="00A569D0" w:rsidDel="00A200C4">
          <w:delText>s</w:delText>
        </w:r>
        <w:r w:rsidR="00EB374D" w:rsidDel="00A200C4">
          <w:delText xml:space="preserve"> to the desired length</w:delText>
        </w:r>
        <w:r w:rsidR="00EF1584" w:rsidDel="00A200C4">
          <w:delText>s</w:delText>
        </w:r>
        <w:r w:rsidR="00EB374D" w:rsidDel="00A200C4">
          <w:delText>.</w:delText>
        </w:r>
        <w:r w:rsidR="00BC0427" w:rsidDel="00A200C4">
          <w:delText xml:space="preserve"> </w:delText>
        </w:r>
      </w:del>
      <w:commentRangeEnd w:id="404"/>
      <w:r w:rsidR="00A200C4">
        <w:rPr>
          <w:rStyle w:val="CommentReference"/>
          <w:rFonts w:cstheme="minorBidi"/>
        </w:rPr>
        <w:commentReference w:id="404"/>
      </w:r>
    </w:p>
    <w:p w14:paraId="4AADCBD3" w14:textId="114FAE96" w:rsidR="00695B5F" w:rsidRPr="00524172" w:rsidRDefault="0043671E" w:rsidP="00EA3C28">
      <w:pPr>
        <w:pStyle w:val="NATESTYLE1CommonCollege"/>
        <w:spacing w:line="360" w:lineRule="auto"/>
        <w:ind w:firstLine="720"/>
        <w:jc w:val="both"/>
      </w:pPr>
      <w:r>
        <w:t>Tethering experiments were run</w:t>
      </w:r>
      <w:r w:rsidR="004472A5" w:rsidRPr="00524172">
        <w:t xml:space="preserve"> for </w:t>
      </w:r>
      <w:r w:rsidR="00ED7B26">
        <w:t>two</w:t>
      </w:r>
      <w:r w:rsidR="000F6951">
        <w:t xml:space="preserve">-three days and </w:t>
      </w:r>
      <w:r w:rsidR="004472A5" w:rsidRPr="00524172">
        <w:t>snail status was checked daily.</w:t>
      </w:r>
      <w:r w:rsidR="000F6951">
        <w:t xml:space="preserve"> </w:t>
      </w:r>
      <w:r w:rsidR="00A74E22">
        <w:t>W</w:t>
      </w:r>
      <w:r w:rsidR="00006A76">
        <w:t>e</w:t>
      </w:r>
      <w:r w:rsidR="00A74E22">
        <w:t xml:space="preserve"> check</w:t>
      </w:r>
      <w:r w:rsidR="00006A76">
        <w:t>ed</w:t>
      </w:r>
      <w:r w:rsidR="00A74E22">
        <w:t xml:space="preserve"> snail status</w:t>
      </w:r>
      <w:r w:rsidR="00006A76">
        <w:t xml:space="preserve"> </w:t>
      </w:r>
      <w:r w:rsidR="00006A76" w:rsidRPr="00524172">
        <w:t>by prodding the operculum to incite movement</w:t>
      </w:r>
      <w:r w:rsidR="00A74E22">
        <w:t>,</w:t>
      </w:r>
      <w:r w:rsidR="00004CAC">
        <w:t xml:space="preserve"> </w:t>
      </w:r>
      <w:r w:rsidR="00006A76">
        <w:t xml:space="preserve">and we scored </w:t>
      </w:r>
      <w:r w:rsidR="00A74E22">
        <w:t xml:space="preserve">the status </w:t>
      </w:r>
      <w:r w:rsidR="0017773B">
        <w:t xml:space="preserve">by </w:t>
      </w:r>
      <w:r w:rsidR="004472A5" w:rsidRPr="00524172">
        <w:lastRenderedPageBreak/>
        <w:t xml:space="preserve">five categories: </w:t>
      </w:r>
      <w:commentRangeStart w:id="406"/>
      <w:r w:rsidR="004472A5" w:rsidRPr="00524172">
        <w:t>(1) “missing” if the snail was removed from the tether, (2) “crushed</w:t>
      </w:r>
      <w:r w:rsidR="00A44440">
        <w:t>/peeled</w:t>
      </w:r>
      <w:r w:rsidR="004472A5" w:rsidRPr="00524172">
        <w:t xml:space="preserve">” if the tether had shell fragments remaining on the tether, (3) “empty” if the soma from the shell had been removed, (4) “dead” if snails did not respond when prodded and (5) “alive” if snails responded when prodded. </w:t>
      </w:r>
      <w:commentRangeEnd w:id="406"/>
      <w:r w:rsidR="00453701">
        <w:rPr>
          <w:rStyle w:val="CommentReference"/>
          <w:rFonts w:cstheme="minorBidi"/>
        </w:rPr>
        <w:commentReference w:id="406"/>
      </w:r>
      <w:r w:rsidR="004472A5" w:rsidRPr="00524172">
        <w:t xml:space="preserve">Using the snail </w:t>
      </w:r>
      <w:r w:rsidR="00790DC8">
        <w:t>status measures</w:t>
      </w:r>
      <w:r w:rsidR="004472A5" w:rsidRPr="00524172">
        <w:t>, snails that were “alive” were counted as surviv</w:t>
      </w:r>
      <w:r w:rsidR="00650FAB">
        <w:t xml:space="preserve">als, </w:t>
      </w:r>
      <w:r w:rsidR="004472A5" w:rsidRPr="00524172">
        <w:t xml:space="preserve">while </w:t>
      </w:r>
      <w:r w:rsidR="00DD0D8C" w:rsidRPr="00524172">
        <w:t>snails</w:t>
      </w:r>
      <w:r w:rsidR="004472A5" w:rsidRPr="00524172">
        <w:t xml:space="preserve"> that were deemed “missing”, “crushed”,</w:t>
      </w:r>
      <w:r w:rsidR="00421FBE" w:rsidRPr="00524172">
        <w:t xml:space="preserve"> </w:t>
      </w:r>
      <w:commentRangeStart w:id="407"/>
      <w:r w:rsidR="00421FBE" w:rsidRPr="00524172">
        <w:t>“dead”,</w:t>
      </w:r>
      <w:r w:rsidR="004472A5" w:rsidRPr="00524172">
        <w:t xml:space="preserve"> </w:t>
      </w:r>
      <w:commentRangeEnd w:id="407"/>
      <w:r w:rsidR="007C5AF1">
        <w:rPr>
          <w:rStyle w:val="CommentReference"/>
          <w:rFonts w:cstheme="minorBidi"/>
        </w:rPr>
        <w:commentReference w:id="407"/>
      </w:r>
      <w:r w:rsidR="004472A5" w:rsidRPr="00524172">
        <w:t>or “empty” were counted as mortalities.</w:t>
      </w:r>
      <w:r w:rsidR="00004CAC">
        <w:t xml:space="preserve"> </w:t>
      </w:r>
      <w:r w:rsidR="004472A5" w:rsidRPr="00524172">
        <w:t>Surviving snails were placed back onto PVC poles and mortalities were replaced with tethered snail</w:t>
      </w:r>
      <w:r w:rsidR="000C2C0F">
        <w:t>s</w:t>
      </w:r>
      <w:r w:rsidR="004472A5" w:rsidRPr="00524172">
        <w:t xml:space="preserve"> of the same size. To generalize measured survival to a larger area than the initial location</w:t>
      </w:r>
      <w:r w:rsidR="00A8066B">
        <w:t>s</w:t>
      </w:r>
      <w:r w:rsidR="004472A5" w:rsidRPr="00524172">
        <w:t xml:space="preserve">, tethers were moved two meters in a randomly chosen cardinal direction to increase </w:t>
      </w:r>
      <w:r w:rsidR="006C3C06" w:rsidRPr="00524172">
        <w:t>independence</w:t>
      </w:r>
      <w:r w:rsidR="004472A5" w:rsidRPr="00524172">
        <w:t xml:space="preserve"> between nights. The fate of each snail-day combination was considered an independent measure of daily survival</w:t>
      </w:r>
      <w:r w:rsidR="00421FBE" w:rsidRPr="00524172">
        <w:t>.</w:t>
      </w:r>
      <w:r w:rsidR="008528AD">
        <w:t xml:space="preserve"> </w:t>
      </w:r>
      <w:commentRangeStart w:id="408"/>
      <w:r w:rsidR="000D0D38">
        <w:t xml:space="preserve">We ran the </w:t>
      </w:r>
      <w:r w:rsidR="0079085F">
        <w:t>tethering experiment</w:t>
      </w:r>
      <w:r w:rsidR="007A687B">
        <w:t>s</w:t>
      </w:r>
      <w:r w:rsidR="0079085F">
        <w:t xml:space="preserve"> </w:t>
      </w:r>
      <w:r w:rsidR="007A687B">
        <w:t>to achieve ~ 30 observations of mortality</w:t>
      </w:r>
      <w:r w:rsidR="008528AD">
        <w:t xml:space="preserve"> </w:t>
      </w:r>
      <w:r w:rsidR="00E007C6">
        <w:t xml:space="preserve">per size </w:t>
      </w:r>
      <w:r w:rsidR="004C39A3">
        <w:t>class</w:t>
      </w:r>
      <w:r w:rsidR="008528AD">
        <w:t>.</w:t>
      </w:r>
      <w:commentRangeEnd w:id="408"/>
      <w:r w:rsidR="002C186C">
        <w:rPr>
          <w:rStyle w:val="CommentReference"/>
          <w:rFonts w:cstheme="minorBidi"/>
        </w:rPr>
        <w:commentReference w:id="408"/>
      </w:r>
      <w:r w:rsidR="00004CAC">
        <w:t xml:space="preserve"> </w:t>
      </w:r>
      <w:r w:rsidR="004472A5" w:rsidRPr="00524172">
        <w:t>To ensure that snails could not escape tethers, tethered snails within each size class were caged in</w:t>
      </w:r>
      <w:r w:rsidR="00E007C6">
        <w:t xml:space="preserve"> LILA</w:t>
      </w:r>
      <w:r w:rsidR="008939DD">
        <w:t xml:space="preserve"> for 72 hours</w:t>
      </w:r>
      <w:r w:rsidR="00E007C6">
        <w:t xml:space="preserve"> </w:t>
      </w:r>
      <w:r w:rsidR="004472A5" w:rsidRPr="00524172">
        <w:t>to exclude predators</w:t>
      </w:r>
      <w:r w:rsidR="008939DD">
        <w:t xml:space="preserve">.  </w:t>
      </w:r>
      <w:r w:rsidR="004472A5" w:rsidRPr="00524172">
        <w:t xml:space="preserve">No snails </w:t>
      </w:r>
      <w:commentRangeStart w:id="409"/>
      <w:r w:rsidR="004472A5" w:rsidRPr="00524172">
        <w:t xml:space="preserve">escaped or died on tethers </w:t>
      </w:r>
      <w:r w:rsidR="00A220DE" w:rsidRPr="00524172">
        <w:t xml:space="preserve">during 72 hours </w:t>
      </w:r>
      <w:r w:rsidR="004472A5" w:rsidRPr="00524172">
        <w:t xml:space="preserve">in the cages. </w:t>
      </w:r>
    </w:p>
    <w:p w14:paraId="0D861AA2" w14:textId="0115FC6A" w:rsidR="001E648E" w:rsidRPr="00524172" w:rsidRDefault="003F68F9" w:rsidP="00EA3C28">
      <w:pPr>
        <w:pStyle w:val="NATESTYLE1CommonCollege"/>
        <w:spacing w:line="360" w:lineRule="auto"/>
        <w:ind w:firstLine="720"/>
        <w:jc w:val="both"/>
      </w:pPr>
      <w:r>
        <w:t xml:space="preserve">We </w:t>
      </w:r>
      <w:r w:rsidR="00944BBA">
        <w:t>analyzed the</w:t>
      </w:r>
      <w:r w:rsidR="007B4E70">
        <w:t xml:space="preserve"> tethering data</w:t>
      </w:r>
      <w:r w:rsidR="00B06F2C">
        <w:t>set</w:t>
      </w:r>
      <w:r w:rsidR="007B4E70">
        <w:t xml:space="preserve"> from</w:t>
      </w:r>
      <w:r w:rsidR="00944BBA">
        <w:t xml:space="preserve"> </w:t>
      </w:r>
      <w:r w:rsidR="002744D8">
        <w:t xml:space="preserve">LILA </w:t>
      </w:r>
      <w:r w:rsidR="007B4E70">
        <w:t>that</w:t>
      </w:r>
      <w:r w:rsidR="00720FFC">
        <w:t xml:space="preserve"> </w:t>
      </w:r>
      <w:r w:rsidR="00741B7D">
        <w:t>tethered</w:t>
      </w:r>
      <w:r w:rsidR="00720FFC">
        <w:t xml:space="preserve"> </w:t>
      </w:r>
      <w:r w:rsidR="00B50620">
        <w:t xml:space="preserve">the </w:t>
      </w:r>
      <w:r w:rsidR="008F36C0">
        <w:t>full-size</w:t>
      </w:r>
      <w:r w:rsidR="00B50620">
        <w:t xml:space="preserve"> ra</w:t>
      </w:r>
      <w:r w:rsidR="00720FFC">
        <w:t>n</w:t>
      </w:r>
      <w:r w:rsidR="00B50620">
        <w:t>ge</w:t>
      </w:r>
      <w:r w:rsidR="0069437F">
        <w:t xml:space="preserve"> of snails</w:t>
      </w:r>
      <w:r w:rsidR="00B50620">
        <w:t xml:space="preserve"> using</w:t>
      </w:r>
      <w:r>
        <w:t xml:space="preserve"> l</w:t>
      </w:r>
      <w:r w:rsidR="004472A5" w:rsidRPr="00524172">
        <w:t xml:space="preserve">ogistic regression to </w:t>
      </w:r>
      <w:r w:rsidR="00B50620">
        <w:t>test</w:t>
      </w:r>
      <w:r w:rsidR="004472A5" w:rsidRPr="00524172">
        <w:t xml:space="preserve"> </w:t>
      </w:r>
      <w:r>
        <w:t>for size and season dependence</w:t>
      </w:r>
      <w:r w:rsidR="00B50620">
        <w:t xml:space="preserve"> </w:t>
      </w:r>
      <w:r>
        <w:t xml:space="preserve">of </w:t>
      </w:r>
      <w:r w:rsidR="004472A5" w:rsidRPr="00524172">
        <w:t>daily survival</w:t>
      </w:r>
      <w:r w:rsidR="005A2BA8">
        <w:t xml:space="preserve">. </w:t>
      </w:r>
      <w:r w:rsidR="0083031D">
        <w:t>We</w:t>
      </w:r>
      <w:r w:rsidR="004472A5" w:rsidRPr="00524172">
        <w:t xml:space="preserve"> modeled survival using length (SL mm), transect (“near” or “far”), wetland (“M2” or “M4”), and season (“wet” or “dry”) as covariates.</w:t>
      </w:r>
      <w:r w:rsidR="00004CAC">
        <w:t xml:space="preserve"> </w:t>
      </w:r>
      <w:r w:rsidR="00D276B0">
        <w:t>We</w:t>
      </w:r>
      <w:r w:rsidR="004472A5" w:rsidRPr="00524172">
        <w:t xml:space="preserve"> created a list of logistic models that included all possible combinations of these covariates and their two-way interactions</w:t>
      </w:r>
      <w:r w:rsidR="00E32810">
        <w:t xml:space="preserve"> (Table S2)</w:t>
      </w:r>
      <w:r w:rsidR="004472A5" w:rsidRPr="00524172">
        <w:t>.</w:t>
      </w:r>
      <w:r w:rsidR="00004CAC">
        <w:t xml:space="preserve"> </w:t>
      </w:r>
      <w:r w:rsidR="004472A5" w:rsidRPr="00524172">
        <w:t>Higher order interactions were excluded.</w:t>
      </w:r>
      <w:r w:rsidR="00004CAC">
        <w:t xml:space="preserve"> </w:t>
      </w:r>
      <w:r w:rsidR="004472A5" w:rsidRPr="00524172">
        <w:t>The resulting m</w:t>
      </w:r>
      <w:r w:rsidR="004472A5" w:rsidRPr="00524172">
        <w:rPr>
          <w:shd w:val="clear" w:color="auto" w:fill="FFFFFF"/>
        </w:rPr>
        <w:t>odels were compared using AIC scores, the structure of models with ΔAIC &lt; 4 were examined, and the most supported model (lowest AIC) was selected for interpretation and evaluation</w:t>
      </w:r>
      <w:r w:rsidR="00EF2F59">
        <w:rPr>
          <w:shd w:val="clear" w:color="auto" w:fill="FFFFFF"/>
        </w:rPr>
        <w:t xml:space="preserve"> </w:t>
      </w:r>
      <w:r w:rsidR="004472A5" w:rsidRPr="00524172">
        <w:rPr>
          <w:shd w:val="clear" w:color="auto" w:fill="FFFFFF"/>
        </w:rPr>
        <w:fldChar w:fldCharType="begin" w:fldLock="1"/>
      </w:r>
      <w:r w:rsidR="00546621">
        <w:rPr>
          <w:shd w:val="clear" w:color="auto" w:fill="FFFFFF"/>
        </w:rPr>
        <w:instrText xml:space="preserve"> ADDIN ZOTERO_ITEM CSL_CITATION {"citationID":"jMPaxLE2","properties":{"formattedCitation":"(Anderson, 2008)","plainCitation":"(Anderson, 2008)","noteIndex":0},"citationItems":[{"id":"qDtGyITR/pTzhdTf5","uris":["http://www.mendeley.com/documents/?uuid=6dc16ebe-eb21-47ee-849e-fb82ee31e27e"],"itemData":{"DOI":"10.1007/978-0-387-74075-1","ISBN":"9780387740737","author":[{"dropping-particle":"","family":"Anderson","given":"David R.","non-dropping-particle":"","parse-names":false,"suffix":""}],"id":"ITEM-1","issued":{"date-parts":[["2008"]]},"publisher":"Springer, NY","title":"Model based inference in the life sciences: A primer on evidence","type":"book"}}],"schema":"https://github.com/citation-style-language/schema/raw/master/csl-citation.json"} </w:instrText>
      </w:r>
      <w:r w:rsidR="004472A5" w:rsidRPr="00524172">
        <w:rPr>
          <w:shd w:val="clear" w:color="auto" w:fill="FFFFFF"/>
        </w:rPr>
        <w:fldChar w:fldCharType="separate"/>
      </w:r>
      <w:r w:rsidR="00B41503" w:rsidRPr="00B41503">
        <w:t>(Anderson, 2008)</w:t>
      </w:r>
      <w:r w:rsidR="004472A5" w:rsidRPr="00524172">
        <w:rPr>
          <w:shd w:val="clear" w:color="auto" w:fill="FFFFFF"/>
        </w:rPr>
        <w:fldChar w:fldCharType="end"/>
      </w:r>
      <w:r w:rsidR="004472A5" w:rsidRPr="00524172">
        <w:rPr>
          <w:shd w:val="clear" w:color="auto" w:fill="FFFFFF"/>
        </w:rPr>
        <w:t>.</w:t>
      </w:r>
      <w:r w:rsidR="00004CAC">
        <w:rPr>
          <w:shd w:val="clear" w:color="auto" w:fill="FFFFFF"/>
        </w:rPr>
        <w:t xml:space="preserve"> </w:t>
      </w:r>
      <w:r w:rsidR="004472A5" w:rsidRPr="00524172">
        <w:t>Logistic regression was fitted using the “</w:t>
      </w:r>
      <w:proofErr w:type="spellStart"/>
      <w:r w:rsidR="004472A5" w:rsidRPr="00524172">
        <w:t>glm</w:t>
      </w:r>
      <w:proofErr w:type="spellEnd"/>
      <w:r w:rsidR="004472A5" w:rsidRPr="00524172">
        <w:t xml:space="preserve">” function in R v4.0.3 </w:t>
      </w:r>
      <w:r w:rsidR="004472A5" w:rsidRPr="00524172">
        <w:fldChar w:fldCharType="begin" w:fldLock="1"/>
      </w:r>
      <w:r w:rsidR="00546621">
        <w:instrText xml:space="preserve"> ADDIN ZOTERO_ITEM CSL_CITATION {"citationID":"ptOe3UCC","properties":{"formattedCitation":"(R Core Team, 2019)","plainCitation":"(R Core Team, 2019)","noteIndex":0},"citationItems":[{"id":"qDtGyITR/ItzUaE3d","uris":["http://www.mendeley.com/documents/?uuid=e846c30e-7734-44bf-a829-df2b15f65d67"],"itemData":{"abstract":"(2019). R: A language and environment for statistical computing. R Foundation for Statistical Computing, . URL https://www.R-project.org/.","author":[{"dropping-particle":"","family":"R Core Team","given":"","non-dropping-particle":"","parse-names":false,"suffix":""}],"id":"ITEM-1","issue":"URL https://www.R-project.org/","issued":{"date-parts":[["2019"]]},"title":"R: A language and environment for statistical computing. R Foundation for Statistical Computing","type":"article-journal"}}],"schema":"https://github.com/citation-style-language/schema/raw/master/csl-citation.json"} </w:instrText>
      </w:r>
      <w:r w:rsidR="004472A5" w:rsidRPr="00524172">
        <w:fldChar w:fldCharType="separate"/>
      </w:r>
      <w:r w:rsidR="00B41503" w:rsidRPr="00B41503">
        <w:t>(R Core Team, 2019)</w:t>
      </w:r>
      <w:r w:rsidR="004472A5" w:rsidRPr="00524172">
        <w:fldChar w:fldCharType="end"/>
      </w:r>
      <w:r w:rsidR="004472A5" w:rsidRPr="00524172">
        <w:t xml:space="preserve">. </w:t>
      </w:r>
      <w:commentRangeEnd w:id="409"/>
      <w:r w:rsidR="009B6431">
        <w:rPr>
          <w:rStyle w:val="CommentReference"/>
          <w:rFonts w:cstheme="minorBidi"/>
        </w:rPr>
        <w:commentReference w:id="409"/>
      </w:r>
    </w:p>
    <w:p w14:paraId="580847CC" w14:textId="451A9C71" w:rsidR="00695B5F" w:rsidRPr="00695B5F" w:rsidRDefault="004472A5" w:rsidP="00EA3C28">
      <w:pPr>
        <w:pStyle w:val="Heading2"/>
        <w:spacing w:before="0" w:line="360" w:lineRule="auto"/>
        <w:jc w:val="both"/>
      </w:pPr>
      <w:r w:rsidRPr="00524172">
        <w:t>Relative composition of predation from tethering remains and abundances</w:t>
      </w:r>
    </w:p>
    <w:p w14:paraId="583D1A17" w14:textId="18814EC9" w:rsidR="00607BB5" w:rsidRDefault="008650BB" w:rsidP="00EA3C28">
      <w:pPr>
        <w:pStyle w:val="NATESTYLE1CommonCollege"/>
        <w:spacing w:line="360" w:lineRule="auto"/>
        <w:jc w:val="both"/>
      </w:pPr>
      <w:r>
        <w:t>For the full tethering experiment in LILA, we</w:t>
      </w:r>
      <w:r w:rsidR="00B2758B">
        <w:t xml:space="preserve"> </w:t>
      </w:r>
      <w:r w:rsidR="004255FE">
        <w:t>determine the relative strength of predation by each juvenile predator</w:t>
      </w:r>
      <w:r w:rsidR="00EA0922">
        <w:t xml:space="preserve"> between </w:t>
      </w:r>
      <w:r w:rsidR="005A2963">
        <w:t>seasons</w:t>
      </w:r>
      <w:r>
        <w:t xml:space="preserve"> by</w:t>
      </w:r>
      <w:r w:rsidR="00EA0922">
        <w:t xml:space="preserve"> </w:t>
      </w:r>
      <w:r w:rsidR="00292939">
        <w:t>explor</w:t>
      </w:r>
      <w:r>
        <w:t>ing</w:t>
      </w:r>
      <w:r w:rsidR="009D06E8">
        <w:t xml:space="preserve"> three different aspects of predation. 1) We </w:t>
      </w:r>
      <w:r w:rsidR="00292939">
        <w:t>looked at the differences in the</w:t>
      </w:r>
      <w:r w:rsidR="00527771">
        <w:t xml:space="preserve"> counts of the</w:t>
      </w:r>
      <w:r w:rsidR="00292939">
        <w:t xml:space="preserve"> three art</w:t>
      </w:r>
      <w:r w:rsidR="00780591">
        <w:t>e</w:t>
      </w:r>
      <w:r w:rsidR="00292939">
        <w:t>fact</w:t>
      </w:r>
      <w:r w:rsidR="00527771">
        <w:t>s related to predators (crushed/peeled, empty</w:t>
      </w:r>
      <w:r w:rsidR="0089348E">
        <w:t>,</w:t>
      </w:r>
      <w:r w:rsidR="00527771">
        <w:t xml:space="preserve"> missing)</w:t>
      </w:r>
      <w:r w:rsidR="00292939">
        <w:t xml:space="preserve"> across seasons.</w:t>
      </w:r>
      <w:r w:rsidR="00607BB5" w:rsidRPr="00607BB5">
        <w:t xml:space="preserve"> </w:t>
      </w:r>
      <w:r w:rsidR="00607BB5">
        <w:t>C</w:t>
      </w:r>
      <w:r w:rsidR="00607BB5" w:rsidRPr="00524172">
        <w:t>rayfish use their mandibles to crush or peel the snail shell to remove the soma</w:t>
      </w:r>
      <w:r w:rsidR="00607BB5">
        <w:t xml:space="preserve"> </w:t>
      </w:r>
      <w:r w:rsidR="00607BB5" w:rsidRPr="00524172">
        <w:rPr>
          <w:i/>
          <w:iCs/>
        </w:rPr>
        <w:fldChar w:fldCharType="begin" w:fldLock="1"/>
      </w:r>
      <w:r w:rsidR="00607BB5">
        <w:rPr>
          <w:i/>
          <w:iCs/>
        </w:rPr>
        <w:instrText xml:space="preserve"> ADDIN ZOTERO_ITEM CSL_CITATION {"citationID":"89MhWrzD","properties":{"formattedCitation":"(Davidson &amp; Dorn, 2018)","plainCitation":"(Davidson &amp; Dorn, 2018)","noteIndex":0},"citationItems":[{"id":"qDtGyITR/0iu8ICcV","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ITEM-2","issue":"4","issued":{"date-parts":[["2018"]]},"page":"1101-1111","title":"System productivity alters predator sorting of a size-structured mixed prey community","type":"article-journal","volume":"186"}}],"schema":"https://github.com/citation-style-language/schema/raw/master/csl-citation.json"} </w:instrText>
      </w:r>
      <w:r w:rsidR="00607BB5" w:rsidRPr="00524172">
        <w:rPr>
          <w:i/>
          <w:iCs/>
        </w:rPr>
        <w:fldChar w:fldCharType="separate"/>
      </w:r>
      <w:r w:rsidR="00607BB5" w:rsidRPr="00B45C79">
        <w:t>(Davidson &amp; Dorn, 2018)</w:t>
      </w:r>
      <w:r w:rsidR="00607BB5" w:rsidRPr="00524172">
        <w:rPr>
          <w:i/>
          <w:iCs/>
        </w:rPr>
        <w:fldChar w:fldCharType="end"/>
      </w:r>
      <w:r w:rsidR="00607BB5" w:rsidRPr="00524172">
        <w:t>.</w:t>
      </w:r>
      <w:r w:rsidR="00607BB5">
        <w:t xml:space="preserve"> </w:t>
      </w:r>
      <w:r w:rsidR="00607BB5" w:rsidRPr="00524172">
        <w:t>In contrast, giant water bugs</w:t>
      </w:r>
      <w:r w:rsidR="00607BB5">
        <w:t xml:space="preserve"> </w:t>
      </w:r>
      <w:r w:rsidR="00607BB5" w:rsidRPr="00524172">
        <w:t>pierce the snail operculum then suck out and remove snail soma without damaging the shell</w:t>
      </w:r>
      <w:r w:rsidR="00607BB5">
        <w:t xml:space="preserve"> </w:t>
      </w:r>
      <w:r w:rsidR="00607BB5" w:rsidRPr="00524172">
        <w:fldChar w:fldCharType="begin" w:fldLock="1"/>
      </w:r>
      <w:r w:rsidR="00607BB5">
        <w:instrText xml:space="preserve"> ADDIN ZOTERO_ITEM CSL_CITATION {"citationID":"xvrQxHQl","properties":{"formattedCitation":"(Kesler &amp; Munns, 1989)","plainCitation":"(Kesler &amp; Munns, 1989)","noteIndex":0},"citationItems":[{"id":"qDtGyITR/AI8SCJwn","uris":["http://www.mendeley.com/documents/?uuid=603a43cc-c049-4d0a-a15d-5c7faa6b7b97"],"itemData":{"author":[{"dropping-particle":"","family":"Kesler","given":"D. H.","non-dropping-particle":"","parse-names":false,"suffix":""},{"dropping-particle":"","family":"Munns","given":"W. R. Jr","non-dropping-particle":"","parse-names":false,"suffix":""}],"container-title":"Journal of the North American Benthological Society","id":"ITEM-1","issue":"4","issued":{"date-parts":[["1989"]]},"page":"342-350","title":"Predation by Belostoma flumineum ( Hemiptera ): An Important Cause of Mortality in Freshwater Snails Author","type":"article-journal","volume":"8"}}],"schema":"https://github.com/citation-style-language/schema/raw/master/csl-citation.json"} </w:instrText>
      </w:r>
      <w:r w:rsidR="00607BB5" w:rsidRPr="00524172">
        <w:fldChar w:fldCharType="separate"/>
      </w:r>
      <w:r w:rsidR="00607BB5" w:rsidRPr="00B41503">
        <w:t>(Kesler &amp; Munns, 1989)</w:t>
      </w:r>
      <w:r w:rsidR="00607BB5" w:rsidRPr="00524172">
        <w:fldChar w:fldCharType="end"/>
      </w:r>
      <w:r w:rsidR="00607BB5" w:rsidRPr="00524172">
        <w:t xml:space="preserve">. </w:t>
      </w:r>
      <w:r w:rsidR="00607BB5">
        <w:t>We</w:t>
      </w:r>
      <w:r w:rsidR="00607BB5" w:rsidRPr="00524172">
        <w:t xml:space="preserve"> confirmed the art</w:t>
      </w:r>
      <w:r w:rsidR="00607BB5">
        <w:t>e</w:t>
      </w:r>
      <w:r w:rsidR="00607BB5" w:rsidRPr="00524172">
        <w:t xml:space="preserve">factual differences by placing tethered snails in </w:t>
      </w:r>
      <w:proofErr w:type="gramStart"/>
      <w:r w:rsidR="00607BB5" w:rsidRPr="00524172">
        <w:t>aquarium</w:t>
      </w:r>
      <w:proofErr w:type="gramEnd"/>
      <w:r w:rsidR="00607BB5" w:rsidRPr="00524172">
        <w:t xml:space="preserve"> in the presence of predators</w:t>
      </w:r>
      <w:r w:rsidR="00607BB5">
        <w:t>.</w:t>
      </w:r>
    </w:p>
    <w:p w14:paraId="0F51FF69" w14:textId="4E825587" w:rsidR="00695B5F" w:rsidRPr="00524172" w:rsidRDefault="00292939" w:rsidP="00EA3C28">
      <w:pPr>
        <w:pStyle w:val="NATESTYLE1CommonCollege"/>
        <w:spacing w:line="360" w:lineRule="auto"/>
        <w:jc w:val="both"/>
      </w:pPr>
      <w:r>
        <w:lastRenderedPageBreak/>
        <w:t xml:space="preserve"> </w:t>
      </w:r>
      <w:r w:rsidR="00531D58">
        <w:t xml:space="preserve">2) We looked at </w:t>
      </w:r>
      <w:r w:rsidR="008259A0">
        <w:t>seasonal</w:t>
      </w:r>
      <w:r w:rsidR="00531D58">
        <w:t xml:space="preserve"> changes in abundance</w:t>
      </w:r>
      <w:r w:rsidR="00142A39">
        <w:t xml:space="preserve"> of the three pr</w:t>
      </w:r>
      <w:del w:id="410" w:author="Nathan Dorn" w:date="2024-06-11T15:50:00Z" w16du:dateUtc="2024-06-11T19:50:00Z">
        <w:r w:rsidR="004B69A1" w:rsidDel="000A1872">
          <w:delText>-</w:delText>
        </w:r>
      </w:del>
      <w:r w:rsidR="00142A39">
        <w:t>edators (i.e.</w:t>
      </w:r>
      <w:r w:rsidR="00D90083">
        <w:t>, g</w:t>
      </w:r>
      <w:r w:rsidR="00142A39">
        <w:t xml:space="preserve">iant </w:t>
      </w:r>
      <w:r w:rsidR="00D90083">
        <w:t>w</w:t>
      </w:r>
      <w:r w:rsidR="00142A39">
        <w:t xml:space="preserve">ater </w:t>
      </w:r>
      <w:r w:rsidR="00D90083">
        <w:t>b</w:t>
      </w:r>
      <w:r w:rsidR="00142A39">
        <w:t xml:space="preserve">ugs, </w:t>
      </w:r>
      <w:r w:rsidR="00D90083">
        <w:t>c</w:t>
      </w:r>
      <w:r w:rsidR="00142A39">
        <w:t xml:space="preserve">rayfish, and </w:t>
      </w:r>
      <w:r w:rsidR="00D90083">
        <w:t>g</w:t>
      </w:r>
      <w:r w:rsidR="00142A39">
        <w:t xml:space="preserve">reater </w:t>
      </w:r>
      <w:r w:rsidR="00D90083">
        <w:t>s</w:t>
      </w:r>
      <w:r w:rsidR="00142A39">
        <w:t>irens) that were most likely responsible for the art</w:t>
      </w:r>
      <w:r w:rsidR="00780591">
        <w:t>e</w:t>
      </w:r>
      <w:r w:rsidR="00142A39">
        <w:t xml:space="preserve">facts. </w:t>
      </w:r>
      <w:r w:rsidR="002F2A77">
        <w:t xml:space="preserve">Predator abundance data was </w:t>
      </w:r>
      <w:r w:rsidR="00437CFF">
        <w:t>taken from</w:t>
      </w:r>
      <w:r w:rsidR="00437CFF" w:rsidRPr="00524172">
        <w:t xml:space="preserve"> </w:t>
      </w:r>
      <w:r w:rsidR="00437CFF">
        <w:t>small and large animals sampling</w:t>
      </w:r>
      <w:r w:rsidR="00437CFF" w:rsidRPr="00524172">
        <w:t xml:space="preserve"> in the dry and wet season of 2021 using throw traps and trap nets (i.e., fyke and hoop nets) under a protocol similar to </w:t>
      </w:r>
      <w:r w:rsidR="00437CFF" w:rsidRPr="00524172">
        <w:fldChar w:fldCharType="begin" w:fldLock="1"/>
      </w:r>
      <w:r w:rsidR="00546621">
        <w:instrText xml:space="preserve"> ADDIN ZOTERO_ITEM CSL_CITATION {"citationID":"qwMtyVc8","properties":{"formattedCitation":"(Dorn &amp; Cook, 2015)","plainCitation":"(Dorn &amp; Cook, 2015)","dontUpdate":true,"noteIndex":0},"citationItems":[{"id":"qDtGyITR/QrrNc7Gh","uris":["http://www.mendeley.com/documents/?uuid=4af75148-5c2f-4271-85ea-86840248e880"],"itemData":{"DOI":"10.1890/14-1505.1","ISSN":"00129658","PMID":"27070017","abstract":"Effects of predators on prey populations can be especially strong in aquatic ecosystems, but disturbances may mediate the strength of predator limitation and even allow outbreaks of some prey populations. In a two-year study we investigated the numerical responses of crayfish (Procambarus fallax) and small fishes (Poeciliidae and Fundulidae) to a brief hydrological disturbance in replicated freshwater wetlands with an experimental drying and large predatory fish reduction. The experiment and an in situ predation assay tested the component of the consumer stress model positing that disturbances release prey from predator limitation. In the disturbed wetlands, abundances of large predatory fish were seasonally reduced, similar to dynamics in the Everglades (southern Florida). Densities of small fish were unaffected by the disturbance, but crayfish densities, which were similar across all wetlands before drying, increased almost threefold in the year after the disturbance. Upon re-flooding, juvenile crayfish survival was inversely related to the abundance of large fish across wetlands, but we found no evidence for enhanced algal food quality. At a larger landscape scale (500 km2 of the Everglades), crayfish densities over eight years were positively correlated with the severity of local dry disturbances (up to 99 days dry) during the preceding dry season. In contrast, densities of small-bodied fishes in the same wetlands were seasonally depressed by dry disturbances. The results from our experimental wetland drought and the observations of crayfish densities in the Everglades represent a large-scale example of prey population release following a hydrological disturbance in a freshwater ecosystem. The conditions producing crayfish pulses in the Everglades appear consistent with the mechanics of the consumer stress model, and we suggest crayfish pulses may influence the number of nesting wading birds in the Everglades.","author":[{"dropping-particle":"","family":"Dorn","given":"Nathan J.","non-dropping-particle":"","parse-names":false,"suffix":""},{"dropping-particle":"","family":"Cook","given":"Mark I.","non-dropping-particle":"","parse-names":false,"suffix":""}],"container-title":"Ecology","id":"ITEM-1","issue":"11","issued":{"date-parts":[["2015"]]},"page":"2984-2993","title":"Hydrological disturbance diminishes predator control in wetlands","type":"article-journal","volume":"96"}}],"schema":"https://github.com/citation-style-language/schema/raw/master/csl-citation.json"} </w:instrText>
      </w:r>
      <w:r w:rsidR="00437CFF" w:rsidRPr="00524172">
        <w:fldChar w:fldCharType="separate"/>
      </w:r>
      <w:r w:rsidR="00437CFF" w:rsidRPr="00B41503">
        <w:t xml:space="preserve">Dorn &amp; Cook, </w:t>
      </w:r>
      <w:r w:rsidR="00437CFF">
        <w:t>(</w:t>
      </w:r>
      <w:r w:rsidR="00437CFF" w:rsidRPr="00B41503">
        <w:t>2015)</w:t>
      </w:r>
      <w:r w:rsidR="00437CFF" w:rsidRPr="00524172">
        <w:fldChar w:fldCharType="end"/>
      </w:r>
      <w:r w:rsidR="00C7311C">
        <w:t xml:space="preserve"> (see </w:t>
      </w:r>
      <w:r w:rsidR="00C7311C" w:rsidRPr="00B41503">
        <w:t>Sommer, 2021</w:t>
      </w:r>
      <w:r w:rsidR="00330A2F">
        <w:t xml:space="preserve"> </w:t>
      </w:r>
      <w:r w:rsidR="00330A2F" w:rsidRPr="000C3C4E">
        <w:t>and SI</w:t>
      </w:r>
      <w:r w:rsidR="000472D5">
        <w:t>)</w:t>
      </w:r>
      <w:r w:rsidR="00437CFF" w:rsidRPr="00524172">
        <w:t>.</w:t>
      </w:r>
      <w:r w:rsidR="002F2A77">
        <w:t xml:space="preserve"> 3) </w:t>
      </w:r>
      <w:commentRangeStart w:id="411"/>
      <w:r w:rsidR="002F2A77">
        <w:t>We divided the counts of the art</w:t>
      </w:r>
      <w:r w:rsidR="00780591">
        <w:t>e</w:t>
      </w:r>
      <w:r w:rsidR="002F2A77">
        <w:t xml:space="preserve">facts by the </w:t>
      </w:r>
      <w:ins w:id="412" w:author="Nathan Dorn" w:date="2024-06-12T12:52:00Z" w16du:dateUtc="2024-06-12T16:52:00Z">
        <w:r w:rsidR="00AA0ABF">
          <w:t xml:space="preserve">seasonal </w:t>
        </w:r>
      </w:ins>
      <w:r w:rsidR="002F2A77">
        <w:t xml:space="preserve">abundance of the different predators to </w:t>
      </w:r>
      <w:del w:id="413" w:author="Nathan Dorn" w:date="2024-06-12T12:52:00Z" w16du:dateUtc="2024-06-12T16:52:00Z">
        <w:r w:rsidR="002F2A77" w:rsidDel="00AA0ABF">
          <w:delText xml:space="preserve">measure </w:delText>
        </w:r>
      </w:del>
      <w:ins w:id="414" w:author="Nathan Dorn" w:date="2024-06-12T12:52:00Z" w16du:dateUtc="2024-06-12T16:52:00Z">
        <w:r w:rsidR="00AA0ABF">
          <w:t xml:space="preserve">estimate </w:t>
        </w:r>
      </w:ins>
      <w:r w:rsidR="002F2A77">
        <w:t>per-capita predation rates.</w:t>
      </w:r>
      <w:r w:rsidR="00437CFF">
        <w:t xml:space="preserve"> </w:t>
      </w:r>
      <w:commentRangeEnd w:id="411"/>
      <w:r w:rsidR="00453B2E">
        <w:rPr>
          <w:rStyle w:val="CommentReference"/>
          <w:rFonts w:cstheme="minorBidi"/>
        </w:rPr>
        <w:commentReference w:id="411"/>
      </w:r>
    </w:p>
    <w:p w14:paraId="33ABD9E2" w14:textId="6AFE85BA" w:rsidR="00695B5F" w:rsidRPr="00C6515F" w:rsidRDefault="00A55C86" w:rsidP="00EA3C28">
      <w:pPr>
        <w:pStyle w:val="Heading2"/>
        <w:spacing w:before="0" w:line="360" w:lineRule="auto"/>
        <w:jc w:val="both"/>
      </w:pPr>
      <w:r>
        <w:t>Prey Growth</w:t>
      </w:r>
    </w:p>
    <w:p w14:paraId="6E62FA89" w14:textId="212AF852" w:rsidR="00772361" w:rsidRDefault="00BE6524" w:rsidP="00EA3C28">
      <w:pPr>
        <w:pStyle w:val="NATESTYLE1CommonCollege"/>
        <w:spacing w:line="360" w:lineRule="auto"/>
        <w:jc w:val="both"/>
      </w:pPr>
      <w:r>
        <w:t>We</w:t>
      </w:r>
      <w:r w:rsidR="004472A5" w:rsidRPr="00524172">
        <w:t xml:space="preserve"> measured </w:t>
      </w:r>
      <w:r w:rsidR="00037210">
        <w:t xml:space="preserve">the </w:t>
      </w:r>
      <w:r w:rsidR="002836F8">
        <w:t>growth</w:t>
      </w:r>
      <w:r w:rsidR="00037210">
        <w:t xml:space="preserve"> parameter (</w:t>
      </w:r>
      <w:proofErr w:type="spellStart"/>
      <w:r w:rsidR="00037210">
        <w:t>k</w:t>
      </w:r>
      <w:r w:rsidR="00037210" w:rsidRPr="00037210">
        <w:rPr>
          <w:vertAlign w:val="subscript"/>
        </w:rPr>
        <w:t>growth</w:t>
      </w:r>
      <w:proofErr w:type="spellEnd"/>
      <w:r w:rsidR="00037210">
        <w:t xml:space="preserve">) </w:t>
      </w:r>
      <w:r w:rsidR="00394A0D">
        <w:t xml:space="preserve">in LILA and in the </w:t>
      </w:r>
      <w:r w:rsidR="00D13789">
        <w:t>reference</w:t>
      </w:r>
      <w:r w:rsidR="00394A0D">
        <w:t xml:space="preserve"> sites</w:t>
      </w:r>
      <w:r w:rsidR="00037210">
        <w:t xml:space="preserve"> to relate to the zero-population growth isocline. </w:t>
      </w:r>
      <w:r w:rsidR="000574D4">
        <w:t xml:space="preserve">Prior to </w:t>
      </w:r>
      <w:proofErr w:type="spellStart"/>
      <w:r w:rsidR="000574D4">
        <w:t>k</w:t>
      </w:r>
      <w:r w:rsidR="000574D4" w:rsidRPr="000574D4">
        <w:rPr>
          <w:vertAlign w:val="subscript"/>
        </w:rPr>
        <w:t>growth</w:t>
      </w:r>
      <w:proofErr w:type="spellEnd"/>
      <w:r w:rsidR="000574D4" w:rsidRPr="000574D4">
        <w:rPr>
          <w:vertAlign w:val="subscript"/>
        </w:rPr>
        <w:t xml:space="preserve"> </w:t>
      </w:r>
      <w:r w:rsidR="000574D4">
        <w:t xml:space="preserve">calculation, </w:t>
      </w:r>
      <w:r w:rsidR="00724133">
        <w:t xml:space="preserve">we measured </w:t>
      </w:r>
      <w:r w:rsidR="002836F8">
        <w:t>growth</w:t>
      </w:r>
      <w:r w:rsidR="00724133">
        <w:t xml:space="preserve"> </w:t>
      </w:r>
      <w:ins w:id="415" w:author="Nathan Dorn" w:date="2024-06-12T13:20:00Z" w16du:dateUtc="2024-06-12T17:20:00Z">
        <w:r w:rsidR="00186885">
          <w:t xml:space="preserve">either </w:t>
        </w:r>
      </w:ins>
      <w:r w:rsidR="00724133">
        <w:t xml:space="preserve">using </w:t>
      </w:r>
      <w:r w:rsidR="00394A0D" w:rsidRPr="00394A0D">
        <w:rPr>
          <w:i/>
          <w:iCs/>
        </w:rPr>
        <w:t>in</w:t>
      </w:r>
      <w:r w:rsidR="009F460B">
        <w:rPr>
          <w:i/>
          <w:iCs/>
        </w:rPr>
        <w:t>-</w:t>
      </w:r>
      <w:r w:rsidR="00394A0D" w:rsidRPr="00394A0D">
        <w:rPr>
          <w:i/>
          <w:iCs/>
        </w:rPr>
        <w:t>situ</w:t>
      </w:r>
      <w:r w:rsidR="00394A0D">
        <w:t xml:space="preserve"> </w:t>
      </w:r>
      <w:ins w:id="416" w:author="Nathan Dorn" w:date="2024-06-12T13:20:00Z" w16du:dateUtc="2024-06-12T17:20:00Z">
        <w:r w:rsidR="00186885">
          <w:t>1-m</w:t>
        </w:r>
        <w:r w:rsidR="00186885" w:rsidRPr="00186885">
          <w:rPr>
            <w:vertAlign w:val="superscript"/>
            <w:rPrChange w:id="417" w:author="Nathan Dorn" w:date="2024-06-12T13:20:00Z" w16du:dateUtc="2024-06-12T17:20:00Z">
              <w:rPr/>
            </w:rPrChange>
          </w:rPr>
          <w:t>2</w:t>
        </w:r>
        <w:r w:rsidR="00186885">
          <w:t xml:space="preserve"> mesh </w:t>
        </w:r>
      </w:ins>
      <w:r w:rsidR="00394A0D">
        <w:t xml:space="preserve">cages </w:t>
      </w:r>
      <w:del w:id="418" w:author="Nathan Dorn" w:date="2024-06-12T13:20:00Z" w16du:dateUtc="2024-06-12T17:20:00Z">
        <w:r w:rsidR="00394A0D" w:rsidDel="00186885">
          <w:delText xml:space="preserve">and </w:delText>
        </w:r>
      </w:del>
      <w:ins w:id="419" w:author="Nathan Dorn" w:date="2024-06-12T13:20:00Z" w16du:dateUtc="2024-06-12T17:20:00Z">
        <w:r w:rsidR="00186885">
          <w:t xml:space="preserve">or with </w:t>
        </w:r>
      </w:ins>
      <w:r w:rsidR="00394A0D">
        <w:t>a</w:t>
      </w:r>
      <w:r w:rsidR="009B4EAE">
        <w:t xml:space="preserve"> </w:t>
      </w:r>
      <w:r w:rsidR="0043000A">
        <w:t>regression that predict</w:t>
      </w:r>
      <w:r w:rsidR="002446A8">
        <w:t>ed</w:t>
      </w:r>
      <w:r w:rsidR="0043000A">
        <w:t xml:space="preserve"> </w:t>
      </w:r>
      <w:ins w:id="420" w:author="Nathan Dorn" w:date="2024-06-12T13:20:00Z" w16du:dateUtc="2024-06-12T17:20:00Z">
        <w:r w:rsidR="00186885">
          <w:t xml:space="preserve">snail </w:t>
        </w:r>
      </w:ins>
      <w:r w:rsidR="002836F8">
        <w:t>growth</w:t>
      </w:r>
      <w:r w:rsidR="00106038">
        <w:t xml:space="preserve"> using</w:t>
      </w:r>
      <w:r w:rsidR="0043000A">
        <w:t xml:space="preserve"> total phosphorus</w:t>
      </w:r>
      <w:ins w:id="421" w:author="Nathan Dorn" w:date="2024-06-12T13:24:00Z" w16du:dateUtc="2024-06-12T17:24:00Z">
        <w:r w:rsidR="00EA56E3">
          <w:t xml:space="preserve"> (TP)</w:t>
        </w:r>
      </w:ins>
      <w:r w:rsidR="0043000A">
        <w:t xml:space="preserve"> </w:t>
      </w:r>
      <w:del w:id="422" w:author="Nathan Dorn" w:date="2024-06-12T13:18:00Z" w16du:dateUtc="2024-06-12T17:18:00Z">
        <w:r w:rsidR="0043000A" w:rsidDel="00CE3AB3">
          <w:delText>levels</w:delText>
        </w:r>
        <w:r w:rsidR="002446A8" w:rsidDel="00CE3AB3">
          <w:delText xml:space="preserve"> </w:delText>
        </w:r>
      </w:del>
      <w:ins w:id="423" w:author="Nathan Dorn" w:date="2024-06-12T13:18:00Z" w16du:dateUtc="2024-06-12T17:18:00Z">
        <w:r w:rsidR="00CE3AB3">
          <w:t>concentrations in</w:t>
        </w:r>
      </w:ins>
      <w:del w:id="424" w:author="Nathan Dorn" w:date="2024-06-12T13:18:00Z" w16du:dateUtc="2024-06-12T17:18:00Z">
        <w:r w:rsidR="00106038" w:rsidDel="00CE3AB3">
          <w:delText>of</w:delText>
        </w:r>
      </w:del>
      <w:r w:rsidR="00106038">
        <w:t xml:space="preserve"> </w:t>
      </w:r>
      <w:proofErr w:type="spellStart"/>
      <w:ins w:id="425" w:author="Nathan Dorn" w:date="2024-06-12T13:24:00Z" w16du:dateUtc="2024-06-12T17:24:00Z">
        <w:r w:rsidR="00EA56E3">
          <w:t>metaphytic</w:t>
        </w:r>
        <w:proofErr w:type="spellEnd"/>
        <w:r w:rsidR="005A406A">
          <w:t xml:space="preserve"> </w:t>
        </w:r>
      </w:ins>
      <w:del w:id="426" w:author="Nathan Dorn" w:date="2024-06-12T13:24:00Z" w16du:dateUtc="2024-06-12T17:24:00Z">
        <w:r w:rsidR="0089348E" w:rsidDel="005A406A">
          <w:delText>periphyton</w:delText>
        </w:r>
        <w:r w:rsidR="00615B21" w:rsidDel="005A406A">
          <w:delText xml:space="preserve"> </w:delText>
        </w:r>
      </w:del>
      <w:r w:rsidR="00615B21">
        <w:t xml:space="preserve">mats </w:t>
      </w:r>
      <w:ins w:id="427" w:author="Nathan Dorn" w:date="2024-06-12T13:21:00Z" w16du:dateUtc="2024-06-12T17:21:00Z">
        <w:r w:rsidR="005A7869">
          <w:t>(R</w:t>
        </w:r>
        <w:r w:rsidR="005A7869" w:rsidRPr="005A7869">
          <w:rPr>
            <w:vertAlign w:val="superscript"/>
            <w:rPrChange w:id="428" w:author="Nathan Dorn" w:date="2024-06-12T13:21:00Z" w16du:dateUtc="2024-06-12T17:21:00Z">
              <w:rPr/>
            </w:rPrChange>
          </w:rPr>
          <w:t>2</w:t>
        </w:r>
        <w:r w:rsidR="005A7869">
          <w:t xml:space="preserve"> =</w:t>
        </w:r>
      </w:ins>
      <w:ins w:id="429" w:author="Nathan Dorn" w:date="2024-06-12T13:22:00Z" w16du:dateUtc="2024-06-12T17:22:00Z">
        <w:r w:rsidR="00A055C0">
          <w:t xml:space="preserve">, </w:t>
        </w:r>
      </w:ins>
      <w:moveToRangeStart w:id="430" w:author="Nathan Dorn" w:date="2024-06-12T13:22:00Z" w:name="move169090979"/>
      <w:moveTo w:id="431" w:author="Nathan Dorn" w:date="2024-06-12T13:22:00Z" w16du:dateUtc="2024-06-12T17:22:00Z">
        <w:r w:rsidR="00A055C0" w:rsidRPr="008074ED">
          <w:t>Barrus et al., 2023</w:t>
        </w:r>
      </w:moveTo>
      <w:moveToRangeEnd w:id="430"/>
      <w:ins w:id="432" w:author="Nathan Dorn" w:date="2024-06-12T13:21:00Z" w16du:dateUtc="2024-06-12T17:21:00Z">
        <w:r w:rsidR="005A7869">
          <w:t>)</w:t>
        </w:r>
      </w:ins>
      <w:del w:id="433" w:author="Nathan Dorn" w:date="2024-06-12T13:21:00Z" w16du:dateUtc="2024-06-12T17:21:00Z">
        <w:r w:rsidR="00615B21" w:rsidDel="005A7869">
          <w:delText xml:space="preserve">(i.e., </w:delText>
        </w:r>
      </w:del>
      <w:ins w:id="434" w:author="Nathan Dorn" w:date="2024-06-12T13:21:00Z" w16du:dateUtc="2024-06-12T17:21:00Z">
        <w:r w:rsidR="005A7869">
          <w:t xml:space="preserve">.  The </w:t>
        </w:r>
      </w:ins>
      <w:proofErr w:type="spellStart"/>
      <w:ins w:id="435" w:author="Nathan Dorn" w:date="2024-06-12T13:24:00Z" w16du:dateUtc="2024-06-12T17:24:00Z">
        <w:r w:rsidR="005A406A">
          <w:t>metaphytic</w:t>
        </w:r>
        <w:proofErr w:type="spellEnd"/>
        <w:r w:rsidR="005A406A">
          <w:t xml:space="preserve"> (</w:t>
        </w:r>
      </w:ins>
      <w:ins w:id="436" w:author="Nathan Dorn" w:date="2024-06-12T13:21:00Z" w16du:dateUtc="2024-06-12T17:21:00Z">
        <w:r w:rsidR="005A7869">
          <w:t>periphyton</w:t>
        </w:r>
      </w:ins>
      <w:ins w:id="437" w:author="Nathan Dorn" w:date="2024-06-12T13:24:00Z" w16du:dateUtc="2024-06-12T17:24:00Z">
        <w:r w:rsidR="005A406A">
          <w:t>)</w:t>
        </w:r>
      </w:ins>
      <w:ins w:id="438" w:author="Nathan Dorn" w:date="2024-06-12T13:21:00Z" w16du:dateUtc="2024-06-12T17:21:00Z">
        <w:r w:rsidR="005A7869">
          <w:t xml:space="preserve"> </w:t>
        </w:r>
      </w:ins>
      <w:ins w:id="439" w:author="Nathan Dorn" w:date="2024-06-12T13:18:00Z" w16du:dateUtc="2024-06-12T17:18:00Z">
        <w:r w:rsidR="00186885">
          <w:t xml:space="preserve">in the Everglades are </w:t>
        </w:r>
      </w:ins>
      <w:r w:rsidR="00106038">
        <w:t>composite</w:t>
      </w:r>
      <w:del w:id="440" w:author="Nathan Dorn" w:date="2024-06-12T13:18:00Z" w16du:dateUtc="2024-06-12T17:18:00Z">
        <w:r w:rsidR="00106038" w:rsidDel="00186885">
          <w:delText xml:space="preserve"> samples</w:delText>
        </w:r>
      </w:del>
      <w:ins w:id="441" w:author="Nathan Dorn" w:date="2024-06-12T13:18:00Z" w16du:dateUtc="2024-06-12T17:18:00Z">
        <w:r w:rsidR="00186885">
          <w:t>s</w:t>
        </w:r>
      </w:ins>
      <w:r w:rsidR="00106038">
        <w:t xml:space="preserve"> of </w:t>
      </w:r>
      <w:r w:rsidR="00D13789">
        <w:t xml:space="preserve">floating </w:t>
      </w:r>
      <w:r w:rsidR="002446A8">
        <w:t>calcareous mats of algae</w:t>
      </w:r>
      <w:r w:rsidR="00781D14">
        <w:t xml:space="preserve">, </w:t>
      </w:r>
      <w:ins w:id="442" w:author="Nathan Dorn" w:date="2024-06-12T13:22:00Z" w16du:dateUtc="2024-06-12T17:22:00Z">
        <w:r w:rsidR="006B69FA">
          <w:t xml:space="preserve">cyanobacteria, </w:t>
        </w:r>
      </w:ins>
      <w:del w:id="443" w:author="Nathan Dorn" w:date="2024-06-12T13:18:00Z" w16du:dateUtc="2024-06-12T17:18:00Z">
        <w:r w:rsidR="00781D14" w:rsidDel="00186885">
          <w:delText>aquatic macrophytes,</w:delText>
        </w:r>
        <w:r w:rsidR="002446A8" w:rsidDel="00186885">
          <w:delText xml:space="preserve"> </w:delText>
        </w:r>
      </w:del>
      <w:del w:id="444" w:author="Nathan Dorn" w:date="2024-06-12T13:22:00Z" w16du:dateUtc="2024-06-12T17:22:00Z">
        <w:r w:rsidR="002446A8" w:rsidDel="006B69FA">
          <w:delText xml:space="preserve">and </w:delText>
        </w:r>
      </w:del>
      <w:r w:rsidR="002446A8">
        <w:t xml:space="preserve">other </w:t>
      </w:r>
      <w:commentRangeStart w:id="445"/>
      <w:r w:rsidR="002446A8">
        <w:t>microbes</w:t>
      </w:r>
      <w:commentRangeEnd w:id="445"/>
      <w:r w:rsidR="00186885">
        <w:rPr>
          <w:rStyle w:val="CommentReference"/>
          <w:rFonts w:cstheme="minorBidi"/>
        </w:rPr>
        <w:commentReference w:id="445"/>
      </w:r>
      <w:ins w:id="446" w:author="Nathan Dorn" w:date="2024-06-12T13:22:00Z" w16du:dateUtc="2024-06-12T17:22:00Z">
        <w:r w:rsidR="006B69FA">
          <w:t>, and algal detritus</w:t>
        </w:r>
      </w:ins>
      <w:r w:rsidR="00106038">
        <w:t>;</w:t>
      </w:r>
      <w:ins w:id="447" w:author="Nathan Dorn" w:date="2024-06-12T13:22:00Z" w16du:dateUtc="2024-06-12T17:22:00Z">
        <w:r w:rsidR="00A055C0">
          <w:t xml:space="preserve"> Gaiser et al.</w:t>
        </w:r>
      </w:ins>
      <w:r w:rsidR="00E306F6">
        <w:t xml:space="preserve"> </w:t>
      </w:r>
      <w:r w:rsidR="00106038">
        <w:fldChar w:fldCharType="begin"/>
      </w:r>
      <w:r w:rsidR="00546621">
        <w:instrText xml:space="preserve"> ADDIN ZOTERO_ITEM CSL_CITATION {"citationID":"42c3M5FL","properties":{"formattedCitation":"(Barrus et al., 2023)","plainCitation":"(Barrus et al., 2023)","dontUpdate":true,"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106038">
        <w:fldChar w:fldCharType="separate"/>
      </w:r>
      <w:moveFromRangeStart w:id="448" w:author="Nathan Dorn" w:date="2024-06-12T13:22:00Z" w:name="move169090979"/>
      <w:moveFrom w:id="449" w:author="Nathan Dorn" w:date="2024-06-12T13:22:00Z" w16du:dateUtc="2024-06-12T17:22:00Z">
        <w:r w:rsidR="008074ED" w:rsidRPr="008074ED" w:rsidDel="00A055C0">
          <w:t>Barrus et al., 2023</w:t>
        </w:r>
      </w:moveFrom>
      <w:moveFromRangeEnd w:id="448"/>
      <w:r w:rsidR="008074ED" w:rsidRPr="008074ED">
        <w:t>)</w:t>
      </w:r>
      <w:r w:rsidR="00106038">
        <w:fldChar w:fldCharType="end"/>
      </w:r>
      <w:r w:rsidR="00724133">
        <w:t>.</w:t>
      </w:r>
      <w:r w:rsidR="0008316F">
        <w:t xml:space="preserve"> </w:t>
      </w:r>
      <w:r w:rsidR="00DF4F40">
        <w:t xml:space="preserve">For all </w:t>
      </w:r>
      <w:r w:rsidR="0008316F">
        <w:t>cages</w:t>
      </w:r>
      <w:r w:rsidR="00DF4F40">
        <w:t>,</w:t>
      </w:r>
      <w:r w:rsidR="0043000A">
        <w:t xml:space="preserve"> </w:t>
      </w:r>
      <w:r w:rsidR="00DF4F40">
        <w:t>a</w:t>
      </w:r>
      <w:r w:rsidR="00DF4F40" w:rsidRPr="00524172">
        <w:t xml:space="preserve">lgae was allowed to accumulate </w:t>
      </w:r>
      <w:del w:id="450" w:author="Nathan Dorn" w:date="2024-06-12T13:25:00Z" w16du:dateUtc="2024-06-12T17:25:00Z">
        <w:r w:rsidR="00DF4F40" w:rsidRPr="00524172" w:rsidDel="005A406A">
          <w:delText>on the surfaces of the cages</w:delText>
        </w:r>
      </w:del>
      <w:ins w:id="451" w:author="Nathan Dorn" w:date="2024-06-12T13:25:00Z" w16du:dateUtc="2024-06-12T17:25:00Z">
        <w:r w:rsidR="005A406A">
          <w:t>in the cages</w:t>
        </w:r>
      </w:ins>
      <w:r w:rsidR="00DF4F40" w:rsidRPr="00524172">
        <w:t xml:space="preserve"> two weeks prior to the experiment</w:t>
      </w:r>
      <w:r w:rsidR="00F60792">
        <w:t>, and t</w:t>
      </w:r>
      <w:r w:rsidR="00F60792" w:rsidRPr="00524172">
        <w:t xml:space="preserve">wo liters of </w:t>
      </w:r>
      <w:del w:id="452" w:author="Nathan Dorn" w:date="2024-06-12T13:25:00Z" w16du:dateUtc="2024-06-12T17:25:00Z">
        <w:r w:rsidR="00F60792" w:rsidRPr="00524172" w:rsidDel="005A406A">
          <w:delText xml:space="preserve">periphyton </w:delText>
        </w:r>
      </w:del>
      <w:proofErr w:type="spellStart"/>
      <w:ins w:id="453" w:author="Nathan Dorn" w:date="2024-06-12T13:25:00Z" w16du:dateUtc="2024-06-12T17:25:00Z">
        <w:r w:rsidR="005A406A">
          <w:t>metaphyton</w:t>
        </w:r>
      </w:ins>
      <w:proofErr w:type="spellEnd"/>
      <w:del w:id="454" w:author="Nathan Dorn" w:date="2024-06-12T13:25:00Z" w16du:dateUtc="2024-06-12T17:25:00Z">
        <w:r w:rsidR="00F60792" w:rsidRPr="00524172" w:rsidDel="005A406A">
          <w:delText>mat</w:delText>
        </w:r>
      </w:del>
      <w:r w:rsidR="00F60792" w:rsidRPr="00524172">
        <w:t xml:space="preserve"> </w:t>
      </w:r>
      <w:r w:rsidR="000A38A2">
        <w:t>was</w:t>
      </w:r>
      <w:r w:rsidR="00F60792" w:rsidRPr="00524172">
        <w:t xml:space="preserve"> placed inside the cages as a food source </w:t>
      </w:r>
      <w:del w:id="455" w:author="Nathan Dorn" w:date="2024-06-12T13:25:00Z" w16du:dateUtc="2024-06-12T17:25:00Z">
        <w:r w:rsidR="00F60792" w:rsidRPr="00524172" w:rsidDel="005A406A">
          <w:delText xml:space="preserve">for </w:delText>
        </w:r>
        <w:r w:rsidR="006B339C" w:rsidDel="005A406A">
          <w:delText>hatchling</w:delText>
        </w:r>
        <w:r w:rsidR="00F60792" w:rsidRPr="00524172" w:rsidDel="005A406A">
          <w:delText xml:space="preserve"> snails</w:delText>
        </w:r>
        <w:r w:rsidR="00F60792" w:rsidDel="005A406A">
          <w:delText xml:space="preserve"> </w:delText>
        </w:r>
      </w:del>
      <w:commentRangeStart w:id="456"/>
      <w:r w:rsidR="00F60792">
        <w:fldChar w:fldCharType="begin" w:fldLock="1"/>
      </w:r>
      <w:r w:rsidR="00546621">
        <w:instrText xml:space="preserve"> ADDIN ZOTERO_ITEM CSL_CITATION {"citationID":"wZxETk1v","properties":{"formattedCitation":"(Barrus et al., 2023; Drumheller et al., 2022)","plainCitation":"(Barrus et al., 2023; Drumheller et al., 2022)","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id":"qDtGyITR/elOgObMS","uris":["http://www.mendeley.com/documents/?uuid=682d1b12-fc5c-47de-87c6-996cc402b3d4"],"itemData":{"DOI":"10.1007/s10530-022-02752-3","ISBN":"0123456789","ISSN":"1573-1464","author":[{"dropping-particle":"","family":"Drumheller","given":"Danielle K","non-dropping-particle":"","parse-names":false,"suffix":""},{"dropping-particle":"","family":"Cook","given":"Mark I","non-dropping-particle":"","parse-names":false,"suffix":""},{"dropping-particle":"","family":"Dorn","given":"Nathan J","non-dropping-particle":"","parse-names":false,"suffix":""}],"container-title":"Biological Invasions","id":"ITEM-2","issue":"0123456789","issued":{"date-parts":[["2022"]]},"publisher":"Springer International Publishing","title":"The role of direct chemical inhibition in the displacement of a native herbivore by an invasive congener","type":"article-journal"}}],"schema":"https://github.com/citation-style-language/schema/raw/master/csl-citation.json"} </w:instrText>
      </w:r>
      <w:r w:rsidR="00F60792">
        <w:fldChar w:fldCharType="separate"/>
      </w:r>
      <w:r w:rsidR="008074ED" w:rsidRPr="008074ED">
        <w:t>(</w:t>
      </w:r>
      <w:ins w:id="457" w:author="Nathan Dorn" w:date="2024-06-12T13:20:00Z" w16du:dateUtc="2024-06-12T17:20:00Z">
        <w:r w:rsidR="00186885">
          <w:t xml:space="preserve">methods in </w:t>
        </w:r>
      </w:ins>
      <w:r w:rsidR="008074ED" w:rsidRPr="008074ED">
        <w:t>Barrus et al., 2023; Drumheller et al., 2022)</w:t>
      </w:r>
      <w:r w:rsidR="00F60792">
        <w:fldChar w:fldCharType="end"/>
      </w:r>
      <w:commentRangeEnd w:id="456"/>
      <w:r w:rsidR="00186885">
        <w:rPr>
          <w:rStyle w:val="CommentReference"/>
          <w:rFonts w:cstheme="minorBidi"/>
        </w:rPr>
        <w:commentReference w:id="456"/>
      </w:r>
      <w:r w:rsidR="00DF4F40" w:rsidRPr="00524172">
        <w:t>.</w:t>
      </w:r>
      <w:r w:rsidR="00DF4F40">
        <w:t xml:space="preserve"> </w:t>
      </w:r>
      <w:del w:id="458" w:author="Nathan Dorn" w:date="2024-06-12T13:20:00Z" w16du:dateUtc="2024-06-12T17:20:00Z">
        <w:r w:rsidR="002B0C93" w:rsidRPr="00524172" w:rsidDel="00186885">
          <w:delText xml:space="preserve">Periphyton was examined prior to placement to remove other snails and predatory invertebrates. </w:delText>
        </w:r>
      </w:del>
      <w:del w:id="459" w:author="Nathan Dorn" w:date="2024-06-12T13:23:00Z" w16du:dateUtc="2024-06-12T17:23:00Z">
        <w:r w:rsidR="00B73C02" w:rsidRPr="00524172" w:rsidDel="00A055C0">
          <w:delText xml:space="preserve">Four </w:delText>
        </w:r>
      </w:del>
      <w:ins w:id="460" w:author="Nathan Dorn" w:date="2024-06-12T13:23:00Z" w16du:dateUtc="2024-06-12T17:23:00Z">
        <w:r w:rsidR="00A055C0" w:rsidRPr="00524172">
          <w:t xml:space="preserve"> </w:t>
        </w:r>
        <w:r w:rsidR="00EA56E3">
          <w:t>J</w:t>
        </w:r>
      </w:ins>
      <w:del w:id="461" w:author="Nathan Dorn" w:date="2024-06-12T13:23:00Z" w16du:dateUtc="2024-06-12T17:23:00Z">
        <w:r w:rsidR="00B73C02" w:rsidRPr="00524172" w:rsidDel="00EA56E3">
          <w:delText>j</w:delText>
        </w:r>
      </w:del>
      <w:r w:rsidR="00B73C02" w:rsidRPr="00524172">
        <w:t xml:space="preserve">uvenile snails were individually marked </w:t>
      </w:r>
      <w:del w:id="462" w:author="Nathan Dorn" w:date="2024-06-12T13:23:00Z" w16du:dateUtc="2024-06-12T17:23:00Z">
        <w:r w:rsidR="00B73C02" w:rsidRPr="00524172" w:rsidDel="00EA56E3">
          <w:delText xml:space="preserve">with differing colors of nail polish </w:delText>
        </w:r>
      </w:del>
      <w:r w:rsidR="00B73C02" w:rsidRPr="00524172">
        <w:t>and placed in cages</w:t>
      </w:r>
      <w:r w:rsidR="003472AD">
        <w:t xml:space="preserve"> to grow</w:t>
      </w:r>
      <w:r w:rsidR="00E663F2">
        <w:t xml:space="preserve"> for</w:t>
      </w:r>
      <w:r w:rsidR="003472AD">
        <w:t xml:space="preserve"> </w:t>
      </w:r>
      <w:del w:id="463" w:author="Nathan Dorn" w:date="2024-06-12T13:23:00Z" w16du:dateUtc="2024-06-12T17:23:00Z">
        <w:r w:rsidR="003472AD" w:rsidDel="00EA56E3">
          <w:delText>four to five</w:delText>
        </w:r>
      </w:del>
      <w:ins w:id="464" w:author="Nathan Dorn" w:date="2024-06-12T13:23:00Z" w16du:dateUtc="2024-06-12T17:23:00Z">
        <w:r w:rsidR="00EA56E3">
          <w:t>4-5</w:t>
        </w:r>
      </w:ins>
      <w:r w:rsidR="003472AD">
        <w:t xml:space="preserve"> weeks. </w:t>
      </w:r>
      <w:r w:rsidR="00850CDA">
        <w:t>We</w:t>
      </w:r>
      <w:r w:rsidR="00361D39">
        <w:t xml:space="preserve"> placed</w:t>
      </w:r>
      <w:r w:rsidR="00850CDA">
        <w:t xml:space="preserve"> 8 cages in LILA</w:t>
      </w:r>
      <w:r w:rsidR="00533903">
        <w:t xml:space="preserve"> during both seasons</w:t>
      </w:r>
      <w:r w:rsidR="00850CDA">
        <w:t xml:space="preserve"> and</w:t>
      </w:r>
      <w:r w:rsidR="00361D39">
        <w:t xml:space="preserve"> </w:t>
      </w:r>
      <w:r w:rsidR="00F9467A">
        <w:t>3 cages in WCA3A</w:t>
      </w:r>
      <w:r w:rsidR="00A55C86">
        <w:t xml:space="preserve"> site</w:t>
      </w:r>
      <w:r w:rsidR="00732EA3">
        <w:t xml:space="preserve"> 2</w:t>
      </w:r>
      <w:r w:rsidR="00A55C86">
        <w:t xml:space="preserve"> </w:t>
      </w:r>
      <w:r w:rsidR="00732EA3">
        <w:t xml:space="preserve">in the </w:t>
      </w:r>
      <w:r w:rsidR="00A55C86">
        <w:t>dry season</w:t>
      </w:r>
      <w:r w:rsidR="006672C2">
        <w:t>.</w:t>
      </w:r>
      <w:r w:rsidR="002D7E24">
        <w:t xml:space="preserve"> </w:t>
      </w:r>
      <w:del w:id="465" w:author="Nathan Dorn" w:date="2024-06-12T13:23:00Z" w16du:dateUtc="2024-06-12T17:23:00Z">
        <w:r w:rsidR="002D7E24" w:rsidDel="00EA56E3">
          <w:delText xml:space="preserve">For the </w:delText>
        </w:r>
      </w:del>
      <w:ins w:id="466" w:author="Nathan Dorn" w:date="2024-06-12T13:23:00Z" w16du:dateUtc="2024-06-12T17:23:00Z">
        <w:r w:rsidR="00EA56E3">
          <w:t xml:space="preserve">To estimate </w:t>
        </w:r>
      </w:ins>
      <w:r w:rsidR="002D7E24">
        <w:t>wet season</w:t>
      </w:r>
      <w:r w:rsidR="00732EA3">
        <w:t xml:space="preserve"> growth </w:t>
      </w:r>
      <w:del w:id="467" w:author="Nathan Dorn" w:date="2024-06-12T13:23:00Z" w16du:dateUtc="2024-06-12T17:23:00Z">
        <w:r w:rsidR="00732EA3" w:rsidDel="00EA56E3">
          <w:delText>estimates</w:delText>
        </w:r>
        <w:r w:rsidR="000D73F1" w:rsidDel="00EA56E3">
          <w:delText xml:space="preserve"> in the </w:delText>
        </w:r>
      </w:del>
      <w:r w:rsidR="004D42BA">
        <w:t>WCA3A</w:t>
      </w:r>
      <w:ins w:id="468" w:author="Nathan Dorn" w:date="2024-06-12T13:23:00Z" w16du:dateUtc="2024-06-12T17:23:00Z">
        <w:r w:rsidR="00EA56E3">
          <w:t xml:space="preserve"> </w:t>
        </w:r>
      </w:ins>
      <w:ins w:id="469" w:author="Nathan Dorn" w:date="2024-06-12T13:24:00Z" w16du:dateUtc="2024-06-12T17:24:00Z">
        <w:r w:rsidR="00EA56E3">
          <w:t>site</w:t>
        </w:r>
      </w:ins>
      <w:r w:rsidR="002D7E24">
        <w:t xml:space="preserve">, we </w:t>
      </w:r>
      <w:r w:rsidR="00B83A78">
        <w:t>measured</w:t>
      </w:r>
      <w:ins w:id="470" w:author="Nathan Dorn" w:date="2024-06-12T13:18:00Z" w16du:dateUtc="2024-06-12T17:18:00Z">
        <w:r w:rsidR="00CE3AB3">
          <w:t xml:space="preserve"> the</w:t>
        </w:r>
      </w:ins>
      <w:r w:rsidR="002D7E24">
        <w:t xml:space="preserve"> </w:t>
      </w:r>
      <w:del w:id="471" w:author="Nathan Dorn" w:date="2024-06-12T13:24:00Z" w16du:dateUtc="2024-06-12T17:24:00Z">
        <w:r w:rsidR="002D7E24" w:rsidDel="00EA56E3">
          <w:delText>total phosphorus</w:delText>
        </w:r>
      </w:del>
      <w:ins w:id="472" w:author="Nathan Dorn" w:date="2024-06-12T13:24:00Z" w16du:dateUtc="2024-06-12T17:24:00Z">
        <w:r w:rsidR="00EA56E3">
          <w:t>TP</w:t>
        </w:r>
      </w:ins>
      <w:r w:rsidR="002D7E24">
        <w:t xml:space="preserve"> </w:t>
      </w:r>
      <w:r w:rsidR="005337FD">
        <w:t xml:space="preserve">of </w:t>
      </w:r>
      <w:proofErr w:type="spellStart"/>
      <w:r w:rsidR="00B83A78">
        <w:t>metaphytic</w:t>
      </w:r>
      <w:proofErr w:type="spellEnd"/>
      <w:r w:rsidR="00B83A78">
        <w:t xml:space="preserve"> </w:t>
      </w:r>
      <w:r w:rsidR="005337FD">
        <w:t>mat</w:t>
      </w:r>
      <w:r w:rsidR="00B83A78">
        <w:t>s</w:t>
      </w:r>
      <w:r w:rsidR="002D7E24">
        <w:t xml:space="preserve"> </w:t>
      </w:r>
      <w:r w:rsidR="001E188D">
        <w:t xml:space="preserve">to </w:t>
      </w:r>
      <w:r w:rsidR="004D42BA">
        <w:t>predict</w:t>
      </w:r>
      <w:r w:rsidR="001E188D">
        <w:t xml:space="preserve"> </w:t>
      </w:r>
      <w:r w:rsidR="00732EA3">
        <w:t xml:space="preserve">FAS </w:t>
      </w:r>
      <w:commentRangeStart w:id="473"/>
      <w:r w:rsidR="00A55C86">
        <w:t>gr</w:t>
      </w:r>
      <w:r w:rsidR="00732EA3">
        <w:t>owth</w:t>
      </w:r>
      <w:r w:rsidR="00A55C86">
        <w:t xml:space="preserve"> </w:t>
      </w:r>
      <w:r w:rsidR="001E188D">
        <w:t xml:space="preserve">of </w:t>
      </w:r>
      <w:r w:rsidR="004D42BA">
        <w:t xml:space="preserve">using </w:t>
      </w:r>
      <w:r w:rsidR="002614D9">
        <w:t>regression</w:t>
      </w:r>
      <w:ins w:id="474" w:author="Nathan Dorn" w:date="2024-06-12T13:18:00Z" w16du:dateUtc="2024-06-12T17:18:00Z">
        <w:r w:rsidR="00CE3AB3">
          <w:t>s</w:t>
        </w:r>
      </w:ins>
      <w:ins w:id="475" w:author="Nathan Dorn" w:date="2024-06-12T13:17:00Z" w16du:dateUtc="2024-06-12T17:17:00Z">
        <w:r w:rsidR="00CE3AB3">
          <w:t xml:space="preserve"> from</w:t>
        </w:r>
      </w:ins>
      <w:del w:id="476" w:author="Nathan Dorn" w:date="2024-06-12T13:17:00Z" w16du:dateUtc="2024-06-12T17:17:00Z">
        <w:r w:rsidR="0068359A" w:rsidDel="00CE3AB3">
          <w:delText>s</w:delText>
        </w:r>
      </w:del>
      <w:r w:rsidR="0068359A">
        <w:t xml:space="preserve"> </w:t>
      </w:r>
      <w:del w:id="477" w:author="Nathan Dorn" w:date="2024-06-12T13:17:00Z" w16du:dateUtc="2024-06-12T17:17:00Z">
        <w:r w:rsidR="001F4D08" w:rsidDel="00CE3AB3">
          <w:delText>(</w:delText>
        </w:r>
      </w:del>
      <w:r w:rsidR="008074ED">
        <w:fldChar w:fldCharType="begin"/>
      </w:r>
      <w:r w:rsidR="00546621">
        <w:instrText xml:space="preserve"> ADDIN ZOTERO_ITEM CSL_CITATION {"citationID":"NBNbgFf1","properties":{"formattedCitation":"(Barrus et al., 2023)","plainCitation":"(Barrus et al., 2023)","dontUpdate":true,"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8074ED">
        <w:fldChar w:fldCharType="separate"/>
      </w:r>
      <w:r w:rsidR="008074ED" w:rsidRPr="008074ED">
        <w:t xml:space="preserve">Barrus et al., </w:t>
      </w:r>
      <w:ins w:id="478" w:author="Nathan Dorn" w:date="2024-06-12T13:17:00Z" w16du:dateUtc="2024-06-12T17:17:00Z">
        <w:r w:rsidR="00CE3AB3">
          <w:t>(</w:t>
        </w:r>
      </w:ins>
      <w:r w:rsidR="008074ED" w:rsidRPr="008074ED">
        <w:t>2023)</w:t>
      </w:r>
      <w:r w:rsidR="008074ED">
        <w:fldChar w:fldCharType="end"/>
      </w:r>
      <w:r w:rsidR="001E188D">
        <w:t>.</w:t>
      </w:r>
      <w:r w:rsidR="000E0597">
        <w:t xml:space="preserve"> </w:t>
      </w:r>
      <w:commentRangeEnd w:id="473"/>
      <w:r w:rsidR="005A406A">
        <w:rPr>
          <w:rStyle w:val="CommentReference"/>
          <w:rFonts w:cstheme="minorBidi"/>
        </w:rPr>
        <w:commentReference w:id="473"/>
      </w:r>
      <w:commentRangeStart w:id="479"/>
      <w:r w:rsidR="000E0597">
        <w:t xml:space="preserve">We were only able to obtain </w:t>
      </w:r>
      <w:r w:rsidR="00BB6C22">
        <w:t>dry</w:t>
      </w:r>
      <w:r w:rsidR="000E0597">
        <w:t xml:space="preserve"> season</w:t>
      </w:r>
      <w:r w:rsidR="00732EA3">
        <w:t xml:space="preserve"> growth rates</w:t>
      </w:r>
      <w:r w:rsidR="000E0597">
        <w:t xml:space="preserve"> for site</w:t>
      </w:r>
      <w:r w:rsidR="00BB6C22">
        <w:t xml:space="preserve"> 2</w:t>
      </w:r>
      <w:r w:rsidR="00732EA3">
        <w:t xml:space="preserve"> in WCA3A</w:t>
      </w:r>
      <w:r w:rsidR="006019FD">
        <w:t xml:space="preserve"> </w:t>
      </w:r>
      <w:r w:rsidR="000E0597">
        <w:t>because low dry season water depths made</w:t>
      </w:r>
      <w:r w:rsidR="00F369D5">
        <w:t xml:space="preserve"> use of cage experiments impossible.</w:t>
      </w:r>
      <w:commentRangeEnd w:id="479"/>
      <w:r w:rsidR="00FD7968">
        <w:rPr>
          <w:rStyle w:val="CommentReference"/>
          <w:rFonts w:cstheme="minorBidi"/>
        </w:rPr>
        <w:commentReference w:id="479"/>
      </w:r>
    </w:p>
    <w:p w14:paraId="5AB15C28" w14:textId="008426BC" w:rsidR="00F840A9" w:rsidRDefault="0090726F" w:rsidP="00EA3C28">
      <w:pPr>
        <w:pStyle w:val="NATESTYLE1CommonCollege"/>
        <w:spacing w:line="360" w:lineRule="auto"/>
        <w:ind w:firstLine="720"/>
        <w:jc w:val="both"/>
      </w:pPr>
      <w:commentRangeStart w:id="480"/>
      <w:r>
        <w:t>The</w:t>
      </w:r>
      <w:r w:rsidR="00772361">
        <w:t xml:space="preserve"> </w:t>
      </w:r>
      <w:ins w:id="481" w:author="Nathan Dorn" w:date="2024-06-12T13:28:00Z" w16du:dateUtc="2024-06-12T17:28:00Z">
        <w:r w:rsidR="00FD7968">
          <w:t xml:space="preserve">age-structured </w:t>
        </w:r>
      </w:ins>
      <w:r w:rsidR="00772361">
        <w:t>population model</w:t>
      </w:r>
      <w:r w:rsidR="0094791D">
        <w:t xml:space="preserve"> </w:t>
      </w:r>
      <w:ins w:id="482" w:author="Nathan Dorn" w:date="2024-06-12T13:28:00Z" w16du:dateUtc="2024-06-12T17:28:00Z">
        <w:r w:rsidR="00FD7968">
          <w:t xml:space="preserve">(Darby et al. 2015) </w:t>
        </w:r>
      </w:ins>
      <w:r w:rsidR="00772361">
        <w:t xml:space="preserve">used </w:t>
      </w:r>
      <w:r w:rsidR="00F840A9">
        <w:t>the following equation</w:t>
      </w:r>
      <w:r w:rsidR="00E3449E">
        <w:t xml:space="preserve"> to model </w:t>
      </w:r>
      <w:r w:rsidR="00F369D5">
        <w:t xml:space="preserve">growth </w:t>
      </w:r>
      <w:r w:rsidR="00E3449E">
        <w:t xml:space="preserve">of </w:t>
      </w:r>
      <w:r w:rsidR="00F369D5">
        <w:t>FAS</w:t>
      </w:r>
      <w:r w:rsidR="00E3449E">
        <w:t>.</w:t>
      </w:r>
    </w:p>
    <w:p w14:paraId="6129445E" w14:textId="77777777" w:rsidR="00F840A9" w:rsidRPr="0095359E" w:rsidRDefault="00000000" w:rsidP="00EA3C28">
      <w:pPr>
        <w:pStyle w:val="NATESTYLE1CommonCollege"/>
        <w:spacing w:line="360" w:lineRule="auto"/>
        <w:jc w:val="both"/>
        <w:rPr>
          <w:rFonts w:eastAsiaTheme="minorEastAsia"/>
        </w:rPr>
      </w:pPr>
      <m:oMathPara>
        <m:oMath>
          <m:sSub>
            <m:sSubPr>
              <m:ctrlPr>
                <w:rPr>
                  <w:rFonts w:ascii="Cambria Math" w:hAnsi="Cambria Math"/>
                  <w:i/>
                </w:rPr>
              </m:ctrlPr>
            </m:sSubPr>
            <m:e>
              <m:r>
                <w:rPr>
                  <w:rFonts w:ascii="Cambria Math" w:hAnsi="Cambria Math"/>
                </w:rPr>
                <m:t>Size</m:t>
              </m:r>
            </m:e>
            <m:sub>
              <m:sSub>
                <m:sSubPr>
                  <m:ctrlPr>
                    <w:rPr>
                      <w:rFonts w:ascii="Cambria Math" w:hAnsi="Cambria Math"/>
                      <w:i/>
                    </w:rPr>
                  </m:ctrlPr>
                </m:sSubPr>
                <m:e>
                  <m:r>
                    <w:rPr>
                      <w:rFonts w:ascii="Cambria Math" w:hAnsi="Cambria Math"/>
                    </w:rPr>
                    <m:t>time</m:t>
                  </m:r>
                </m:e>
                <m:sub>
                  <m:r>
                    <w:rPr>
                      <w:rFonts w:ascii="Cambria Math" w:hAnsi="Cambria Math"/>
                    </w:rPr>
                    <m:t>i</m:t>
                  </m:r>
                </m:sub>
              </m:sSub>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Size</m:t>
                  </m:r>
                </m:e>
                <m:sub>
                  <m:r>
                    <w:rPr>
                      <w:rFonts w:ascii="Cambria Math" w:hAnsi="Cambria Math"/>
                    </w:rPr>
                    <m:t>initial</m:t>
                  </m:r>
                </m:sub>
              </m:sSub>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k</m:t>
                      </m:r>
                    </m:e>
                    <m:sub>
                      <m:r>
                        <w:rPr>
                          <w:rFonts w:ascii="Cambria Math" w:hAnsi="Cambria Math"/>
                        </w:rPr>
                        <m:t>growth</m:t>
                      </m:r>
                    </m:sub>
                  </m:sSub>
                  <m:r>
                    <w:rPr>
                      <w:rFonts w:ascii="Cambria Math" w:hAnsi="Cambria Math"/>
                    </w:rPr>
                    <m:t>∙</m:t>
                  </m:r>
                  <m:sSub>
                    <m:sSubPr>
                      <m:ctrlPr>
                        <w:rPr>
                          <w:rFonts w:ascii="Cambria Math" w:hAnsi="Cambria Math"/>
                          <w:i/>
                        </w:rPr>
                      </m:ctrlPr>
                    </m:sSubPr>
                    <m:e>
                      <m:r>
                        <w:rPr>
                          <w:rFonts w:ascii="Cambria Math" w:hAnsi="Cambria Math"/>
                        </w:rPr>
                        <m:t>time</m:t>
                      </m:r>
                    </m:e>
                    <m:sub>
                      <m:r>
                        <w:rPr>
                          <w:rFonts w:ascii="Cambria Math" w:hAnsi="Cambria Math"/>
                        </w:rPr>
                        <m:t>i</m:t>
                      </m:r>
                    </m:sub>
                  </m:sSub>
                </m:sup>
              </m:sSup>
            </m:num>
            <m:den>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Size</m:t>
                      </m:r>
                    </m:e>
                    <m:sub>
                      <m:r>
                        <w:rPr>
                          <w:rFonts w:ascii="Cambria Math" w:hAnsi="Cambria Math"/>
                        </w:rPr>
                        <m:t>initial</m:t>
                      </m:r>
                    </m:sub>
                  </m:sSub>
                </m:num>
                <m:den>
                  <m:sSub>
                    <m:sSubPr>
                      <m:ctrlPr>
                        <w:rPr>
                          <w:rFonts w:ascii="Cambria Math" w:hAnsi="Cambria Math"/>
                          <w:i/>
                        </w:rPr>
                      </m:ctrlPr>
                    </m:sSubPr>
                    <m:e>
                      <m:r>
                        <w:rPr>
                          <w:rFonts w:ascii="Cambria Math" w:hAnsi="Cambria Math"/>
                        </w:rPr>
                        <m:t>Size</m:t>
                      </m:r>
                    </m:e>
                    <m:sub>
                      <m:r>
                        <w:rPr>
                          <w:rFonts w:ascii="Cambria Math" w:hAnsi="Cambria Math"/>
                        </w:rPr>
                        <m:t>max</m:t>
                      </m:r>
                    </m:sub>
                  </m:sSub>
                </m:den>
              </m:f>
              <m:r>
                <w:rPr>
                  <w:rFonts w:ascii="Cambria Math" w:hAnsi="Cambria Math"/>
                </w:rPr>
                <m:t>)(</m:t>
              </m:r>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k</m:t>
                      </m:r>
                    </m:e>
                    <m:sub>
                      <m:r>
                        <w:rPr>
                          <w:rFonts w:ascii="Cambria Math" w:hAnsi="Cambria Math"/>
                        </w:rPr>
                        <m:t>growth</m:t>
                      </m:r>
                    </m:sub>
                  </m:sSub>
                  <m:r>
                    <w:rPr>
                      <w:rFonts w:ascii="Cambria Math" w:hAnsi="Cambria Math"/>
                    </w:rPr>
                    <m:t>∙</m:t>
                  </m:r>
                  <m:sSub>
                    <m:sSubPr>
                      <m:ctrlPr>
                        <w:rPr>
                          <w:rFonts w:ascii="Cambria Math" w:hAnsi="Cambria Math"/>
                          <w:i/>
                        </w:rPr>
                      </m:ctrlPr>
                    </m:sSubPr>
                    <m:e>
                      <m:r>
                        <w:rPr>
                          <w:rFonts w:ascii="Cambria Math" w:hAnsi="Cambria Math"/>
                        </w:rPr>
                        <m:t>time</m:t>
                      </m:r>
                    </m:e>
                    <m:sub>
                      <m:r>
                        <w:rPr>
                          <w:rFonts w:ascii="Cambria Math" w:hAnsi="Cambria Math"/>
                        </w:rPr>
                        <m:t>i</m:t>
                      </m:r>
                    </m:sub>
                  </m:sSub>
                </m:sup>
              </m:sSup>
              <m:r>
                <w:rPr>
                  <w:rFonts w:ascii="Cambria Math" w:hAnsi="Cambria Math"/>
                </w:rPr>
                <m:t>-1)</m:t>
              </m:r>
            </m:den>
          </m:f>
        </m:oMath>
      </m:oMathPara>
    </w:p>
    <w:p w14:paraId="0730C230" w14:textId="0114664F" w:rsidR="00F840A9" w:rsidRDefault="00F840A9" w:rsidP="00EA3C28">
      <w:pPr>
        <w:pStyle w:val="NATESTYLE1CommonCollege"/>
        <w:spacing w:line="360" w:lineRule="auto"/>
        <w:jc w:val="both"/>
        <w:rPr>
          <w:rFonts w:eastAsiaTheme="minorEastAsia"/>
        </w:rPr>
      </w:pPr>
      <w:r>
        <w:rPr>
          <w:rFonts w:eastAsiaTheme="minorEastAsia"/>
        </w:rPr>
        <w:t xml:space="preserve">where </w:t>
      </w:r>
      <w:r w:rsidR="00960D87">
        <w:rPr>
          <w:rFonts w:eastAsiaTheme="minorEastAsia"/>
        </w:rPr>
        <w:t xml:space="preserve">time </w:t>
      </w:r>
      <w:r>
        <w:rPr>
          <w:rFonts w:eastAsiaTheme="minorEastAsia"/>
        </w:rPr>
        <w:t xml:space="preserve">is </w:t>
      </w:r>
      <w:r w:rsidR="00960D87">
        <w:rPr>
          <w:rFonts w:eastAsiaTheme="minorEastAsia"/>
        </w:rPr>
        <w:t xml:space="preserve">the duration of </w:t>
      </w:r>
      <w:r w:rsidR="002836F8">
        <w:rPr>
          <w:rFonts w:eastAsiaTheme="minorEastAsia"/>
        </w:rPr>
        <w:t>growth</w:t>
      </w:r>
      <w:r>
        <w:rPr>
          <w:rFonts w:eastAsiaTheme="minorEastAsia"/>
        </w:rPr>
        <w:t xml:space="preserve">, and </w:t>
      </w:r>
      <w:proofErr w:type="spellStart"/>
      <w:r>
        <w:rPr>
          <w:rFonts w:eastAsiaTheme="minorEastAsia"/>
        </w:rPr>
        <w:t>Size</w:t>
      </w:r>
      <w:r w:rsidR="0050646A">
        <w:rPr>
          <w:rFonts w:eastAsiaTheme="minorEastAsia"/>
          <w:vertAlign w:val="subscript"/>
        </w:rPr>
        <w:t>initial</w:t>
      </w:r>
      <w:proofErr w:type="spellEnd"/>
      <w:r>
        <w:rPr>
          <w:rFonts w:eastAsiaTheme="minorEastAsia"/>
        </w:rPr>
        <w:t xml:space="preserve"> is the </w:t>
      </w:r>
      <w:r w:rsidR="006762D3">
        <w:rPr>
          <w:rFonts w:eastAsiaTheme="minorEastAsia"/>
        </w:rPr>
        <w:t xml:space="preserve">initial </w:t>
      </w:r>
      <w:r w:rsidR="0043626A">
        <w:rPr>
          <w:rFonts w:eastAsiaTheme="minorEastAsia"/>
        </w:rPr>
        <w:t xml:space="preserve">length </w:t>
      </w:r>
      <w:r w:rsidR="006762D3">
        <w:rPr>
          <w:rFonts w:eastAsiaTheme="minorEastAsia"/>
        </w:rPr>
        <w:t>of the snail</w:t>
      </w:r>
      <w:r>
        <w:rPr>
          <w:rFonts w:eastAsiaTheme="minorEastAsia"/>
        </w:rPr>
        <w:t xml:space="preserve">, </w:t>
      </w:r>
      <w:proofErr w:type="spellStart"/>
      <w:r>
        <w:rPr>
          <w:rFonts w:eastAsiaTheme="minorEastAsia"/>
        </w:rPr>
        <w:t>Size</w:t>
      </w:r>
      <w:r w:rsidRPr="00CB524C">
        <w:rPr>
          <w:rFonts w:eastAsiaTheme="minorEastAsia"/>
          <w:vertAlign w:val="subscript"/>
        </w:rPr>
        <w:t>max</w:t>
      </w:r>
      <w:proofErr w:type="spellEnd"/>
      <w:r>
        <w:rPr>
          <w:rFonts w:eastAsiaTheme="minorEastAsia"/>
        </w:rPr>
        <w:t xml:space="preserve"> is the maximum </w:t>
      </w:r>
      <w:r w:rsidR="0043626A">
        <w:rPr>
          <w:rFonts w:eastAsiaTheme="minorEastAsia"/>
        </w:rPr>
        <w:t xml:space="preserve">length </w:t>
      </w:r>
      <w:r>
        <w:rPr>
          <w:rFonts w:eastAsiaTheme="minorEastAsia"/>
        </w:rPr>
        <w:t>that an adult can reach</w:t>
      </w:r>
      <w:r w:rsidR="006762D3">
        <w:rPr>
          <w:rFonts w:eastAsiaTheme="minorEastAsia"/>
        </w:rPr>
        <w:t xml:space="preserve"> (</w:t>
      </w:r>
      <w:r w:rsidR="006845F1">
        <w:rPr>
          <w:rFonts w:eastAsiaTheme="minorEastAsia"/>
        </w:rPr>
        <w:t>assumed to be</w:t>
      </w:r>
      <w:r>
        <w:rPr>
          <w:rFonts w:eastAsiaTheme="minorEastAsia"/>
        </w:rPr>
        <w:t xml:space="preserve"> 50 mm SL</w:t>
      </w:r>
      <w:r w:rsidR="006762D3">
        <w:rPr>
          <w:rFonts w:eastAsiaTheme="minorEastAsia"/>
        </w:rPr>
        <w:t>)</w:t>
      </w:r>
      <w:r>
        <w:rPr>
          <w:rFonts w:eastAsiaTheme="minorEastAsia"/>
        </w:rPr>
        <w:t>.</w:t>
      </w:r>
      <w:r w:rsidR="006845F1">
        <w:rPr>
          <w:rFonts w:eastAsiaTheme="minorEastAsia"/>
        </w:rPr>
        <w:t xml:space="preserve"> </w:t>
      </w:r>
      <w:r>
        <w:t>Because we knew the</w:t>
      </w:r>
      <w:r w:rsidR="00232ADA">
        <w:t xml:space="preserve"> </w:t>
      </w:r>
      <w:proofErr w:type="spellStart"/>
      <w:r w:rsidR="00232ADA">
        <w:t>Size</w:t>
      </w:r>
      <w:r w:rsidR="00960D87" w:rsidRPr="00F641F3">
        <w:rPr>
          <w:vertAlign w:val="subscript"/>
        </w:rPr>
        <w:t>intial</w:t>
      </w:r>
      <w:proofErr w:type="spellEnd"/>
      <w:r w:rsidR="00960D87">
        <w:t xml:space="preserve">, </w:t>
      </w:r>
      <w:proofErr w:type="spellStart"/>
      <w:r w:rsidR="00960D87">
        <w:t>size</w:t>
      </w:r>
      <w:r w:rsidR="00960D87" w:rsidRPr="00F641F3">
        <w:rPr>
          <w:vertAlign w:val="subscript"/>
        </w:rPr>
        <w:t>max</w:t>
      </w:r>
      <w:proofErr w:type="spellEnd"/>
      <w:r w:rsidR="00960D87">
        <w:t xml:space="preserve"> and </w:t>
      </w:r>
      <w:r w:rsidR="00F641F3">
        <w:t>time</w:t>
      </w:r>
      <w:r w:rsidR="00232ADA">
        <w:t xml:space="preserve">, </w:t>
      </w:r>
      <w:r>
        <w:t>we c</w:t>
      </w:r>
      <w:r w:rsidR="00A07932">
        <w:t>ould</w:t>
      </w:r>
      <w:r>
        <w:t xml:space="preserve"> then calculate </w:t>
      </w:r>
      <w:proofErr w:type="spellStart"/>
      <w:r>
        <w:t>k</w:t>
      </w:r>
      <w:r w:rsidRPr="00C0641C">
        <w:rPr>
          <w:vertAlign w:val="subscript"/>
        </w:rPr>
        <w:t>growth</w:t>
      </w:r>
      <w:proofErr w:type="spellEnd"/>
      <w:r w:rsidR="000D55CD">
        <w:rPr>
          <w:vertAlign w:val="subscript"/>
        </w:rPr>
        <w:t xml:space="preserve"> </w:t>
      </w:r>
      <w:r w:rsidR="000D55CD">
        <w:t>for each snail</w:t>
      </w:r>
      <w:r>
        <w:t xml:space="preserve"> by rearranging the equation.</w:t>
      </w:r>
    </w:p>
    <w:p w14:paraId="74965E76" w14:textId="7F20854C" w:rsidR="00F840A9" w:rsidRPr="00C0641C" w:rsidRDefault="00000000" w:rsidP="00EA3C28">
      <w:pPr>
        <w:pStyle w:val="NATESTYLE1CommonCollege"/>
        <w:spacing w:line="360" w:lineRule="auto"/>
        <w:jc w:val="both"/>
        <w:rPr>
          <w:rFonts w:eastAsiaTheme="minorEastAsia"/>
        </w:rPr>
      </w:pPr>
      <m:oMathPara>
        <m:oMath>
          <m:sSub>
            <m:sSubPr>
              <m:ctrlPr>
                <w:rPr>
                  <w:rFonts w:ascii="Cambria Math" w:hAnsi="Cambria Math"/>
                  <w:i/>
                </w:rPr>
              </m:ctrlPr>
            </m:sSubPr>
            <m:e>
              <m:r>
                <w:rPr>
                  <w:rFonts w:ascii="Cambria Math" w:hAnsi="Cambria Math"/>
                </w:rPr>
                <m:t>k</m:t>
              </m:r>
            </m:e>
            <m:sub>
              <m:r>
                <w:rPr>
                  <w:rFonts w:ascii="Cambria Math" w:hAnsi="Cambria Math"/>
                </w:rPr>
                <m:t>growth</m:t>
              </m:r>
            </m:sub>
          </m:sSub>
          <m:r>
            <w:rPr>
              <w:rFonts w:ascii="Cambria Math" w:hAnsi="Cambria Math"/>
            </w:rPr>
            <m:t xml:space="preserve">= </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size</m:t>
                          </m:r>
                        </m:e>
                        <m:sub>
                          <m:sSub>
                            <m:sSubPr>
                              <m:ctrlPr>
                                <w:rPr>
                                  <w:rFonts w:ascii="Cambria Math" w:hAnsi="Cambria Math"/>
                                  <w:i/>
                                </w:rPr>
                              </m:ctrlPr>
                            </m:sSubPr>
                            <m:e>
                              <m:r>
                                <w:rPr>
                                  <w:rFonts w:ascii="Cambria Math" w:hAnsi="Cambria Math"/>
                                </w:rPr>
                                <m:t>time</m:t>
                              </m:r>
                            </m:e>
                            <m:sub>
                              <m:r>
                                <w:rPr>
                                  <w:rFonts w:ascii="Cambria Math" w:hAnsi="Cambria Math"/>
                                </w:rPr>
                                <m:t>i</m:t>
                              </m:r>
                            </m:sub>
                          </m:sSub>
                        </m:sub>
                      </m:sSub>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size</m:t>
                                  </m:r>
                                </m:e>
                                <m:sub>
                                  <m:r>
                                    <w:rPr>
                                      <w:rFonts w:ascii="Cambria Math" w:hAnsi="Cambria Math"/>
                                    </w:rPr>
                                    <m:t>initial</m:t>
                                  </m:r>
                                </m:sub>
                              </m:sSub>
                            </m:num>
                            <m:den>
                              <m:sSub>
                                <m:sSubPr>
                                  <m:ctrlPr>
                                    <w:rPr>
                                      <w:rFonts w:ascii="Cambria Math" w:hAnsi="Cambria Math"/>
                                      <w:i/>
                                    </w:rPr>
                                  </m:ctrlPr>
                                </m:sSubPr>
                                <m:e>
                                  <m:r>
                                    <w:rPr>
                                      <w:rFonts w:ascii="Cambria Math" w:hAnsi="Cambria Math"/>
                                    </w:rPr>
                                    <m:t>size</m:t>
                                  </m:r>
                                </m:e>
                                <m:sub>
                                  <m:r>
                                    <w:rPr>
                                      <w:rFonts w:ascii="Cambria Math" w:hAnsi="Cambria Math"/>
                                    </w:rPr>
                                    <m:t>max</m:t>
                                  </m:r>
                                </m:sub>
                              </m:sSub>
                            </m:den>
                          </m:f>
                        </m:e>
                      </m:d>
                    </m:e>
                  </m:d>
                </m:e>
              </m:func>
              <m:r>
                <w:rPr>
                  <w:rFonts w:ascii="Cambria Math" w:hAnsi="Cambria Math"/>
                </w:rPr>
                <m:t>-</m:t>
              </m:r>
              <m:r>
                <m:rPr>
                  <m:sty m:val="p"/>
                </m:rPr>
                <w:rPr>
                  <w:rFonts w:ascii="Cambria Math" w:hAnsi="Cambria Math"/>
                </w:rPr>
                <m:t>ln⁡(</m:t>
              </m:r>
              <m:sSub>
                <m:sSubPr>
                  <m:ctrlPr>
                    <w:rPr>
                      <w:rFonts w:ascii="Cambria Math" w:hAnsi="Cambria Math"/>
                      <w:i/>
                    </w:rPr>
                  </m:ctrlPr>
                </m:sSubPr>
                <m:e>
                  <m:r>
                    <w:rPr>
                      <w:rFonts w:ascii="Cambria Math" w:hAnsi="Cambria Math"/>
                    </w:rPr>
                    <m:t>size</m:t>
                  </m:r>
                </m:e>
                <m:sub>
                  <m:r>
                    <w:rPr>
                      <w:rFonts w:ascii="Cambria Math" w:hAnsi="Cambria Math"/>
                    </w:rPr>
                    <m:t>initial</m:t>
                  </m:r>
                </m:sub>
              </m:sSub>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size</m:t>
                          </m:r>
                        </m:e>
                        <m:sub>
                          <m:sSub>
                            <m:sSubPr>
                              <m:ctrlPr>
                                <w:rPr>
                                  <w:rFonts w:ascii="Cambria Math" w:hAnsi="Cambria Math"/>
                                  <w:i/>
                                </w:rPr>
                              </m:ctrlPr>
                            </m:sSubPr>
                            <m:e>
                              <m:r>
                                <w:rPr>
                                  <w:rFonts w:ascii="Cambria Math" w:hAnsi="Cambria Math"/>
                                </w:rPr>
                                <m:t>time</m:t>
                              </m:r>
                            </m:e>
                            <m:sub>
                              <m:r>
                                <w:rPr>
                                  <w:rFonts w:ascii="Cambria Math" w:hAnsi="Cambria Math"/>
                                </w:rPr>
                                <m:t>i</m:t>
                              </m:r>
                            </m:sub>
                          </m:sSub>
                        </m:sub>
                      </m:sSub>
                    </m:num>
                    <m:den>
                      <m:sSub>
                        <m:sSubPr>
                          <m:ctrlPr>
                            <w:rPr>
                              <w:rFonts w:ascii="Cambria Math" w:hAnsi="Cambria Math"/>
                              <w:i/>
                            </w:rPr>
                          </m:ctrlPr>
                        </m:sSubPr>
                        <m:e>
                          <m:r>
                            <w:rPr>
                              <w:rFonts w:ascii="Cambria Math" w:hAnsi="Cambria Math"/>
                            </w:rPr>
                            <m:t>size</m:t>
                          </m:r>
                        </m:e>
                        <m:sub>
                          <m:r>
                            <w:rPr>
                              <w:rFonts w:ascii="Cambria Math" w:hAnsi="Cambria Math"/>
                            </w:rPr>
                            <m:t>max</m:t>
                          </m:r>
                        </m:sub>
                      </m:sSub>
                    </m:den>
                  </m:f>
                </m:e>
              </m:d>
              <m:r>
                <w:rPr>
                  <w:rFonts w:ascii="Cambria Math" w:hAnsi="Cambria Math"/>
                </w:rPr>
                <m:t>)</m:t>
              </m:r>
            </m:num>
            <m:den>
              <m:r>
                <w:rPr>
                  <w:rFonts w:ascii="Cambria Math" w:hAnsi="Cambria Math"/>
                </w:rPr>
                <m:t>time</m:t>
              </m:r>
            </m:den>
          </m:f>
          <w:commentRangeEnd w:id="480"/>
          <m:r>
            <m:rPr>
              <m:sty m:val="p"/>
            </m:rPr>
            <w:rPr>
              <w:rStyle w:val="CommentReference"/>
              <w:rFonts w:cstheme="minorBidi"/>
            </w:rPr>
            <w:commentReference w:id="480"/>
          </m:r>
        </m:oMath>
      </m:oMathPara>
    </w:p>
    <w:p w14:paraId="00FD2E77" w14:textId="5BA166B8" w:rsidR="00282F8D" w:rsidRPr="00282F8D" w:rsidRDefault="00282F8D" w:rsidP="00EA3C28">
      <w:pPr>
        <w:pStyle w:val="NATESTYLE1CommonCollege"/>
        <w:spacing w:line="360" w:lineRule="auto"/>
        <w:jc w:val="both"/>
        <w:rPr>
          <w:rFonts w:eastAsiaTheme="minorEastAsia"/>
          <w:i/>
          <w:iCs/>
        </w:rPr>
      </w:pPr>
      <w:r w:rsidRPr="00282F8D">
        <w:rPr>
          <w:rFonts w:eastAsiaTheme="minorEastAsia"/>
          <w:i/>
          <w:iCs/>
        </w:rPr>
        <w:t>Relating Empirical Measures to Isocline</w:t>
      </w:r>
    </w:p>
    <w:p w14:paraId="21B3A5C1" w14:textId="4CF5E2AB" w:rsidR="0094791D" w:rsidRPr="0090726F" w:rsidRDefault="003F39C2" w:rsidP="00EA3C28">
      <w:pPr>
        <w:pStyle w:val="NATESTYLE1CommonCollege"/>
        <w:spacing w:line="360" w:lineRule="auto"/>
        <w:jc w:val="both"/>
        <w:rPr>
          <w:rFonts w:eastAsiaTheme="minorEastAsia"/>
        </w:rPr>
      </w:pPr>
      <w:del w:id="483" w:author="Nathan Dorn" w:date="2024-06-12T13:30:00Z" w16du:dateUtc="2024-06-12T17:30:00Z">
        <w:r w:rsidDel="00F166AE">
          <w:delText>We</w:delText>
        </w:r>
        <w:r w:rsidR="00282F8D" w:rsidDel="00F166AE">
          <w:delText xml:space="preserve"> relate</w:delText>
        </w:r>
        <w:r w:rsidDel="00F166AE">
          <w:delText>d</w:delText>
        </w:r>
        <w:r w:rsidR="00282F8D" w:rsidDel="00F166AE">
          <w:delText xml:space="preserve"> empirical</w:delText>
        </w:r>
        <w:r w:rsidDel="00F166AE">
          <w:delText xml:space="preserve"> measures of </w:delText>
        </w:r>
        <w:r w:rsidR="00E70E79" w:rsidDel="00F166AE">
          <w:delText xml:space="preserve">survival </w:delText>
        </w:r>
        <w:r w:rsidDel="00F166AE">
          <w:delText xml:space="preserve">and growth </w:delText>
        </w:r>
        <w:r w:rsidR="00282F8D" w:rsidDel="00F166AE">
          <w:delText>to the zero-population isocline</w:delText>
        </w:r>
        <w:r w:rsidR="00E70E79" w:rsidDel="00F166AE">
          <w:delText xml:space="preserve">. </w:delText>
        </w:r>
      </w:del>
      <w:r w:rsidR="00D91A00">
        <w:t>W</w:t>
      </w:r>
      <w:r w:rsidR="00282F8D">
        <w:t xml:space="preserve">e calculated survival and 95% confidence intervals </w:t>
      </w:r>
      <w:del w:id="484" w:author="Nathan Dorn" w:date="2024-06-12T13:32:00Z" w16du:dateUtc="2024-06-12T17:32:00Z">
        <w:r w:rsidR="00282F8D" w:rsidDel="0091246F">
          <w:delText xml:space="preserve">of </w:delText>
        </w:r>
      </w:del>
      <w:ins w:id="485" w:author="Nathan Dorn" w:date="2024-06-12T13:32:00Z" w16du:dateUtc="2024-06-12T17:32:00Z">
        <w:r w:rsidR="0091246F">
          <w:t>f</w:t>
        </w:r>
        <w:r w:rsidR="005C2841">
          <w:t>o</w:t>
        </w:r>
        <w:r w:rsidR="0091246F">
          <w:t xml:space="preserve">r </w:t>
        </w:r>
      </w:ins>
      <w:ins w:id="486" w:author="Nathan Dorn" w:date="2024-06-12T13:33:00Z" w16du:dateUtc="2024-06-12T17:33:00Z">
        <w:r w:rsidR="00A46C8B">
          <w:t xml:space="preserve">tethered </w:t>
        </w:r>
      </w:ins>
      <w:r w:rsidR="00282F8D">
        <w:t>snails &lt; 10 mm SL at all sites and seasons</w:t>
      </w:r>
      <w:del w:id="487" w:author="Nathan Dorn" w:date="2024-06-12T13:33:00Z" w16du:dateUtc="2024-06-12T17:33:00Z">
        <w:r w:rsidR="00FD3821" w:rsidDel="00A46C8B">
          <w:delText xml:space="preserve"> from the tethering data</w:delText>
        </w:r>
      </w:del>
      <w:r w:rsidR="00FD3821">
        <w:t>. W</w:t>
      </w:r>
      <w:r w:rsidR="00C635EE">
        <w:t>e</w:t>
      </w:r>
      <w:r w:rsidR="00FD3821">
        <w:t xml:space="preserve"> also </w:t>
      </w:r>
      <w:r w:rsidR="00C464B8">
        <w:t xml:space="preserve">calculated survival and 95% confidence </w:t>
      </w:r>
      <w:r w:rsidR="00282F8D">
        <w:t>in</w:t>
      </w:r>
      <w:r w:rsidR="00282F8D" w:rsidRPr="00524172">
        <w:rPr>
          <w:i/>
          <w:iCs/>
        </w:rPr>
        <w:t xml:space="preserve"> in situ</w:t>
      </w:r>
      <w:r w:rsidR="00282F8D" w:rsidRPr="00524172">
        <w:t xml:space="preserve"> cages that excluded predators</w:t>
      </w:r>
      <w:r w:rsidR="00507D89">
        <w:t xml:space="preserve"> in LILA</w:t>
      </w:r>
      <w:r w:rsidR="00282F8D" w:rsidRPr="00524172">
        <w:t xml:space="preserve"> (</w:t>
      </w:r>
      <w:r w:rsidR="00F10CEB">
        <w:t>Figure S4</w:t>
      </w:r>
      <w:r w:rsidR="00282F8D" w:rsidRPr="00524172">
        <w:t>).</w:t>
      </w:r>
      <w:r w:rsidR="00282F8D">
        <w:t xml:space="preserve"> </w:t>
      </w:r>
      <w:r w:rsidR="008A2E3C">
        <w:rPr>
          <w:rFonts w:eastAsiaTheme="minorEastAsia"/>
        </w:rPr>
        <w:t xml:space="preserve">We </w:t>
      </w:r>
      <w:r w:rsidR="00A237E8">
        <w:rPr>
          <w:rFonts w:eastAsiaTheme="minorEastAsia"/>
        </w:rPr>
        <w:t xml:space="preserve">also </w:t>
      </w:r>
      <w:r w:rsidR="008A2E3C">
        <w:rPr>
          <w:rFonts w:eastAsiaTheme="minorEastAsia"/>
        </w:rPr>
        <w:t xml:space="preserve">calculated mean and 95% confidence intervals of </w:t>
      </w:r>
      <w:proofErr w:type="spellStart"/>
      <w:r w:rsidR="008A2E3C">
        <w:rPr>
          <w:rFonts w:eastAsiaTheme="minorEastAsia"/>
        </w:rPr>
        <w:t>k</w:t>
      </w:r>
      <w:r w:rsidR="008A2E3C" w:rsidRPr="008A2E3C">
        <w:rPr>
          <w:rFonts w:eastAsiaTheme="minorEastAsia"/>
          <w:vertAlign w:val="subscript"/>
        </w:rPr>
        <w:t>growth</w:t>
      </w:r>
      <w:proofErr w:type="spellEnd"/>
      <w:r w:rsidR="00223B46">
        <w:rPr>
          <w:rFonts w:eastAsiaTheme="minorEastAsia"/>
        </w:rPr>
        <w:t xml:space="preserve"> </w:t>
      </w:r>
      <w:r w:rsidR="00A237E8">
        <w:rPr>
          <w:rFonts w:eastAsiaTheme="minorEastAsia"/>
        </w:rPr>
        <w:t xml:space="preserve">from the </w:t>
      </w:r>
      <w:ins w:id="488" w:author="Nathan Dorn" w:date="2024-06-12T13:32:00Z" w16du:dateUtc="2024-06-12T17:32:00Z">
        <w:r w:rsidR="0091246F">
          <w:rPr>
            <w:rFonts w:eastAsiaTheme="minorEastAsia"/>
          </w:rPr>
          <w:t xml:space="preserve">snails grown in </w:t>
        </w:r>
      </w:ins>
      <w:del w:id="489" w:author="Nathan Dorn" w:date="2024-06-12T13:32:00Z" w16du:dateUtc="2024-06-12T17:32:00Z">
        <w:r w:rsidR="009F460B" w:rsidRPr="00A237E8" w:rsidDel="0091246F">
          <w:rPr>
            <w:rFonts w:eastAsiaTheme="minorEastAsia"/>
            <w:i/>
            <w:iCs/>
          </w:rPr>
          <w:delText>in-situ</w:delText>
        </w:r>
        <w:r w:rsidR="00A237E8" w:rsidDel="0091246F">
          <w:rPr>
            <w:rFonts w:eastAsiaTheme="minorEastAsia"/>
          </w:rPr>
          <w:delText xml:space="preserve"> </w:delText>
        </w:r>
      </w:del>
      <w:r w:rsidR="00A237E8">
        <w:rPr>
          <w:rFonts w:eastAsiaTheme="minorEastAsia"/>
        </w:rPr>
        <w:t>cages</w:t>
      </w:r>
      <w:r w:rsidR="00223B46">
        <w:rPr>
          <w:rFonts w:eastAsiaTheme="minorEastAsia"/>
        </w:rPr>
        <w:t>.</w:t>
      </w:r>
      <w:r w:rsidR="00D30D5C">
        <w:rPr>
          <w:rFonts w:eastAsiaTheme="minorEastAsia"/>
        </w:rPr>
        <w:t xml:space="preserve"> We then plotted on </w:t>
      </w:r>
      <w:r w:rsidR="00AF56A9">
        <w:rPr>
          <w:rFonts w:eastAsiaTheme="minorEastAsia"/>
        </w:rPr>
        <w:t>the isocline state space the combination of survival and growth for each season</w:t>
      </w:r>
      <w:r w:rsidR="00E22180">
        <w:rPr>
          <w:rFonts w:eastAsiaTheme="minorEastAsia"/>
        </w:rPr>
        <w:t xml:space="preserve"> and location. </w:t>
      </w:r>
      <w:r w:rsidR="00296BE3">
        <w:rPr>
          <w:rFonts w:eastAsiaTheme="minorEastAsia"/>
        </w:rPr>
        <w:t xml:space="preserve">The nature of the </w:t>
      </w:r>
      <w:del w:id="490" w:author="Nathan Dorn" w:date="2024-06-12T13:33:00Z" w16du:dateUtc="2024-06-12T17:33:00Z">
        <w:r w:rsidR="00296BE3" w:rsidDel="00A46C8B">
          <w:rPr>
            <w:rFonts w:eastAsiaTheme="minorEastAsia"/>
          </w:rPr>
          <w:delText xml:space="preserve">population </w:delText>
        </w:r>
      </w:del>
      <w:r w:rsidR="00296BE3">
        <w:rPr>
          <w:rFonts w:eastAsiaTheme="minorEastAsia"/>
        </w:rPr>
        <w:t>model made it impossible to change growth rates seasonally</w:t>
      </w:r>
      <w:r w:rsidR="00C01A7F">
        <w:rPr>
          <w:rFonts w:eastAsiaTheme="minorEastAsia"/>
        </w:rPr>
        <w:t>, thus</w:t>
      </w:r>
      <w:r w:rsidR="00876EDC">
        <w:rPr>
          <w:rFonts w:eastAsiaTheme="minorEastAsia"/>
        </w:rPr>
        <w:t xml:space="preserve"> the </w:t>
      </w:r>
      <w:r w:rsidR="00E72EDD">
        <w:rPr>
          <w:rFonts w:eastAsiaTheme="minorEastAsia"/>
        </w:rPr>
        <w:t xml:space="preserve">predictions from </w:t>
      </w:r>
      <w:r w:rsidR="00C04265">
        <w:rPr>
          <w:rFonts w:eastAsiaTheme="minorEastAsia"/>
        </w:rPr>
        <w:t>isocline</w:t>
      </w:r>
      <w:r w:rsidR="00876EDC">
        <w:rPr>
          <w:rFonts w:eastAsiaTheme="minorEastAsia"/>
        </w:rPr>
        <w:t xml:space="preserve"> plot</w:t>
      </w:r>
      <w:r w:rsidR="00C01A7F">
        <w:rPr>
          <w:rFonts w:eastAsiaTheme="minorEastAsia"/>
        </w:rPr>
        <w:t xml:space="preserve"> assume that these </w:t>
      </w:r>
      <w:r w:rsidR="00876EDC">
        <w:rPr>
          <w:rFonts w:eastAsiaTheme="minorEastAsia"/>
        </w:rPr>
        <w:t xml:space="preserve">season-dependent </w:t>
      </w:r>
      <w:r w:rsidR="00C04265">
        <w:rPr>
          <w:rFonts w:eastAsiaTheme="minorEastAsia"/>
        </w:rPr>
        <w:t xml:space="preserve">and growth dependent parameters are experienced throughout the year.  </w:t>
      </w:r>
      <w:ins w:id="491" w:author="Nathan Dorn" w:date="2024-06-12T13:34:00Z" w16du:dateUtc="2024-06-12T17:34:00Z">
        <w:r w:rsidR="00A46C8B">
          <w:rPr>
            <w:rFonts w:eastAsiaTheme="minorEastAsia"/>
          </w:rPr>
          <w:t>T</w:t>
        </w:r>
      </w:ins>
      <w:del w:id="492" w:author="Nathan Dorn" w:date="2024-06-12T13:34:00Z" w16du:dateUtc="2024-06-12T17:34:00Z">
        <w:r w:rsidR="00422245" w:rsidDel="00A46C8B">
          <w:rPr>
            <w:rFonts w:eastAsiaTheme="minorEastAsia"/>
          </w:rPr>
          <w:delText>Essentially, t</w:delText>
        </w:r>
      </w:del>
      <w:r w:rsidR="00422245">
        <w:rPr>
          <w:rFonts w:eastAsiaTheme="minorEastAsia"/>
        </w:rPr>
        <w:t xml:space="preserve">he season-dependent predictions then are an estimate of </w:t>
      </w:r>
      <w:r w:rsidR="007E44E2">
        <w:rPr>
          <w:rFonts w:eastAsiaTheme="minorEastAsia"/>
        </w:rPr>
        <w:t xml:space="preserve">snail recruitment </w:t>
      </w:r>
      <w:del w:id="493" w:author="Nathan Dorn" w:date="2024-06-12T13:33:00Z" w16du:dateUtc="2024-06-12T17:33:00Z">
        <w:r w:rsidR="007E44E2" w:rsidDel="00A46C8B">
          <w:rPr>
            <w:rFonts w:eastAsiaTheme="minorEastAsia"/>
          </w:rPr>
          <w:delText>for each season.</w:delText>
        </w:r>
      </w:del>
      <w:ins w:id="494" w:author="Nathan Dorn" w:date="2024-06-12T13:33:00Z" w16du:dateUtc="2024-06-12T17:33:00Z">
        <w:r w:rsidR="00A46C8B">
          <w:rPr>
            <w:rFonts w:eastAsiaTheme="minorEastAsia"/>
          </w:rPr>
          <w:t>assuming the rates measured</w:t>
        </w:r>
      </w:ins>
      <w:ins w:id="495" w:author="Nathan Dorn" w:date="2024-06-12T13:34:00Z" w16du:dateUtc="2024-06-12T17:34:00Z">
        <w:r w:rsidR="00A46C8B">
          <w:rPr>
            <w:rFonts w:eastAsiaTheme="minorEastAsia"/>
          </w:rPr>
          <w:t xml:space="preserve"> each season. </w:t>
        </w:r>
      </w:ins>
      <w:r w:rsidR="007E44E2">
        <w:rPr>
          <w:rFonts w:eastAsiaTheme="minorEastAsia"/>
        </w:rPr>
        <w:t xml:space="preserve"> </w:t>
      </w:r>
      <w:commentRangeStart w:id="496"/>
      <w:del w:id="497" w:author="Nathan Dorn" w:date="2024-06-12T13:34:00Z" w16du:dateUtc="2024-06-12T17:34:00Z">
        <w:r w:rsidR="004A4749" w:rsidDel="00A46C8B">
          <w:rPr>
            <w:rFonts w:eastAsiaTheme="minorEastAsia"/>
          </w:rPr>
          <w:delText>For a given season, i</w:delText>
        </w:r>
        <w:r w:rsidR="007E44E2" w:rsidDel="00A46C8B">
          <w:rPr>
            <w:rFonts w:eastAsiaTheme="minorEastAsia"/>
          </w:rPr>
          <w:delText xml:space="preserve">f above and to the right of the isocline then more snails are </w:delText>
        </w:r>
        <w:r w:rsidR="009C30BF" w:rsidDel="00A46C8B">
          <w:rPr>
            <w:rFonts w:eastAsiaTheme="minorEastAsia"/>
          </w:rPr>
          <w:delText>recruited</w:delText>
        </w:r>
        <w:r w:rsidR="007E44E2" w:rsidDel="00A46C8B">
          <w:rPr>
            <w:rFonts w:eastAsiaTheme="minorEastAsia"/>
          </w:rPr>
          <w:delText xml:space="preserve"> into </w:delText>
        </w:r>
        <w:r w:rsidR="00B772FA" w:rsidDel="00A46C8B">
          <w:rPr>
            <w:rFonts w:eastAsiaTheme="minorEastAsia"/>
          </w:rPr>
          <w:delText xml:space="preserve">the </w:delText>
        </w:r>
        <w:r w:rsidR="007E44E2" w:rsidDel="00A46C8B">
          <w:rPr>
            <w:rFonts w:eastAsiaTheme="minorEastAsia"/>
          </w:rPr>
          <w:delText>population than die</w:delText>
        </w:r>
        <w:r w:rsidR="009C30BF" w:rsidDel="00A46C8B">
          <w:rPr>
            <w:rFonts w:eastAsiaTheme="minorEastAsia"/>
          </w:rPr>
          <w:delText>, and if down and to the left of the isocline then more snails die than are recruited into the populatio</w:delText>
        </w:r>
        <w:r w:rsidR="004A4749" w:rsidDel="00A46C8B">
          <w:rPr>
            <w:rFonts w:eastAsiaTheme="minorEastAsia"/>
          </w:rPr>
          <w:delText xml:space="preserve">n.  </w:delText>
        </w:r>
      </w:del>
      <w:commentRangeEnd w:id="496"/>
      <w:r w:rsidR="00A46C8B">
        <w:rPr>
          <w:rStyle w:val="CommentReference"/>
          <w:rFonts w:cstheme="minorBidi"/>
        </w:rPr>
        <w:commentReference w:id="496"/>
      </w:r>
      <w:del w:id="498" w:author="Nathan Dorn" w:date="2024-06-12T13:35:00Z" w16du:dateUtc="2024-06-12T17:35:00Z">
        <w:r w:rsidR="007E1DCE" w:rsidDel="00A46C8B">
          <w:rPr>
            <w:rFonts w:eastAsiaTheme="minorEastAsia"/>
          </w:rPr>
          <w:delText>We also wished to predict if favorable seasons</w:delText>
        </w:r>
      </w:del>
      <w:ins w:id="499" w:author="Nathan Dorn" w:date="2024-06-12T13:35:00Z" w16du:dateUtc="2024-06-12T17:35:00Z">
        <w:r w:rsidR="00A46C8B">
          <w:rPr>
            <w:rFonts w:eastAsiaTheme="minorEastAsia"/>
          </w:rPr>
          <w:t xml:space="preserve">To combine the seasonal parameters for any one population </w:t>
        </w:r>
      </w:ins>
      <w:del w:id="500" w:author="Nathan Dorn" w:date="2024-06-12T13:35:00Z" w16du:dateUtc="2024-06-12T17:35:00Z">
        <w:r w:rsidR="007E1DCE" w:rsidDel="00A46C8B">
          <w:rPr>
            <w:rFonts w:eastAsiaTheme="minorEastAsia"/>
          </w:rPr>
          <w:delText xml:space="preserve"> can compensate for poor season</w:delText>
        </w:r>
        <w:r w:rsidR="00B772FA" w:rsidDel="00A46C8B">
          <w:rPr>
            <w:rFonts w:eastAsiaTheme="minorEastAsia"/>
          </w:rPr>
          <w:delText>s</w:delText>
        </w:r>
        <w:r w:rsidR="007E1DCE" w:rsidDel="00A46C8B">
          <w:rPr>
            <w:rFonts w:eastAsiaTheme="minorEastAsia"/>
          </w:rPr>
          <w:delText>, so</w:delText>
        </w:r>
      </w:del>
      <w:r w:rsidR="007E1DCE">
        <w:rPr>
          <w:rFonts w:eastAsiaTheme="minorEastAsia"/>
        </w:rPr>
        <w:t xml:space="preserve"> we calculated weighted average</w:t>
      </w:r>
      <w:r w:rsidR="006721E0">
        <w:rPr>
          <w:rFonts w:eastAsiaTheme="minorEastAsia"/>
        </w:rPr>
        <w:t>s of the season</w:t>
      </w:r>
      <w:r w:rsidR="006A2FDD">
        <w:rPr>
          <w:rFonts w:eastAsiaTheme="minorEastAsia"/>
        </w:rPr>
        <w:t xml:space="preserve">al </w:t>
      </w:r>
      <w:r w:rsidR="006721E0">
        <w:rPr>
          <w:rFonts w:eastAsiaTheme="minorEastAsia"/>
        </w:rPr>
        <w:t xml:space="preserve">parameters </w:t>
      </w:r>
      <w:r w:rsidR="006A2FDD">
        <w:rPr>
          <w:rFonts w:eastAsiaTheme="minorEastAsia"/>
        </w:rPr>
        <w:t xml:space="preserve">to combine the estimates into a single growth and survival estimate for the year. </w:t>
      </w:r>
      <w:ins w:id="501" w:author="Nathan Dorn" w:date="2024-06-12T13:35:00Z" w16du:dateUtc="2024-06-12T17:35:00Z">
        <w:r w:rsidR="00A46C8B">
          <w:rPr>
            <w:rFonts w:eastAsiaTheme="minorEastAsia"/>
          </w:rPr>
          <w:t>Be</w:t>
        </w:r>
      </w:ins>
      <w:ins w:id="502" w:author="Nathan Dorn" w:date="2024-06-12T13:36:00Z" w16du:dateUtc="2024-06-12T17:36:00Z">
        <w:r w:rsidR="00A46C8B">
          <w:rPr>
            <w:rFonts w:eastAsiaTheme="minorEastAsia"/>
          </w:rPr>
          <w:t xml:space="preserve">cause </w:t>
        </w:r>
      </w:ins>
      <w:r w:rsidR="00685B37">
        <w:rPr>
          <w:rFonts w:eastAsiaTheme="minorEastAsia"/>
        </w:rPr>
        <w:t>~</w:t>
      </w:r>
      <w:r w:rsidR="0019432A">
        <w:rPr>
          <w:rFonts w:eastAsiaTheme="minorEastAsia"/>
        </w:rPr>
        <w:t>70% of r</w:t>
      </w:r>
      <w:r w:rsidR="0084477D">
        <w:rPr>
          <w:rFonts w:eastAsiaTheme="minorEastAsia"/>
        </w:rPr>
        <w:t>eproducti</w:t>
      </w:r>
      <w:r w:rsidR="0019432A">
        <w:rPr>
          <w:rFonts w:eastAsiaTheme="minorEastAsia"/>
        </w:rPr>
        <w:t xml:space="preserve">on </w:t>
      </w:r>
      <w:ins w:id="503" w:author="Nathan Dorn" w:date="2024-06-12T13:36:00Z" w16du:dateUtc="2024-06-12T17:36:00Z">
        <w:r w:rsidR="00B57D16">
          <w:rPr>
            <w:rFonts w:eastAsiaTheme="minorEastAsia"/>
          </w:rPr>
          <w:t xml:space="preserve">(hatchling production) </w:t>
        </w:r>
      </w:ins>
      <w:r w:rsidR="0019432A">
        <w:rPr>
          <w:rFonts w:eastAsiaTheme="minorEastAsia"/>
        </w:rPr>
        <w:t xml:space="preserve">occurs </w:t>
      </w:r>
      <w:r w:rsidR="0084477D">
        <w:rPr>
          <w:rFonts w:eastAsiaTheme="minorEastAsia"/>
        </w:rPr>
        <w:t xml:space="preserve">in the dry season </w:t>
      </w:r>
      <w:r w:rsidR="0019432A">
        <w:rPr>
          <w:rFonts w:eastAsiaTheme="minorEastAsia"/>
        </w:rPr>
        <w:t xml:space="preserve">and </w:t>
      </w:r>
      <w:r w:rsidR="00685B37">
        <w:rPr>
          <w:rFonts w:eastAsiaTheme="minorEastAsia"/>
        </w:rPr>
        <w:t>~</w:t>
      </w:r>
      <w:r w:rsidR="0019432A">
        <w:rPr>
          <w:rFonts w:eastAsiaTheme="minorEastAsia"/>
        </w:rPr>
        <w:t xml:space="preserve">30% occurs in </w:t>
      </w:r>
      <w:r w:rsidR="0084477D">
        <w:rPr>
          <w:rFonts w:eastAsiaTheme="minorEastAsia"/>
        </w:rPr>
        <w:t>the wet season</w:t>
      </w:r>
      <w:r w:rsidR="006C0053">
        <w:rPr>
          <w:rFonts w:eastAsiaTheme="minorEastAsia"/>
        </w:rPr>
        <w:t xml:space="preserve"> </w:t>
      </w:r>
      <w:r w:rsidR="006C0053">
        <w:rPr>
          <w:rFonts w:eastAsiaTheme="minorEastAsia"/>
        </w:rPr>
        <w:fldChar w:fldCharType="begin"/>
      </w:r>
      <w:r w:rsidR="006C0053">
        <w:rPr>
          <w:rFonts w:eastAsiaTheme="minorEastAsia"/>
        </w:rPr>
        <w:instrText xml:space="preserve"> ADDIN ZOTERO_ITEM CSL_CITATION {"citationID":"gK7qdLzT","properties":{"formattedCitation":"(Barrus et al., 2023; Darby et al., 2015)","plainCitation":"(Barrus et al., 2023; Darby et al., 2015)","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id":"qDtGyITR/vv7biQ6G","uris":["http://www.mendeley.com/documents/?uuid=4b3bcdb2-9cf1-4953-bac5-5a7bf31b077a"],"itemData":{"DOI":"10.1007/s10980-015-0205-5","ISSN":"15729761","abstract":"Context: The Florida Everglades has diminished in size and its existing wetland hydrology has been altered. The endangered snail kite (Rostrhamus sociabilis) has nearly abandoned the Everglades, and its prey, the apple snail (Pomacea paludosa), has declined. Objective: We developed a population model (EverSnail) to understand apple snail response to inter- and intra-annual fluctuations in water depths over the Everglades landscape. EverSnail was developed as a tool to understand how apple snails respond to different hydrologic scenarios. Methods: EverSnail is an age- and size-structured, spatially-explicit landscape model of P. paludosa in the Everglades. Landscape-level inputs are water depth and air temperature. We conducted sensitivity analyses by running EverSnail with ±20 % the baseline value of eight parameters. Results: EverSnail was sensitive to changes in survival and water depth associated with reproduction. The EverSnail population varied with changes and/or differences in depth generally consistent with empirical data; site-specific comparisons to field data proved less reliable. A simulated 3-year wet period resulted in a shift in apple snail distribution, but little change in total abundance over the landscape. In contrast, a simulated 3-year succession of relatively dry years resulted in overall lower snail abundances. Conclusions: Comparisons of model output to empirical data indicate the need for more data to better understand, and eventually parameterize, several aspects of snail ecology in support of EverSnail. A primary value of EverSnail is its capacity to describe the relative response of snail abundance to alternative hydrologic scenarios considered for Everglades water management and restoration.","author":[{"dropping-particle":"","family":"Darby","given":"Philip C.","non-dropping-particle":"","parse-names":false,"suffix":""},{"dropping-particle":"","family":"DeAngelis","given":"Donald L.","non-dropping-particle":"","parse-names":false,"suffix":""},{"dropping-particle":"","family":"Romañach","given":"Stephanie S.","non-dropping-particle":"","parse-names":false,"suffix":""},{"dropping-particle":"","family":"Suir","given":"Kevin","non-dropping-particle":"","parse-names":false,"suffix":""},{"dropping-particle":"","family":"Bridevaux","given":"Joshua","non-dropping-particle":"","parse-names":false,"suffix":""}],"container-title":"Landscape Ecology","id":"qDtGyITR/vv7biQ6G","issue":"8","issued":{"date-parts":[["2015"]]},"page":"1497-1510","title":"Modeling apple snail population dynamics on the Everglades landscape","type":"article-journal","volume":"30"}}],"schema":"https://github.com/citation-style-language/schema/raw/master/csl-citation.json"} </w:instrText>
      </w:r>
      <w:r w:rsidR="006C0053">
        <w:rPr>
          <w:rFonts w:eastAsiaTheme="minorEastAsia"/>
        </w:rPr>
        <w:fldChar w:fldCharType="separate"/>
      </w:r>
      <w:r w:rsidR="006C0053" w:rsidRPr="006C0053">
        <w:t>(Barrus et al., 2023; Darby et al., 2015)</w:t>
      </w:r>
      <w:r w:rsidR="006C0053">
        <w:rPr>
          <w:rFonts w:eastAsiaTheme="minorEastAsia"/>
        </w:rPr>
        <w:fldChar w:fldCharType="end"/>
      </w:r>
      <w:ins w:id="504" w:author="Nathan Dorn" w:date="2024-06-12T13:36:00Z" w16du:dateUtc="2024-06-12T17:36:00Z">
        <w:r w:rsidR="00B57D16">
          <w:rPr>
            <w:rFonts w:eastAsiaTheme="minorEastAsia"/>
          </w:rPr>
          <w:t xml:space="preserve"> the dry season parameters were weighted </w:t>
        </w:r>
      </w:ins>
      <w:ins w:id="505" w:author="Nathan Dorn" w:date="2024-06-12T13:37:00Z" w16du:dateUtc="2024-06-12T17:37:00Z">
        <w:r w:rsidR="00B57D16">
          <w:rPr>
            <w:rFonts w:eastAsiaTheme="minorEastAsia"/>
          </w:rPr>
          <w:t xml:space="preserve">proportionately </w:t>
        </w:r>
      </w:ins>
      <w:ins w:id="506" w:author="Nathan Dorn" w:date="2024-06-12T13:36:00Z" w16du:dateUtc="2024-06-12T17:36:00Z">
        <w:r w:rsidR="00B57D16">
          <w:rPr>
            <w:rFonts w:eastAsiaTheme="minorEastAsia"/>
          </w:rPr>
          <w:t>more heavily.</w:t>
        </w:r>
      </w:ins>
      <w:del w:id="507" w:author="Nathan Dorn" w:date="2024-06-12T13:36:00Z" w16du:dateUtc="2024-06-12T17:36:00Z">
        <w:r w:rsidR="00F90C44" w:rsidDel="00B57D16">
          <w:rPr>
            <w:rFonts w:eastAsiaTheme="minorEastAsia"/>
          </w:rPr>
          <w:delText>.</w:delText>
        </w:r>
      </w:del>
      <w:r w:rsidR="00F90C44">
        <w:rPr>
          <w:rFonts w:eastAsiaTheme="minorEastAsia"/>
        </w:rPr>
        <w:t xml:space="preserve"> </w:t>
      </w:r>
      <w:del w:id="508" w:author="Nathan Dorn" w:date="2024-06-12T13:36:00Z" w16du:dateUtc="2024-06-12T17:36:00Z">
        <w:r w:rsidR="00493D05" w:rsidDel="00B57D16">
          <w:rPr>
            <w:rFonts w:eastAsiaTheme="minorEastAsia"/>
          </w:rPr>
          <w:delText>An equal weight of dry and wet season parameters underestimate</w:delText>
        </w:r>
        <w:r w:rsidR="00987F25" w:rsidDel="00B57D16">
          <w:rPr>
            <w:rFonts w:eastAsiaTheme="minorEastAsia"/>
          </w:rPr>
          <w:delText>s</w:delText>
        </w:r>
        <w:r w:rsidR="00493D05" w:rsidDel="00B57D16">
          <w:rPr>
            <w:rFonts w:eastAsiaTheme="minorEastAsia"/>
          </w:rPr>
          <w:delText xml:space="preserve"> the </w:delText>
        </w:r>
        <w:r w:rsidR="00A02172" w:rsidDel="00B57D16">
          <w:rPr>
            <w:rFonts w:eastAsiaTheme="minorEastAsia"/>
          </w:rPr>
          <w:delText>influence</w:delText>
        </w:r>
        <w:r w:rsidR="00987F25" w:rsidDel="00B57D16">
          <w:rPr>
            <w:rFonts w:eastAsiaTheme="minorEastAsia"/>
          </w:rPr>
          <w:delText xml:space="preserve"> of</w:delText>
        </w:r>
        <w:r w:rsidR="00A02172" w:rsidDel="00B57D16">
          <w:rPr>
            <w:rFonts w:eastAsiaTheme="minorEastAsia"/>
          </w:rPr>
          <w:delText xml:space="preserve"> the dry season and overestimate</w:delText>
        </w:r>
        <w:r w:rsidR="00987F25" w:rsidDel="00B57D16">
          <w:rPr>
            <w:rFonts w:eastAsiaTheme="minorEastAsia"/>
          </w:rPr>
          <w:delText>s</w:delText>
        </w:r>
        <w:r w:rsidR="00A02172" w:rsidDel="00B57D16">
          <w:rPr>
            <w:rFonts w:eastAsiaTheme="minorEastAsia"/>
          </w:rPr>
          <w:delText xml:space="preserve"> the influence </w:delText>
        </w:r>
        <w:r w:rsidR="00987F25" w:rsidDel="00B57D16">
          <w:rPr>
            <w:rFonts w:eastAsiaTheme="minorEastAsia"/>
          </w:rPr>
          <w:delText>of</w:delText>
        </w:r>
        <w:r w:rsidR="00A02172" w:rsidDel="00B57D16">
          <w:rPr>
            <w:rFonts w:eastAsiaTheme="minorEastAsia"/>
          </w:rPr>
          <w:delText xml:space="preserve"> the wet season </w:delText>
        </w:r>
        <w:r w:rsidR="00987F25" w:rsidDel="00B57D16">
          <w:rPr>
            <w:rFonts w:eastAsiaTheme="minorEastAsia"/>
          </w:rPr>
          <w:delText xml:space="preserve">on the number of </w:delText>
        </w:r>
        <w:r w:rsidR="00B626C9" w:rsidDel="00B57D16">
          <w:rPr>
            <w:rFonts w:eastAsiaTheme="minorEastAsia"/>
          </w:rPr>
          <w:delText>snails</w:delText>
        </w:r>
        <w:r w:rsidR="00987F25" w:rsidDel="00B57D16">
          <w:rPr>
            <w:rFonts w:eastAsiaTheme="minorEastAsia"/>
          </w:rPr>
          <w:delText xml:space="preserve"> entering the population</w:delText>
        </w:r>
        <w:r w:rsidR="00A02172" w:rsidDel="00B57D16">
          <w:rPr>
            <w:rFonts w:eastAsiaTheme="minorEastAsia"/>
          </w:rPr>
          <w:delText>. Thus,</w:delText>
        </w:r>
        <w:r w:rsidR="0084477D" w:rsidDel="00B57D16">
          <w:rPr>
            <w:rFonts w:eastAsiaTheme="minorEastAsia"/>
          </w:rPr>
          <w:delText xml:space="preserve"> we </w:delText>
        </w:r>
        <w:r w:rsidR="000B64AB" w:rsidDel="00B57D16">
          <w:rPr>
            <w:rFonts w:eastAsiaTheme="minorEastAsia"/>
          </w:rPr>
          <w:delText>weighted</w:delText>
        </w:r>
        <w:r w:rsidR="0084477D" w:rsidDel="00B57D16">
          <w:rPr>
            <w:rFonts w:eastAsiaTheme="minorEastAsia"/>
          </w:rPr>
          <w:delText xml:space="preserve"> the </w:delText>
        </w:r>
        <w:r w:rsidR="0019432A" w:rsidDel="00B57D16">
          <w:rPr>
            <w:rFonts w:eastAsiaTheme="minorEastAsia"/>
          </w:rPr>
          <w:delText>combined growth and survival</w:delText>
        </w:r>
        <w:r w:rsidR="00ED3A87" w:rsidDel="00B57D16">
          <w:rPr>
            <w:rFonts w:eastAsiaTheme="minorEastAsia"/>
          </w:rPr>
          <w:delText xml:space="preserve"> estimates</w:delText>
        </w:r>
        <w:r w:rsidR="0019432A" w:rsidDel="00B57D16">
          <w:rPr>
            <w:rFonts w:eastAsiaTheme="minorEastAsia"/>
          </w:rPr>
          <w:delText xml:space="preserve"> to reflect </w:delText>
        </w:r>
        <w:r w:rsidR="00422505" w:rsidDel="00B57D16">
          <w:rPr>
            <w:rFonts w:eastAsiaTheme="minorEastAsia"/>
          </w:rPr>
          <w:delText>these differences in reproductive effort</w:delText>
        </w:r>
        <w:r w:rsidR="00F90C44" w:rsidDel="00B57D16">
          <w:rPr>
            <w:rFonts w:eastAsiaTheme="minorEastAsia"/>
          </w:rPr>
          <w:delText xml:space="preserve">. </w:delText>
        </w:r>
      </w:del>
    </w:p>
    <w:p w14:paraId="682421B9" w14:textId="727F45A0" w:rsidR="007A1072" w:rsidRDefault="00B260FD" w:rsidP="00EA3C28">
      <w:pPr>
        <w:pStyle w:val="Heading1"/>
        <w:spacing w:before="0" w:line="360" w:lineRule="auto"/>
        <w:jc w:val="both"/>
      </w:pPr>
      <w:r w:rsidRPr="00524172">
        <w:t>Results</w:t>
      </w:r>
    </w:p>
    <w:p w14:paraId="05149B00" w14:textId="2A0548A5" w:rsidR="003244F7" w:rsidRDefault="009435F3" w:rsidP="00EA3C28">
      <w:pPr>
        <w:pStyle w:val="NATESTYLE1CommonCollege"/>
        <w:spacing w:line="360" w:lineRule="auto"/>
        <w:ind w:firstLine="720"/>
        <w:jc w:val="both"/>
        <w:rPr>
          <w:ins w:id="509" w:author="Nathan Dorn" w:date="2024-06-12T13:38:00Z" w16du:dateUtc="2024-06-12T17:38:00Z"/>
        </w:rPr>
      </w:pPr>
      <w:r>
        <w:t>Zero-population growth i</w:t>
      </w:r>
      <w:r w:rsidR="003244F7" w:rsidRPr="00524172">
        <w:t xml:space="preserve">soclines created </w:t>
      </w:r>
      <w:r w:rsidR="006365C5">
        <w:t xml:space="preserve">from the </w:t>
      </w:r>
      <w:del w:id="510" w:author="Nathan Dorn" w:date="2024-06-11T15:51:00Z" w16du:dateUtc="2024-06-11T19:51:00Z">
        <w:r w:rsidR="00F830EC" w:rsidDel="000A1872">
          <w:delText>st</w:delText>
        </w:r>
      </w:del>
      <w:r w:rsidR="00F830EC">
        <w:t xml:space="preserve">age-structured </w:t>
      </w:r>
      <w:r w:rsidR="003244F7" w:rsidRPr="00524172">
        <w:t>population model produced</w:t>
      </w:r>
      <w:del w:id="511" w:author="Nathan Dorn" w:date="2024-06-11T15:59:00Z" w16du:dateUtc="2024-06-11T19:59:00Z">
        <w:r w:rsidR="003244F7" w:rsidRPr="00524172" w:rsidDel="000A1872">
          <w:delText xml:space="preserve"> descending</w:delText>
        </w:r>
      </w:del>
      <w:r w:rsidR="003244F7" w:rsidRPr="00524172">
        <w:t xml:space="preserve"> isoclines consistent </w:t>
      </w:r>
      <w:r w:rsidR="00690521">
        <w:t>with</w:t>
      </w:r>
      <w:r w:rsidR="00030CAE">
        <w:t xml:space="preserve"> </w:t>
      </w:r>
      <w:ins w:id="512" w:author="Nathan Dorn" w:date="2024-06-11T15:59:00Z" w16du:dateUtc="2024-06-11T19:59:00Z">
        <w:r w:rsidR="000A1872">
          <w:t xml:space="preserve">the expected </w:t>
        </w:r>
      </w:ins>
      <w:del w:id="513" w:author="Nathan Dorn" w:date="2024-06-11T15:59:00Z" w16du:dateUtc="2024-06-11T19:59:00Z">
        <w:r w:rsidR="00030CAE" w:rsidDel="000A1872">
          <w:delText>an</w:delText>
        </w:r>
        <w:r w:rsidR="003244F7" w:rsidRPr="00524172" w:rsidDel="000A1872">
          <w:delText xml:space="preserve"> </w:delText>
        </w:r>
      </w:del>
      <w:r w:rsidR="003244F7" w:rsidRPr="00524172">
        <w:t xml:space="preserve">interaction between </w:t>
      </w:r>
      <w:r w:rsidR="00551607">
        <w:t>growth</w:t>
      </w:r>
      <w:r w:rsidR="00551607" w:rsidRPr="00524172">
        <w:t xml:space="preserve"> </w:t>
      </w:r>
      <w:r w:rsidR="003244F7" w:rsidRPr="00524172">
        <w:t>and survival</w:t>
      </w:r>
      <w:r w:rsidR="00850C26">
        <w:t xml:space="preserve"> (</w:t>
      </w:r>
      <w:r w:rsidR="00030CAE">
        <w:t xml:space="preserve">Figure </w:t>
      </w:r>
      <w:r w:rsidR="000B2B65">
        <w:t>2</w:t>
      </w:r>
      <w:r w:rsidR="00030CAE">
        <w:t>)</w:t>
      </w:r>
      <w:r w:rsidR="00F830EC">
        <w:t>. P</w:t>
      </w:r>
      <w:r w:rsidR="003244F7" w:rsidRPr="00524172">
        <w:t xml:space="preserve">opulations </w:t>
      </w:r>
      <w:r w:rsidR="003244F7">
        <w:t>with faster</w:t>
      </w:r>
      <w:r w:rsidR="00A25C32">
        <w:t>-</w:t>
      </w:r>
      <w:r w:rsidR="00F830EC">
        <w:t>growing juveniles</w:t>
      </w:r>
      <w:r w:rsidR="003244F7" w:rsidRPr="00524172">
        <w:t xml:space="preserve"> could withstand </w:t>
      </w:r>
      <w:del w:id="514" w:author="Nathan Dorn" w:date="2024-06-11T15:59:00Z" w16du:dateUtc="2024-06-11T19:59:00Z">
        <w:r w:rsidR="00A25C32" w:rsidDel="000A1872">
          <w:delText xml:space="preserve">lower </w:delText>
        </w:r>
      </w:del>
      <w:ins w:id="515" w:author="Nathan Dorn" w:date="2024-06-11T15:59:00Z" w16du:dateUtc="2024-06-11T19:59:00Z">
        <w:r w:rsidR="000A1872">
          <w:t>higher</w:t>
        </w:r>
      </w:ins>
      <w:ins w:id="516" w:author="Nathan Dorn" w:date="2024-06-11T16:00:00Z" w16du:dateUtc="2024-06-11T20:00:00Z">
        <w:r w:rsidR="000A1872">
          <w:t xml:space="preserve"> rates</w:t>
        </w:r>
      </w:ins>
      <w:ins w:id="517" w:author="Nathan Dorn" w:date="2024-06-11T15:59:00Z" w16du:dateUtc="2024-06-11T19:59:00Z">
        <w:r w:rsidR="000A1872">
          <w:t xml:space="preserve"> mortality (lower </w:t>
        </w:r>
      </w:ins>
      <w:r w:rsidR="00A25C32">
        <w:t>survival</w:t>
      </w:r>
      <w:ins w:id="518" w:author="Nathan Dorn" w:date="2024-06-11T15:59:00Z" w16du:dateUtc="2024-06-11T19:59:00Z">
        <w:r w:rsidR="000A1872">
          <w:t>)</w:t>
        </w:r>
      </w:ins>
      <w:r w:rsidR="0051738D">
        <w:t xml:space="preserve"> </w:t>
      </w:r>
      <w:r>
        <w:t>and</w:t>
      </w:r>
      <w:r w:rsidR="00030CAE">
        <w:t xml:space="preserve"> </w:t>
      </w:r>
      <w:r w:rsidR="00F45861">
        <w:t xml:space="preserve">populations with </w:t>
      </w:r>
      <w:r>
        <w:t>slower</w:t>
      </w:r>
      <w:r w:rsidR="00F45861">
        <w:t>-</w:t>
      </w:r>
      <w:r>
        <w:t xml:space="preserve">growing </w:t>
      </w:r>
      <w:r w:rsidR="00F45861">
        <w:t xml:space="preserve">juveniles </w:t>
      </w:r>
      <w:r>
        <w:t xml:space="preserve">needed </w:t>
      </w:r>
      <w:ins w:id="519" w:author="Nathan Dorn" w:date="2024-06-11T16:00:00Z" w16du:dateUtc="2024-06-11T20:00:00Z">
        <w:r w:rsidR="000A1872">
          <w:t>lower mortality (</w:t>
        </w:r>
      </w:ins>
      <w:r w:rsidR="00177590">
        <w:t>higher survival</w:t>
      </w:r>
      <w:ins w:id="520" w:author="Nathan Dorn" w:date="2024-06-11T16:00:00Z" w16du:dateUtc="2024-06-11T20:00:00Z">
        <w:r w:rsidR="000A1872">
          <w:t>)</w:t>
        </w:r>
      </w:ins>
      <w:r w:rsidR="00F45861">
        <w:t xml:space="preserve"> to persist</w:t>
      </w:r>
      <w:del w:id="521" w:author="Nathan Dorn" w:date="2024-06-11T16:00:00Z" w16du:dateUtc="2024-06-11T20:00:00Z">
        <w:r w:rsidR="003244F7" w:rsidRPr="00524172" w:rsidDel="000A1872">
          <w:delText xml:space="preserve"> </w:delText>
        </w:r>
        <w:r w:rsidR="0051738D" w:rsidDel="000A1872">
          <w:delText>(</w:delText>
        </w:r>
        <w:r w:rsidR="003244F7" w:rsidRPr="00524172" w:rsidDel="000A1872">
          <w:delText xml:space="preserve">Figure </w:delText>
        </w:r>
        <w:r w:rsidR="000B2B65" w:rsidDel="000A1872">
          <w:delText>2</w:delText>
        </w:r>
        <w:r w:rsidR="003244F7" w:rsidRPr="00524172" w:rsidDel="000A1872">
          <w:delText>)</w:delText>
        </w:r>
      </w:del>
      <w:r w:rsidR="003244F7" w:rsidRPr="00524172">
        <w:t>.</w:t>
      </w:r>
      <w:r w:rsidR="003244F7">
        <w:t xml:space="preserve"> </w:t>
      </w:r>
      <w:commentRangeStart w:id="522"/>
      <w:r w:rsidR="00AD2FFC">
        <w:t xml:space="preserve">Better </w:t>
      </w:r>
      <w:r w:rsidR="002764B5">
        <w:t xml:space="preserve">wetland </w:t>
      </w:r>
      <w:r w:rsidR="0082576E">
        <w:t>hydrologic</w:t>
      </w:r>
      <w:r w:rsidR="003244F7" w:rsidRPr="00524172">
        <w:t xml:space="preserve"> conditions </w:t>
      </w:r>
      <w:r w:rsidR="00AD2FFC">
        <w:t xml:space="preserve">for reproduction </w:t>
      </w:r>
      <w:r w:rsidR="005F0A79">
        <w:t xml:space="preserve">made the population more resilient to </w:t>
      </w:r>
      <w:r w:rsidR="009436D3">
        <w:t>lower survival</w:t>
      </w:r>
      <w:r w:rsidR="005F0A79">
        <w:t xml:space="preserve"> (e.g., </w:t>
      </w:r>
      <w:r w:rsidR="007A467C">
        <w:t xml:space="preserve">withstanding </w:t>
      </w:r>
      <w:r w:rsidR="00503E1D">
        <w:t>3.1</w:t>
      </w:r>
      <w:r w:rsidR="005F0A79">
        <w:t xml:space="preserve">% </w:t>
      </w:r>
      <w:r w:rsidR="002D4A16">
        <w:t>lower survival</w:t>
      </w:r>
      <w:r w:rsidR="007A467C">
        <w:t xml:space="preserve"> </w:t>
      </w:r>
      <w:r w:rsidR="005F0A79">
        <w:t xml:space="preserve">at </w:t>
      </w:r>
      <w:r w:rsidR="002836F8">
        <w:t>growth</w:t>
      </w:r>
      <w:r w:rsidR="005F0A79">
        <w:t xml:space="preserve"> </w:t>
      </w:r>
      <w:r w:rsidR="005F0A79">
        <w:lastRenderedPageBreak/>
        <w:t xml:space="preserve">of </w:t>
      </w:r>
      <w:proofErr w:type="spellStart"/>
      <w:r w:rsidR="007A467C">
        <w:t>k</w:t>
      </w:r>
      <w:r w:rsidR="007A467C" w:rsidRPr="002D4A16">
        <w:rPr>
          <w:vertAlign w:val="subscript"/>
        </w:rPr>
        <w:t>growth</w:t>
      </w:r>
      <w:proofErr w:type="spellEnd"/>
      <w:r w:rsidR="007A467C">
        <w:t xml:space="preserve"> =</w:t>
      </w:r>
      <w:r w:rsidR="00661018">
        <w:t xml:space="preserve"> </w:t>
      </w:r>
      <w:r w:rsidR="002D4A16">
        <w:t>0.0</w:t>
      </w:r>
      <w:r w:rsidR="003F5819">
        <w:t>7</w:t>
      </w:r>
      <w:r w:rsidR="007A467C">
        <w:t xml:space="preserve">) and/or lower </w:t>
      </w:r>
      <w:r w:rsidR="0082576E">
        <w:t xml:space="preserve">juvenile </w:t>
      </w:r>
      <w:r w:rsidR="007A467C">
        <w:t xml:space="preserve">growth (e.g., </w:t>
      </w:r>
      <w:r w:rsidR="00661018">
        <w:t>withstanding</w:t>
      </w:r>
      <w:r w:rsidR="0082576E">
        <w:t xml:space="preserve"> </w:t>
      </w:r>
      <w:r w:rsidR="006811B9">
        <w:t xml:space="preserve">by </w:t>
      </w:r>
      <w:r w:rsidR="0094028D">
        <w:t>7.7</w:t>
      </w:r>
      <w:r w:rsidR="007A467C">
        <w:t>% lower</w:t>
      </w:r>
      <w:r w:rsidR="00661018">
        <w:t xml:space="preserve"> </w:t>
      </w:r>
      <w:r w:rsidR="002836F8">
        <w:t>growth</w:t>
      </w:r>
      <w:r w:rsidR="0082576E">
        <w:t xml:space="preserve"> at CJS of </w:t>
      </w:r>
      <w:r w:rsidR="00B10A91">
        <w:t>0.8</w:t>
      </w:r>
      <w:r w:rsidR="00A84DC1">
        <w:t>0</w:t>
      </w:r>
      <w:r w:rsidR="0082576E">
        <w:t xml:space="preserve">). </w:t>
      </w:r>
      <w:r w:rsidR="001B73A2">
        <w:t xml:space="preserve">The </w:t>
      </w:r>
      <w:r w:rsidR="001E7921">
        <w:t xml:space="preserve">effect of better reproduction </w:t>
      </w:r>
      <w:r w:rsidR="001B73A2">
        <w:t xml:space="preserve">(i.e., </w:t>
      </w:r>
      <w:r w:rsidR="001B573F">
        <w:t>t</w:t>
      </w:r>
      <w:r w:rsidR="006811B9">
        <w:t xml:space="preserve">he gap </w:t>
      </w:r>
      <w:r w:rsidR="001B73A2">
        <w:t xml:space="preserve">between good and poor reproductive </w:t>
      </w:r>
      <w:r w:rsidR="001B573F">
        <w:t>isoclines)</w:t>
      </w:r>
      <w:r w:rsidR="001B73A2">
        <w:t xml:space="preserve"> </w:t>
      </w:r>
      <w:r w:rsidR="00FE603C">
        <w:t>strengthened with</w:t>
      </w:r>
      <w:r w:rsidR="001B73A2">
        <w:t xml:space="preserve"> higher </w:t>
      </w:r>
      <w:r w:rsidR="00364E70">
        <w:t>growth</w:t>
      </w:r>
      <w:r w:rsidR="001B73A2">
        <w:t xml:space="preserve"> and lower survival (Figure 2).</w:t>
      </w:r>
      <w:commentRangeEnd w:id="522"/>
      <w:r w:rsidR="00D160B3">
        <w:rPr>
          <w:rStyle w:val="CommentReference"/>
          <w:rFonts w:cstheme="minorBidi"/>
        </w:rPr>
        <w:commentReference w:id="522"/>
      </w:r>
      <w:r w:rsidR="0082576E">
        <w:t xml:space="preserve"> </w:t>
      </w:r>
    </w:p>
    <w:p w14:paraId="75570111" w14:textId="77777777" w:rsidR="00C037C4" w:rsidRPr="00524172" w:rsidRDefault="00C037C4" w:rsidP="00EA3C28">
      <w:pPr>
        <w:pStyle w:val="NATESTYLE1CommonCollege"/>
        <w:spacing w:line="360" w:lineRule="auto"/>
        <w:ind w:firstLine="720"/>
        <w:jc w:val="both"/>
      </w:pPr>
    </w:p>
    <w:p w14:paraId="2E8F6D84" w14:textId="512C7AB8" w:rsidR="00B260FD" w:rsidRDefault="007A4531" w:rsidP="00EA3C28">
      <w:pPr>
        <w:pStyle w:val="Heading2"/>
        <w:spacing w:before="0" w:line="360" w:lineRule="auto"/>
        <w:jc w:val="both"/>
      </w:pPr>
      <w:del w:id="523" w:author="Nathan Dorn" w:date="2024-06-12T13:39:00Z" w16du:dateUtc="2024-06-12T17:39:00Z">
        <w:r w:rsidRPr="00524172" w:rsidDel="00541765">
          <w:delText xml:space="preserve">Empirical Measures of </w:delText>
        </w:r>
      </w:del>
      <w:r w:rsidRPr="00524172">
        <w:t xml:space="preserve">Survival and </w:t>
      </w:r>
      <w:r w:rsidR="002836F8">
        <w:t>Growth</w:t>
      </w:r>
      <w:ins w:id="524" w:author="Nathan Dorn" w:date="2024-06-12T13:39:00Z" w16du:dateUtc="2024-06-12T17:39:00Z">
        <w:r w:rsidR="00541765">
          <w:t xml:space="preserve"> </w:t>
        </w:r>
      </w:ins>
      <w:ins w:id="525" w:author="Nathan Dorn" w:date="2024-06-12T13:40:00Z" w16du:dateUtc="2024-06-12T17:40:00Z">
        <w:r w:rsidR="00541765">
          <w:t>in the Field</w:t>
        </w:r>
      </w:ins>
    </w:p>
    <w:p w14:paraId="3E0E0C9E" w14:textId="45A17D19" w:rsidR="00004CAC" w:rsidRDefault="00B260FD" w:rsidP="00EA3C28">
      <w:pPr>
        <w:pStyle w:val="NATESTYLE1CommonCollege"/>
        <w:spacing w:line="360" w:lineRule="auto"/>
        <w:ind w:firstLine="720"/>
        <w:jc w:val="both"/>
      </w:pPr>
      <w:bookmarkStart w:id="526" w:name="_Hlk98959413"/>
      <w:r w:rsidRPr="00524172">
        <w:t xml:space="preserve">Overall, </w:t>
      </w:r>
      <w:r w:rsidR="005F0E73">
        <w:t>we observed</w:t>
      </w:r>
      <w:r w:rsidR="00C31F41">
        <w:t xml:space="preserve"> a</w:t>
      </w:r>
      <w:r w:rsidRPr="00524172">
        <w:t xml:space="preserve"> total of 759 independent observations </w:t>
      </w:r>
      <w:r w:rsidR="00BE5B65">
        <w:t xml:space="preserve">of </w:t>
      </w:r>
      <w:r w:rsidR="00FA2221">
        <w:t>survival</w:t>
      </w:r>
      <w:r w:rsidR="00BE5B65">
        <w:t xml:space="preserve"> </w:t>
      </w:r>
      <w:r w:rsidRPr="00524172">
        <w:t>across two wetlands and two tethering season</w:t>
      </w:r>
      <w:r w:rsidR="00CF5053">
        <w:t>s in LILA</w:t>
      </w:r>
      <w:r w:rsidRPr="00524172">
        <w:t xml:space="preserve">. After </w:t>
      </w:r>
      <w:r w:rsidR="009807D9">
        <w:t>24 hours</w:t>
      </w:r>
      <w:r w:rsidRPr="00524172">
        <w:t xml:space="preserve">, 654 snails survived, 43 snails were missing, 31 snails </w:t>
      </w:r>
      <w:r w:rsidR="00BD2D12">
        <w:t>were</w:t>
      </w:r>
      <w:r w:rsidRPr="00524172">
        <w:t xml:space="preserve"> empty, 19 snails died on tethers, and 12 snails </w:t>
      </w:r>
      <w:r w:rsidR="00C31F41">
        <w:t>were</w:t>
      </w:r>
      <w:r w:rsidRPr="00524172">
        <w:t xml:space="preserve"> crushed</w:t>
      </w:r>
      <w:r w:rsidR="00A66793">
        <w:t>/peeled</w:t>
      </w:r>
      <w:r w:rsidRPr="00524172">
        <w:t>.</w:t>
      </w:r>
      <w:r w:rsidR="00004CAC">
        <w:t xml:space="preserve"> </w:t>
      </w:r>
      <w:r w:rsidRPr="00524172">
        <w:t>Daily survival across all sizes was 0.862. The daily cumulative survival for smaller juvenile snail size classes (&lt; 1</w:t>
      </w:r>
      <w:r w:rsidR="00D73D02" w:rsidRPr="00524172">
        <w:t>0</w:t>
      </w:r>
      <w:r w:rsidRPr="00524172">
        <w:t xml:space="preserve"> mm) was slightly lower (0.8</w:t>
      </w:r>
      <w:r w:rsidR="00E9210A" w:rsidRPr="00524172">
        <w:t>2</w:t>
      </w:r>
      <w:r w:rsidRPr="00524172">
        <w:t>1) than survival across all sizes (0.862)</w:t>
      </w:r>
      <w:r w:rsidR="00722B31">
        <w:t>.</w:t>
      </w:r>
      <w:r w:rsidRPr="00524172">
        <w:t xml:space="preserve"> </w:t>
      </w:r>
      <w:r w:rsidR="00515CDD" w:rsidRPr="00524172">
        <w:t>Daily survival</w:t>
      </w:r>
      <w:r w:rsidR="008F0D91">
        <w:t xml:space="preserve"> in</w:t>
      </w:r>
      <w:r w:rsidR="00515CDD" w:rsidRPr="00524172">
        <w:t xml:space="preserve"> </w:t>
      </w:r>
      <w:r w:rsidR="00C31F41">
        <w:t xml:space="preserve">predator </w:t>
      </w:r>
      <w:proofErr w:type="spellStart"/>
      <w:r w:rsidR="00BB666A" w:rsidRPr="00524172">
        <w:t>exclosure</w:t>
      </w:r>
      <w:proofErr w:type="spellEnd"/>
      <w:r w:rsidR="00515CDD" w:rsidRPr="00524172">
        <w:t xml:space="preserve"> cages was </w:t>
      </w:r>
      <w:del w:id="527" w:author="Nathan Dorn" w:date="2024-06-12T10:16:00Z" w16du:dateUtc="2024-06-12T14:16:00Z">
        <w:r w:rsidR="00515CDD" w:rsidRPr="00524172" w:rsidDel="001322E8">
          <w:delText xml:space="preserve">high </w:delText>
        </w:r>
      </w:del>
      <w:ins w:id="528" w:author="Nathan Dorn" w:date="2024-06-12T10:16:00Z" w16du:dateUtc="2024-06-12T14:16:00Z">
        <w:r w:rsidR="001322E8">
          <w:t xml:space="preserve">almost </w:t>
        </w:r>
      </w:ins>
      <w:ins w:id="529" w:author="Nathan Dorn" w:date="2024-06-12T10:17:00Z" w16du:dateUtc="2024-06-12T14:17:00Z">
        <w:r w:rsidR="001322E8">
          <w:t>100%</w:t>
        </w:r>
      </w:ins>
      <w:ins w:id="530" w:author="Nathan Dorn" w:date="2024-06-12T10:16:00Z" w16du:dateUtc="2024-06-12T14:16:00Z">
        <w:r w:rsidR="001322E8" w:rsidRPr="00524172">
          <w:t xml:space="preserve"> </w:t>
        </w:r>
      </w:ins>
      <w:r w:rsidR="00515CDD" w:rsidRPr="00524172">
        <w:t>(cumulative mean = 0.997, se = 0.001, n = 49 days)</w:t>
      </w:r>
      <w:ins w:id="531" w:author="Nathan Dorn" w:date="2024-06-12T10:17:00Z" w16du:dateUtc="2024-06-12T14:17:00Z">
        <w:r w:rsidR="001322E8">
          <w:t xml:space="preserve"> and did not differ</w:t>
        </w:r>
        <w:r w:rsidR="00C034C5">
          <w:t xml:space="preserve"> between seasons</w:t>
        </w:r>
      </w:ins>
      <w:del w:id="532" w:author="Nathan Dorn" w:date="2024-06-12T10:17:00Z" w16du:dateUtc="2024-06-12T14:17:00Z">
        <w:r w:rsidR="00FE5EF8" w:rsidDel="00C034C5">
          <w:delText xml:space="preserve">. </w:delText>
        </w:r>
        <w:r w:rsidR="00C31F41" w:rsidDel="00C034C5">
          <w:delText>D</w:delText>
        </w:r>
        <w:r w:rsidR="00BB666A" w:rsidRPr="00524172" w:rsidDel="00C034C5">
          <w:delText>aily s</w:delText>
        </w:r>
        <w:r w:rsidR="00515CDD" w:rsidRPr="00524172" w:rsidDel="00C034C5">
          <w:delText xml:space="preserve">urvival </w:delText>
        </w:r>
        <w:r w:rsidR="00BB666A" w:rsidRPr="00524172" w:rsidDel="00C034C5">
          <w:delText xml:space="preserve">from </w:delText>
        </w:r>
        <w:r w:rsidR="00C31F41" w:rsidDel="00C034C5">
          <w:delText xml:space="preserve">predator </w:delText>
        </w:r>
        <w:r w:rsidR="00BB666A" w:rsidRPr="00524172" w:rsidDel="00C034C5">
          <w:delText xml:space="preserve">exclosure cages </w:delText>
        </w:r>
        <w:r w:rsidR="00515CDD" w:rsidRPr="00524172" w:rsidDel="00C034C5">
          <w:delText xml:space="preserve">in the dry season was </w:delText>
        </w:r>
        <w:r w:rsidR="009D24DA" w:rsidDel="00C034C5">
          <w:delText xml:space="preserve">not </w:delText>
        </w:r>
        <w:r w:rsidR="0089573E" w:rsidDel="00C034C5">
          <w:delText>different</w:delText>
        </w:r>
      </w:del>
      <w:r w:rsidR="00515CDD" w:rsidRPr="00524172">
        <w:t xml:space="preserve"> (</w:t>
      </w:r>
      <w:del w:id="533" w:author="Nathan Dorn" w:date="2024-06-12T10:17:00Z" w16du:dateUtc="2024-06-12T14:17:00Z">
        <w:r w:rsidR="00515CDD" w:rsidRPr="00524172" w:rsidDel="00C034C5">
          <w:delText>mean = 0.994, se = 0.002, n = 27 days) than the wet season (mean = 0.999, se = 0.001, n = 22 days</w:delText>
        </w:r>
        <w:r w:rsidR="009D24DA" w:rsidDel="00C034C5">
          <w:delText xml:space="preserve">; </w:delText>
        </w:r>
      </w:del>
      <w:r w:rsidR="00515CDD" w:rsidRPr="00524172">
        <w:t xml:space="preserve">overlapping 95% confidence intervals; </w:t>
      </w:r>
      <w:r w:rsidR="00515CDD" w:rsidRPr="00D93DFB">
        <w:t>Figure S</w:t>
      </w:r>
      <w:r w:rsidR="00D93DFB">
        <w:t>4</w:t>
      </w:r>
      <w:r w:rsidR="00515CDD" w:rsidRPr="00D93DFB">
        <w:t>).</w:t>
      </w:r>
      <w:r w:rsidR="00E9210A" w:rsidRPr="00D93DFB">
        <w:t xml:space="preserve"> </w:t>
      </w:r>
      <w:r w:rsidR="00724C7F">
        <w:t>O</w:t>
      </w:r>
      <w:r w:rsidR="00E9210A" w:rsidRPr="00524172">
        <w:t xml:space="preserve">ne of the cages was </w:t>
      </w:r>
      <w:ins w:id="534" w:author="Nathan Dorn" w:date="2024-06-12T10:17:00Z" w16du:dateUtc="2024-06-12T14:17:00Z">
        <w:r w:rsidR="00C034C5">
          <w:t>eliminated from t</w:t>
        </w:r>
      </w:ins>
      <w:ins w:id="535" w:author="Nathan Dorn" w:date="2024-06-12T10:18:00Z" w16du:dateUtc="2024-06-12T14:18:00Z">
        <w:r w:rsidR="00C034C5">
          <w:t xml:space="preserve">he analysis because it was </w:t>
        </w:r>
      </w:ins>
      <w:r w:rsidR="00206C57" w:rsidRPr="00524172">
        <w:t>colonized</w:t>
      </w:r>
      <w:r w:rsidR="00E9210A" w:rsidRPr="00524172">
        <w:t xml:space="preserve"> by a single </w:t>
      </w:r>
      <w:r w:rsidR="00862EC4">
        <w:t>giant water bug</w:t>
      </w:r>
      <w:r w:rsidR="00E9210A" w:rsidRPr="00524172">
        <w:t xml:space="preserve"> and </w:t>
      </w:r>
      <w:r w:rsidR="00724C7F">
        <w:t>only</w:t>
      </w:r>
      <w:r w:rsidR="00CF2D9C">
        <w:t xml:space="preserve"> empty</w:t>
      </w:r>
      <w:r w:rsidR="00E9210A" w:rsidRPr="00524172">
        <w:t xml:space="preserve"> </w:t>
      </w:r>
      <w:r w:rsidR="00724C7F">
        <w:t xml:space="preserve">shells were left </w:t>
      </w:r>
      <w:r w:rsidR="00E9210A" w:rsidRPr="00524172">
        <w:t>by the end of the experiment.</w:t>
      </w:r>
    </w:p>
    <w:p w14:paraId="4F734485" w14:textId="35A8ED35" w:rsidR="0008129A" w:rsidRPr="00524172" w:rsidRDefault="00CD46EA" w:rsidP="00EA3C28">
      <w:pPr>
        <w:pStyle w:val="NATESTYLE1CommonCollege"/>
        <w:spacing w:line="360" w:lineRule="auto"/>
        <w:ind w:firstLine="720"/>
        <w:jc w:val="both"/>
      </w:pPr>
      <w:commentRangeStart w:id="536"/>
      <w:r>
        <w:t xml:space="preserve">In </w:t>
      </w:r>
      <w:r w:rsidR="00160C17">
        <w:t>WCA3A</w:t>
      </w:r>
      <w:r w:rsidR="00053EE8">
        <w:t xml:space="preserve">, </w:t>
      </w:r>
      <w:r w:rsidR="00FA2221">
        <w:t xml:space="preserve">we </w:t>
      </w:r>
      <w:r w:rsidR="007241E8">
        <w:t>observed</w:t>
      </w:r>
      <w:r w:rsidR="00FA2221">
        <w:t xml:space="preserve"> a total of 276 </w:t>
      </w:r>
      <w:r w:rsidR="007241E8">
        <w:t xml:space="preserve">independent </w:t>
      </w:r>
      <w:r w:rsidR="00FA2221">
        <w:t xml:space="preserve">observations of survival across the </w:t>
      </w:r>
      <w:del w:id="537" w:author="Nathan Dorn" w:date="2024-06-12T13:40:00Z" w16du:dateUtc="2024-06-12T17:40:00Z">
        <w:r w:rsidR="00FA2221" w:rsidDel="00724FCC">
          <w:delText xml:space="preserve">two </w:delText>
        </w:r>
      </w:del>
      <w:r w:rsidR="00FA2221">
        <w:t>sites and season</w:t>
      </w:r>
      <w:ins w:id="538" w:author="Nathan Dorn" w:date="2024-06-12T13:40:00Z" w16du:dateUtc="2024-06-12T17:40:00Z">
        <w:r w:rsidR="00724FCC">
          <w:t>s</w:t>
        </w:r>
      </w:ins>
      <w:r w:rsidR="00FA2221">
        <w:t>.</w:t>
      </w:r>
      <w:r w:rsidR="00E76F3A">
        <w:t xml:space="preserve"> </w:t>
      </w:r>
      <w:r w:rsidR="00E76F3A" w:rsidRPr="00524172">
        <w:t xml:space="preserve">After </w:t>
      </w:r>
      <w:r w:rsidR="00E76F3A">
        <w:t>24 hours</w:t>
      </w:r>
      <w:r w:rsidR="00E76F3A" w:rsidRPr="00524172">
        <w:t xml:space="preserve">, </w:t>
      </w:r>
      <w:r w:rsidR="005A3BCB">
        <w:t>240</w:t>
      </w:r>
      <w:r w:rsidR="00E76F3A" w:rsidRPr="00524172">
        <w:t xml:space="preserve"> snails survived, </w:t>
      </w:r>
      <w:r w:rsidR="005A3BCB">
        <w:t>21</w:t>
      </w:r>
      <w:r w:rsidR="00E76F3A" w:rsidRPr="00524172">
        <w:t xml:space="preserve"> snails were </w:t>
      </w:r>
      <w:r w:rsidR="005A3BCB">
        <w:t>left emp</w:t>
      </w:r>
      <w:r w:rsidR="00DD47EE">
        <w:t>t</w:t>
      </w:r>
      <w:r w:rsidR="005A3BCB">
        <w:t>y</w:t>
      </w:r>
      <w:r w:rsidR="00E76F3A" w:rsidRPr="00524172">
        <w:t>,</w:t>
      </w:r>
      <w:r w:rsidR="00DD47EE">
        <w:t xml:space="preserve"> 3 snails had been c</w:t>
      </w:r>
      <w:r w:rsidR="00DB2BFD">
        <w:t>r</w:t>
      </w:r>
      <w:r w:rsidR="00DD47EE">
        <w:t>ushed/peeled</w:t>
      </w:r>
      <w:r w:rsidR="008A447E">
        <w:t>, 3 snails died on tethers, and 2 were missing.</w:t>
      </w:r>
      <w:r w:rsidR="00E76F3A" w:rsidRPr="00524172">
        <w:t xml:space="preserve"> </w:t>
      </w:r>
      <w:r w:rsidR="008D2612">
        <w:t>Only small snails were tethered, and d</w:t>
      </w:r>
      <w:r w:rsidR="00D152CF">
        <w:t>ail</w:t>
      </w:r>
      <w:r w:rsidR="00B12FC5">
        <w:t>y</w:t>
      </w:r>
      <w:r w:rsidR="00D152CF">
        <w:t xml:space="preserve"> survival for these small sizes was </w:t>
      </w:r>
      <w:r w:rsidR="00D70BB2">
        <w:t xml:space="preserve">higher (0.892) </w:t>
      </w:r>
      <w:r w:rsidR="00D152CF">
        <w:t xml:space="preserve">than </w:t>
      </w:r>
      <w:r w:rsidR="00B12FC5">
        <w:t>those in LILA</w:t>
      </w:r>
      <w:r w:rsidR="00D70BB2">
        <w:t xml:space="preserve"> (0.</w:t>
      </w:r>
      <w:r w:rsidR="001D412C">
        <w:t>821).</w:t>
      </w:r>
      <w:commentRangeEnd w:id="536"/>
      <w:r w:rsidR="00E41903">
        <w:rPr>
          <w:rStyle w:val="CommentReference"/>
          <w:rFonts w:cstheme="minorBidi"/>
        </w:rPr>
        <w:commentReference w:id="536"/>
      </w:r>
    </w:p>
    <w:p w14:paraId="05297E78" w14:textId="4DD77E5E" w:rsidR="00004CAC" w:rsidRDefault="00B260FD" w:rsidP="00EA3C28">
      <w:pPr>
        <w:pStyle w:val="NATESTYLE1CommonCollege"/>
        <w:spacing w:line="360" w:lineRule="auto"/>
        <w:jc w:val="both"/>
      </w:pPr>
      <w:r w:rsidRPr="00524172">
        <w:tab/>
      </w:r>
      <w:r w:rsidR="001B22E6">
        <w:t>T</w:t>
      </w:r>
      <w:r w:rsidR="009C4422">
        <w:t>he size-dependency</w:t>
      </w:r>
      <w:r w:rsidR="001B22E6">
        <w:t xml:space="preserve"> of </w:t>
      </w:r>
      <w:r w:rsidR="009E0B50">
        <w:t xml:space="preserve">FAS </w:t>
      </w:r>
      <w:r w:rsidR="001B22E6">
        <w:t>survival</w:t>
      </w:r>
      <w:r w:rsidR="009C4422">
        <w:t xml:space="preserve"> changed with seasons.</w:t>
      </w:r>
      <w:r w:rsidR="000D28B1">
        <w:t xml:space="preserve"> </w:t>
      </w:r>
      <w:r w:rsidR="009C4422">
        <w:t>T</w:t>
      </w:r>
      <w:r w:rsidRPr="00524172">
        <w:t xml:space="preserve">he top four models (cumulative weight = 0.95) for predicting daily survival probability included </w:t>
      </w:r>
      <w:r w:rsidR="00837676">
        <w:t>SL</w:t>
      </w:r>
      <w:r w:rsidRPr="00524172">
        <w:t xml:space="preserve">, Season, and the interaction between Length and Season (Table </w:t>
      </w:r>
      <w:r w:rsidR="00725236">
        <w:t>S2</w:t>
      </w:r>
      <w:r w:rsidRPr="00524172">
        <w:t xml:space="preserve">). The top model did not include any additional variables, but the next three best models (ΔAIC </w:t>
      </w:r>
      <w:r w:rsidR="00B94E74">
        <w:t>≤</w:t>
      </w:r>
      <w:r w:rsidRPr="00524172">
        <w:t xml:space="preserve"> </w:t>
      </w:r>
      <w:r w:rsidR="00B94E74">
        <w:t>2.74</w:t>
      </w:r>
      <w:r w:rsidRPr="00524172">
        <w:t xml:space="preserve">) included </w:t>
      </w:r>
      <w:r w:rsidR="00A045A2">
        <w:t>combinations of spatial factors</w:t>
      </w:r>
      <w:r w:rsidRPr="00524172">
        <w:t>.</w:t>
      </w:r>
      <w:r w:rsidR="00004CAC">
        <w:t xml:space="preserve"> </w:t>
      </w:r>
      <w:r w:rsidR="00E131E9">
        <w:t>The</w:t>
      </w:r>
      <w:r w:rsidRPr="00524172">
        <w:t xml:space="preserve"> parameter values </w:t>
      </w:r>
      <w:r w:rsidR="00E131E9">
        <w:t>for the spatial factors appeared to</w:t>
      </w:r>
      <w:r w:rsidRPr="00524172">
        <w:t xml:space="preserve"> provide little additional predictive capacity (</w:t>
      </w:r>
      <w:r w:rsidR="000B6982">
        <w:t xml:space="preserve">parameter </w:t>
      </w:r>
      <w:r w:rsidRPr="00524172">
        <w:rPr>
          <w:i/>
          <w:iCs/>
        </w:rPr>
        <w:t>p</w:t>
      </w:r>
      <w:r w:rsidR="000B6982">
        <w:rPr>
          <w:i/>
          <w:iCs/>
        </w:rPr>
        <w:t>-values</w:t>
      </w:r>
      <w:r w:rsidRPr="00524172">
        <w:t xml:space="preserve"> </w:t>
      </w:r>
      <w:r w:rsidR="00FF701B">
        <w:t>≥</w:t>
      </w:r>
      <w:r w:rsidRPr="00524172">
        <w:t xml:space="preserve"> 0.</w:t>
      </w:r>
      <w:r w:rsidR="00CF6311">
        <w:t>276</w:t>
      </w:r>
      <w:r w:rsidRPr="00524172">
        <w:t>)</w:t>
      </w:r>
      <w:r w:rsidR="00E131E9">
        <w:t xml:space="preserve"> to survival</w:t>
      </w:r>
      <w:r w:rsidR="007A3B39">
        <w:t>,</w:t>
      </w:r>
      <w:r w:rsidRPr="00524172">
        <w:t xml:space="preserve"> </w:t>
      </w:r>
      <w:r w:rsidR="007A3B39">
        <w:t>s</w:t>
      </w:r>
      <w:r w:rsidR="00C160A3">
        <w:t xml:space="preserve">o </w:t>
      </w:r>
      <w:r w:rsidRPr="00524172">
        <w:t xml:space="preserve">we </w:t>
      </w:r>
      <w:r w:rsidR="00C160A3">
        <w:t xml:space="preserve">restricted interpretation to the </w:t>
      </w:r>
      <w:r w:rsidR="000B6982">
        <w:t xml:space="preserve">size and season </w:t>
      </w:r>
      <w:r w:rsidRPr="00524172">
        <w:t xml:space="preserve">parameters (Figure </w:t>
      </w:r>
      <w:r w:rsidR="003146AD">
        <w:t>3</w:t>
      </w:r>
      <w:r w:rsidRPr="00524172">
        <w:t xml:space="preserve">). During the dry season, </w:t>
      </w:r>
      <w:r w:rsidR="009E0B50">
        <w:t>FAS</w:t>
      </w:r>
      <w:r w:rsidRPr="00524172">
        <w:t xml:space="preserve"> daily survival probability increased with size (z = 2.667: </w:t>
      </w:r>
      <w:r w:rsidRPr="00524172">
        <w:rPr>
          <w:i/>
          <w:iCs/>
        </w:rPr>
        <w:t>p</w:t>
      </w:r>
      <w:r w:rsidRPr="00524172">
        <w:t xml:space="preserve"> = 0.008; Figure </w:t>
      </w:r>
      <w:r w:rsidR="007C505C">
        <w:t>3</w:t>
      </w:r>
      <w:r w:rsidRPr="00524172">
        <w:t xml:space="preserve">), but in the wet season, daily survival probability </w:t>
      </w:r>
      <w:r w:rsidR="009E0B50">
        <w:t>was size independent</w:t>
      </w:r>
      <w:r w:rsidRPr="00524172">
        <w:t xml:space="preserve"> (z = -0.902: </w:t>
      </w:r>
      <w:r w:rsidRPr="00524172">
        <w:rPr>
          <w:i/>
          <w:iCs/>
        </w:rPr>
        <w:t>p</w:t>
      </w:r>
      <w:r w:rsidRPr="00524172">
        <w:t xml:space="preserve"> = 0.367; Figure </w:t>
      </w:r>
      <w:r w:rsidR="003146AD">
        <w:t>3</w:t>
      </w:r>
      <w:r w:rsidRPr="00524172">
        <w:t>).</w:t>
      </w:r>
      <w:r w:rsidR="00004CAC">
        <w:t xml:space="preserve"> </w:t>
      </w:r>
      <w:r w:rsidR="00F25FBA">
        <w:t>Small juvenile snails (</w:t>
      </w:r>
      <w:r w:rsidRPr="00524172">
        <w:t>&lt; 1</w:t>
      </w:r>
      <w:r w:rsidR="009B13CC" w:rsidRPr="00524172">
        <w:t>0</w:t>
      </w:r>
      <w:r w:rsidRPr="00524172">
        <w:t xml:space="preserve"> mm SL</w:t>
      </w:r>
      <w:r w:rsidR="00F25FBA">
        <w:t>) survived better in the wet season than the dry season</w:t>
      </w:r>
      <w:r w:rsidRPr="00524172">
        <w:t xml:space="preserve"> (Figure</w:t>
      </w:r>
      <w:r w:rsidR="003146AD">
        <w:t xml:space="preserve"> 3</w:t>
      </w:r>
      <w:r w:rsidRPr="00524172">
        <w:t>).</w:t>
      </w:r>
    </w:p>
    <w:p w14:paraId="0A1A878F" w14:textId="08347320" w:rsidR="002D08DD" w:rsidRDefault="002D08DD" w:rsidP="00EA3C28">
      <w:pPr>
        <w:pStyle w:val="NATESTYLE1CommonCollege"/>
        <w:spacing w:line="360" w:lineRule="auto"/>
        <w:jc w:val="both"/>
      </w:pPr>
      <w:r w:rsidRPr="002A77AA">
        <w:rPr>
          <w:i/>
          <w:iCs/>
        </w:rPr>
        <w:t>Predator identity</w:t>
      </w:r>
      <w:r>
        <w:t xml:space="preserve"> </w:t>
      </w:r>
    </w:p>
    <w:p w14:paraId="29814B4F" w14:textId="2DDA6F8C" w:rsidR="00FE603C" w:rsidRDefault="00FE603C" w:rsidP="00EA3C28">
      <w:pPr>
        <w:pStyle w:val="NATESTYLE1CommonCollege"/>
        <w:spacing w:line="360" w:lineRule="auto"/>
        <w:ind w:firstLine="720"/>
        <w:jc w:val="both"/>
      </w:pPr>
      <w:r>
        <w:lastRenderedPageBreak/>
        <w:t>T</w:t>
      </w:r>
      <w:r w:rsidRPr="00524172">
        <w:t>ethers retained crushed</w:t>
      </w:r>
      <w:r>
        <w:t>/peeled</w:t>
      </w:r>
      <w:r w:rsidRPr="00524172">
        <w:t xml:space="preserve"> shells when consumed by </w:t>
      </w:r>
      <w:r>
        <w:t>crayfish</w:t>
      </w:r>
      <w:r w:rsidRPr="00524172">
        <w:t xml:space="preserve"> and empty shells when consumed by </w:t>
      </w:r>
      <w:r>
        <w:rPr>
          <w:iCs/>
        </w:rPr>
        <w:t>giant water bugs</w:t>
      </w:r>
      <w:r>
        <w:t xml:space="preserve"> (</w:t>
      </w:r>
      <w:del w:id="539" w:author="Nathan Dorn" w:date="2024-06-12T12:58:00Z" w16du:dateUtc="2024-06-12T16:58:00Z">
        <w:r w:rsidDel="00140B01">
          <w:delText>Barrus, personal observation</w:delText>
        </w:r>
      </w:del>
      <w:ins w:id="540" w:author="Nathan Dorn" w:date="2024-06-12T12:58:00Z" w16du:dateUtc="2024-06-12T16:58:00Z">
        <w:r w:rsidR="00140B01">
          <w:t>supplemental</w:t>
        </w:r>
      </w:ins>
      <w:r>
        <w:t>)</w:t>
      </w:r>
      <w:ins w:id="541" w:author="Nathan Dorn" w:date="2024-06-12T12:59:00Z" w16du:dateUtc="2024-06-12T16:59:00Z">
        <w:r w:rsidR="00140B01">
          <w:t xml:space="preserve">. </w:t>
        </w:r>
      </w:ins>
      <w:del w:id="542" w:author="Nathan Dorn" w:date="2024-06-12T12:59:00Z" w16du:dateUtc="2024-06-12T16:59:00Z">
        <w:r w:rsidDel="00140B01">
          <w:delText>. The lab observations indicated that crayfish</w:delText>
        </w:r>
        <w:r w:rsidRPr="00524172" w:rsidDel="00140B01">
          <w:delText xml:space="preserve"> </w:delText>
        </w:r>
        <w:r w:rsidDel="00140B01">
          <w:delText>and</w:delText>
        </w:r>
        <w:r w:rsidRPr="00524172" w:rsidDel="00140B01">
          <w:delText xml:space="preserve"> </w:delText>
        </w:r>
        <w:r w:rsidDel="00140B01">
          <w:delText>giant water bugs did</w:delText>
        </w:r>
        <w:r w:rsidRPr="00524172" w:rsidDel="00140B01">
          <w:delText xml:space="preserve"> </w:delText>
        </w:r>
        <w:r w:rsidDel="00140B01">
          <w:delText xml:space="preserve">not </w:delText>
        </w:r>
        <w:r w:rsidRPr="00524172" w:rsidDel="00140B01">
          <w:delText>break the glue and remove snails from tethers</w:delText>
        </w:r>
        <w:r w:rsidDel="00140B01">
          <w:delText xml:space="preserve"> so </w:delText>
        </w:r>
      </w:del>
      <w:ins w:id="543" w:author="Nathan Dorn" w:date="2024-06-12T12:59:00Z" w16du:dateUtc="2024-06-12T16:59:00Z">
        <w:r w:rsidR="00140B01">
          <w:t>W</w:t>
        </w:r>
      </w:ins>
      <w:del w:id="544" w:author="Nathan Dorn" w:date="2024-06-12T12:59:00Z" w16du:dateUtc="2024-06-12T16:59:00Z">
        <w:r w:rsidDel="00140B01">
          <w:delText>w</w:delText>
        </w:r>
      </w:del>
      <w:r>
        <w:t xml:space="preserve">e interpreted lost snails as vertebrate predation. We examined the stomach and fecal contents of </w:t>
      </w:r>
      <w:r w:rsidR="00D90083">
        <w:t>g</w:t>
      </w:r>
      <w:r>
        <w:t xml:space="preserve">reater </w:t>
      </w:r>
      <w:r w:rsidR="00D90083">
        <w:t>s</w:t>
      </w:r>
      <w:r>
        <w:t xml:space="preserve">irens and </w:t>
      </w:r>
      <w:proofErr w:type="spellStart"/>
      <w:r w:rsidR="00D90083">
        <w:t>m</w:t>
      </w:r>
      <w:r>
        <w:t>ayan</w:t>
      </w:r>
      <w:proofErr w:type="spellEnd"/>
      <w:r>
        <w:t xml:space="preserve"> </w:t>
      </w:r>
      <w:r w:rsidR="00D90083">
        <w:t>c</w:t>
      </w:r>
      <w:r>
        <w:t xml:space="preserve">ichlids collected from trap-net monitoring to determine which vertebrate predators </w:t>
      </w:r>
      <w:proofErr w:type="gramStart"/>
      <w:r>
        <w:t>was</w:t>
      </w:r>
      <w:proofErr w:type="gramEnd"/>
      <w:r>
        <w:t xml:space="preserve"> likely to have removed snails from the tethers </w:t>
      </w:r>
      <w:r w:rsidRPr="007649AF">
        <w:t>(</w:t>
      </w:r>
      <w:r w:rsidR="0081006F">
        <w:t>Table S4; Figure S3</w:t>
      </w:r>
      <w:r w:rsidRPr="007649AF">
        <w:t xml:space="preserve">). The size range of snails found in </w:t>
      </w:r>
      <w:proofErr w:type="spellStart"/>
      <w:r w:rsidR="00D90083" w:rsidRPr="007649AF">
        <w:t>m</w:t>
      </w:r>
      <w:r w:rsidRPr="007649AF">
        <w:t>ayan</w:t>
      </w:r>
      <w:proofErr w:type="spellEnd"/>
      <w:r w:rsidRPr="007649AF">
        <w:t xml:space="preserve"> </w:t>
      </w:r>
      <w:r w:rsidR="00D90083" w:rsidRPr="007649AF">
        <w:t>c</w:t>
      </w:r>
      <w:r w:rsidRPr="007649AF">
        <w:t xml:space="preserve">ichlids (snails &lt; 3 mm SL) was typically smaller than hatchling </w:t>
      </w:r>
      <w:r w:rsidR="0069781C" w:rsidRPr="007649AF">
        <w:t>FAS</w:t>
      </w:r>
      <w:r w:rsidRPr="007649AF">
        <w:t xml:space="preserve"> (3 mm SL) whereas the size range of snails found in the diets of </w:t>
      </w:r>
      <w:r w:rsidR="00D90083" w:rsidRPr="007649AF">
        <w:t>g</w:t>
      </w:r>
      <w:r w:rsidRPr="007649AF">
        <w:t xml:space="preserve">reater </w:t>
      </w:r>
      <w:r w:rsidR="00D90083" w:rsidRPr="007649AF">
        <w:t>s</w:t>
      </w:r>
      <w:r w:rsidRPr="007649AF">
        <w:t xml:space="preserve">irens overlapped the sizes of juvenile </w:t>
      </w:r>
      <w:r w:rsidR="0069781C" w:rsidRPr="007649AF">
        <w:t>FAS</w:t>
      </w:r>
      <w:r w:rsidRPr="007649AF">
        <w:t xml:space="preserve"> (3-10 mm SL; Figure S</w:t>
      </w:r>
      <w:r w:rsidR="007649AF" w:rsidRPr="007649AF">
        <w:t>3</w:t>
      </w:r>
      <w:r w:rsidRPr="007649AF">
        <w:t xml:space="preserve">). And juvenile </w:t>
      </w:r>
      <w:r w:rsidR="0069781C" w:rsidRPr="007649AF">
        <w:t>FAS</w:t>
      </w:r>
      <w:r w:rsidRPr="007649AF">
        <w:t xml:space="preserve"> were found in the diets of </w:t>
      </w:r>
      <w:r w:rsidR="00D90083" w:rsidRPr="007649AF">
        <w:t>g</w:t>
      </w:r>
      <w:r w:rsidRPr="007649AF">
        <w:t xml:space="preserve">reater </w:t>
      </w:r>
      <w:r w:rsidR="00D90083" w:rsidRPr="007649AF">
        <w:t>s</w:t>
      </w:r>
      <w:r w:rsidRPr="007649AF">
        <w:t xml:space="preserve">irens but not </w:t>
      </w:r>
      <w:proofErr w:type="spellStart"/>
      <w:r w:rsidR="00834387" w:rsidRPr="007649AF">
        <w:t>m</w:t>
      </w:r>
      <w:r w:rsidRPr="007649AF">
        <w:t>ayan</w:t>
      </w:r>
      <w:proofErr w:type="spellEnd"/>
      <w:r w:rsidRPr="007649AF">
        <w:t xml:space="preserve"> </w:t>
      </w:r>
      <w:r w:rsidR="00834387" w:rsidRPr="007649AF">
        <w:t>c</w:t>
      </w:r>
      <w:r w:rsidRPr="007649AF">
        <w:t>ichlids (Figure S</w:t>
      </w:r>
      <w:r w:rsidR="007649AF" w:rsidRPr="007649AF">
        <w:t>3</w:t>
      </w:r>
      <w:r>
        <w:t>).</w:t>
      </w:r>
      <w:r w:rsidR="00490DE6">
        <w:t xml:space="preserve">  No redear sunfish were caught in the trap nets during this study. </w:t>
      </w:r>
      <w:r>
        <w:t xml:space="preserve"> From the laboratory</w:t>
      </w:r>
      <w:r w:rsidR="00490DE6">
        <w:t xml:space="preserve">, </w:t>
      </w:r>
      <w:r>
        <w:t>dietary</w:t>
      </w:r>
      <w:r w:rsidR="00490DE6">
        <w:t>, and capture</w:t>
      </w:r>
      <w:r>
        <w:t xml:space="preserve"> observations, we</w:t>
      </w:r>
      <w:r w:rsidRPr="00524172">
        <w:t xml:space="preserve"> interpreted a “crushed</w:t>
      </w:r>
      <w:r>
        <w:t>/peeled</w:t>
      </w:r>
      <w:r w:rsidRPr="00524172">
        <w:t xml:space="preserve">” shell as mortality caused by </w:t>
      </w:r>
      <w:r>
        <w:t>crayfish (Figure 4A)</w:t>
      </w:r>
      <w:r w:rsidRPr="00524172">
        <w:t xml:space="preserve">, “empty” </w:t>
      </w:r>
      <w:r>
        <w:t xml:space="preserve">shell as </w:t>
      </w:r>
      <w:r w:rsidRPr="00524172">
        <w:t xml:space="preserve">mortality caused by </w:t>
      </w:r>
      <w:r>
        <w:t>giant water bugs (Figure 4A)</w:t>
      </w:r>
      <w:r w:rsidRPr="00524172">
        <w:t xml:space="preserve">, </w:t>
      </w:r>
      <w:r>
        <w:t xml:space="preserve">a </w:t>
      </w:r>
      <w:r w:rsidRPr="00524172">
        <w:t xml:space="preserve">“missing” </w:t>
      </w:r>
      <w:r>
        <w:t xml:space="preserve">shell </w:t>
      </w:r>
      <w:r w:rsidRPr="00524172">
        <w:t xml:space="preserve">as caused </w:t>
      </w:r>
      <w:r>
        <w:t xml:space="preserve">by </w:t>
      </w:r>
      <w:r w:rsidR="00D90083">
        <w:t>g</w:t>
      </w:r>
      <w:r>
        <w:t xml:space="preserve">reater </w:t>
      </w:r>
      <w:r w:rsidR="00D90083">
        <w:t>s</w:t>
      </w:r>
      <w:r>
        <w:t>irens (Figure 4A),</w:t>
      </w:r>
      <w:r w:rsidRPr="00524172">
        <w:t xml:space="preserve"> and “dead” as a caused by something </w:t>
      </w:r>
      <w:r>
        <w:t>abiotic</w:t>
      </w:r>
      <w:r w:rsidRPr="00524172">
        <w:t>.</w:t>
      </w:r>
    </w:p>
    <w:p w14:paraId="18E0B206" w14:textId="50369016" w:rsidR="00004CAC" w:rsidRPr="00524172" w:rsidRDefault="009E0B50" w:rsidP="00EA3C28">
      <w:pPr>
        <w:pStyle w:val="NATESTYLE1CommonCollege"/>
        <w:spacing w:line="360" w:lineRule="auto"/>
        <w:ind w:firstLine="720"/>
        <w:jc w:val="both"/>
      </w:pPr>
      <w:r>
        <w:t>T</w:t>
      </w:r>
      <w:r w:rsidR="00B260FD" w:rsidRPr="00524172">
        <w:t>he mortality art</w:t>
      </w:r>
      <w:r w:rsidR="00D537D0">
        <w:t>e</w:t>
      </w:r>
      <w:r w:rsidR="00B260FD" w:rsidRPr="00524172">
        <w:t>facts</w:t>
      </w:r>
      <w:r w:rsidR="00FD75B8">
        <w:t xml:space="preserve"> of juvenile snails</w:t>
      </w:r>
      <w:r w:rsidR="00E53E73">
        <w:t xml:space="preserve"> from LILA</w:t>
      </w:r>
      <w:r w:rsidR="002D08DD">
        <w:t xml:space="preserve"> wetlands</w:t>
      </w:r>
      <w:r w:rsidR="00B260FD" w:rsidRPr="00524172">
        <w:t xml:space="preserve"> (i.e., shell conditions) indicated that</w:t>
      </w:r>
      <w:r w:rsidR="00AA3CFC">
        <w:t xml:space="preserve"> t</w:t>
      </w:r>
      <w:r w:rsidR="004472A5" w:rsidRPr="00524172">
        <w:t>here</w:t>
      </w:r>
      <w:r w:rsidR="00B260FD" w:rsidRPr="00524172">
        <w:t xml:space="preserve"> were more</w:t>
      </w:r>
      <w:r w:rsidR="00675FE3">
        <w:t xml:space="preserve"> than</w:t>
      </w:r>
      <w:r w:rsidR="00B260FD" w:rsidRPr="00524172">
        <w:t xml:space="preserve"> </w:t>
      </w:r>
      <w:r w:rsidR="006C62E9">
        <w:t>6</w:t>
      </w:r>
      <w:r w:rsidR="00B61E36">
        <w:t>0% more</w:t>
      </w:r>
      <w:r w:rsidR="009B13CC" w:rsidRPr="00524172">
        <w:t xml:space="preserve"> </w:t>
      </w:r>
      <w:r w:rsidR="00717392">
        <w:t xml:space="preserve">juvenile </w:t>
      </w:r>
      <w:r w:rsidR="009B13CC" w:rsidRPr="00524172">
        <w:t>predation events in</w:t>
      </w:r>
      <w:r w:rsidR="00B260FD" w:rsidRPr="00524172">
        <w:t xml:space="preserve"> the dry season than the wet season (Figure </w:t>
      </w:r>
      <w:r w:rsidR="00BD036C">
        <w:t>4</w:t>
      </w:r>
      <w:r w:rsidR="00B260FD" w:rsidRPr="00524172">
        <w:t>A)</w:t>
      </w:r>
      <w:r w:rsidR="001B1D22">
        <w:t>.</w:t>
      </w:r>
      <w:r w:rsidR="00A65A33">
        <w:t xml:space="preserve"> Giant </w:t>
      </w:r>
      <w:r w:rsidR="00D90083">
        <w:t>w</w:t>
      </w:r>
      <w:r w:rsidR="00A65A33">
        <w:t xml:space="preserve">ater </w:t>
      </w:r>
      <w:r w:rsidR="00BF0E1A">
        <w:t>b</w:t>
      </w:r>
      <w:r w:rsidR="00A65A33">
        <w:t>ugs</w:t>
      </w:r>
      <w:r w:rsidR="00A400B4">
        <w:t xml:space="preserve">, </w:t>
      </w:r>
      <w:r w:rsidR="00D90083">
        <w:t>c</w:t>
      </w:r>
      <w:r w:rsidR="00A400B4">
        <w:t xml:space="preserve">rayfish, and </w:t>
      </w:r>
      <w:r w:rsidR="00D90083">
        <w:t>g</w:t>
      </w:r>
      <w:r w:rsidR="00A400B4">
        <w:t xml:space="preserve">reater </w:t>
      </w:r>
      <w:r w:rsidR="00D90083">
        <w:t>s</w:t>
      </w:r>
      <w:r w:rsidR="00A400B4">
        <w:t>irens</w:t>
      </w:r>
      <w:r w:rsidR="00A65A33">
        <w:t xml:space="preserve"> were </w:t>
      </w:r>
      <w:r w:rsidR="00C11614">
        <w:t>4</w:t>
      </w:r>
      <w:r w:rsidR="00096248">
        <w:t>5</w:t>
      </w:r>
      <w:r w:rsidR="00A400B4">
        <w:t>,</w:t>
      </w:r>
      <w:r w:rsidR="00A65A33">
        <w:t xml:space="preserve"> </w:t>
      </w:r>
      <w:r w:rsidR="007E2D47">
        <w:t>6</w:t>
      </w:r>
      <w:r w:rsidR="00096248">
        <w:t>6</w:t>
      </w:r>
      <w:r w:rsidR="00A400B4">
        <w:t xml:space="preserve">, and </w:t>
      </w:r>
      <w:r w:rsidR="00BE681E">
        <w:t>7</w:t>
      </w:r>
      <w:r w:rsidR="00096248">
        <w:t xml:space="preserve">7 </w:t>
      </w:r>
      <w:r w:rsidR="004B69BE">
        <w:t>percent</w:t>
      </w:r>
      <w:r w:rsidR="00A65A33">
        <w:t xml:space="preserve"> less abundant in the wet sea</w:t>
      </w:r>
      <w:r w:rsidR="00A400B4">
        <w:t>son</w:t>
      </w:r>
      <w:r w:rsidR="00DE0425">
        <w:t xml:space="preserve"> sampling</w:t>
      </w:r>
      <w:r w:rsidR="00A400B4">
        <w:t xml:space="preserve"> than the dry season, respectively </w:t>
      </w:r>
      <w:r w:rsidR="00862ED3" w:rsidRPr="00524172">
        <w:t xml:space="preserve">(Figure </w:t>
      </w:r>
      <w:r w:rsidR="00BD036C">
        <w:t>4</w:t>
      </w:r>
      <w:r w:rsidR="00862ED3" w:rsidRPr="00524172">
        <w:t>)</w:t>
      </w:r>
      <w:r w:rsidR="007A4531" w:rsidRPr="00524172">
        <w:t>.</w:t>
      </w:r>
      <w:r w:rsidR="00A400B4">
        <w:t xml:space="preserve"> </w:t>
      </w:r>
      <w:r w:rsidR="00BB066D">
        <w:t xml:space="preserve">Except for </w:t>
      </w:r>
      <w:r w:rsidR="00BF0E1A">
        <w:t>g</w:t>
      </w:r>
      <w:r w:rsidR="00BB066D">
        <w:t xml:space="preserve">iant </w:t>
      </w:r>
      <w:r w:rsidR="00BF0E1A">
        <w:t>w</w:t>
      </w:r>
      <w:r w:rsidR="00BB066D">
        <w:t xml:space="preserve">ater </w:t>
      </w:r>
      <w:r w:rsidR="00BF0E1A">
        <w:t>b</w:t>
      </w:r>
      <w:r w:rsidR="00BB066D">
        <w:t>u</w:t>
      </w:r>
      <w:r w:rsidR="00E4456A">
        <w:t>g</w:t>
      </w:r>
      <w:r w:rsidR="00BB066D">
        <w:t>s, p</w:t>
      </w:r>
      <w:r w:rsidR="00A400B4">
        <w:t>er-capita</w:t>
      </w:r>
      <w:r w:rsidR="00004CAC">
        <w:t xml:space="preserve"> </w:t>
      </w:r>
      <w:r w:rsidR="00A400B4">
        <w:t>predation</w:t>
      </w:r>
      <w:r w:rsidR="00DE0425">
        <w:t xml:space="preserve"> (artefacts/abundance)</w:t>
      </w:r>
      <w:r w:rsidR="00BB066D">
        <w:t xml:space="preserve"> increased in the warmer wet season. </w:t>
      </w:r>
      <w:r w:rsidR="003B3D11">
        <w:t>Although</w:t>
      </w:r>
      <w:r w:rsidR="00BB066D">
        <w:t xml:space="preserve"> </w:t>
      </w:r>
      <w:r w:rsidR="005A69E9">
        <w:t xml:space="preserve">predator </w:t>
      </w:r>
      <w:r w:rsidR="00BB066D">
        <w:t xml:space="preserve">abundance and per-capita predation rates were not explored in </w:t>
      </w:r>
      <w:r w:rsidR="00C51688">
        <w:t>WCA3A</w:t>
      </w:r>
      <w:r w:rsidR="00BB066D">
        <w:t xml:space="preserve">, </w:t>
      </w:r>
      <w:r w:rsidR="00B712D6">
        <w:t>the season</w:t>
      </w:r>
      <w:r w:rsidR="00297CCE">
        <w:t xml:space="preserve">al </w:t>
      </w:r>
      <w:r w:rsidR="00E4456A">
        <w:t>change</w:t>
      </w:r>
      <w:r w:rsidR="005A69E9">
        <w:t xml:space="preserve"> in art</w:t>
      </w:r>
      <w:r w:rsidR="00DE0425">
        <w:t>e</w:t>
      </w:r>
      <w:r w:rsidR="005A69E9">
        <w:t>fact</w:t>
      </w:r>
      <w:r w:rsidR="00B712D6">
        <w:t xml:space="preserve"> counts in </w:t>
      </w:r>
      <w:r w:rsidR="003B3D11">
        <w:t>WCA3A</w:t>
      </w:r>
      <w:r w:rsidR="00B712D6">
        <w:t xml:space="preserve"> were consistent with those found in LILA</w:t>
      </w:r>
      <w:r w:rsidR="00E60767">
        <w:t xml:space="preserve">, except </w:t>
      </w:r>
      <w:r w:rsidR="00DE0425">
        <w:t>vertebrate predation (</w:t>
      </w:r>
      <w:r w:rsidR="00370916">
        <w:t>missing artefact</w:t>
      </w:r>
      <w:r w:rsidR="00E24A5B">
        <w:t>s</w:t>
      </w:r>
      <w:r w:rsidR="00DE0425">
        <w:t>)</w:t>
      </w:r>
      <w:r w:rsidR="00656503">
        <w:t xml:space="preserve"> </w:t>
      </w:r>
      <w:r w:rsidR="00F030D1">
        <w:t xml:space="preserve">was </w:t>
      </w:r>
      <w:r w:rsidR="00DE0425">
        <w:t xml:space="preserve">essentially </w:t>
      </w:r>
      <w:r w:rsidR="002654FC">
        <w:t>absent.</w:t>
      </w:r>
    </w:p>
    <w:bookmarkEnd w:id="526"/>
    <w:p w14:paraId="7B95B5AB" w14:textId="75F24D40" w:rsidR="00004CAC" w:rsidRPr="00C6515F" w:rsidRDefault="00B260FD" w:rsidP="00EA3C28">
      <w:pPr>
        <w:pStyle w:val="Heading2"/>
        <w:spacing w:before="0" w:line="360" w:lineRule="auto"/>
        <w:jc w:val="both"/>
      </w:pPr>
      <w:r w:rsidRPr="00524172">
        <w:t>Seasonal Population</w:t>
      </w:r>
      <w:r w:rsidR="003244F7">
        <w:t>-</w:t>
      </w:r>
      <w:r w:rsidRPr="00524172">
        <w:t>Level Effects</w:t>
      </w:r>
    </w:p>
    <w:p w14:paraId="2F53949F" w14:textId="100C6B72" w:rsidR="00004CAC" w:rsidRPr="00524172" w:rsidRDefault="00B260FD" w:rsidP="00EA3C28">
      <w:pPr>
        <w:pStyle w:val="NATESTYLE1CommonCollege"/>
        <w:spacing w:line="360" w:lineRule="auto"/>
        <w:jc w:val="both"/>
      </w:pPr>
      <w:bookmarkStart w:id="545" w:name="_Hlk98959510"/>
      <w:r w:rsidRPr="00524172">
        <w:tab/>
      </w:r>
      <w:r w:rsidR="006D7996">
        <w:t xml:space="preserve">There was </w:t>
      </w:r>
      <w:r w:rsidR="00712733">
        <w:t>variation</w:t>
      </w:r>
      <w:r w:rsidR="0044495A">
        <w:t xml:space="preserve"> in</w:t>
      </w:r>
      <w:r w:rsidR="006D7996">
        <w:t xml:space="preserve"> the measured survival and </w:t>
      </w:r>
      <w:r w:rsidR="002836F8">
        <w:t>growth</w:t>
      </w:r>
      <w:r w:rsidR="006D7996">
        <w:t xml:space="preserve"> </w:t>
      </w:r>
      <w:r w:rsidR="00D30F67">
        <w:t>parameters across sites</w:t>
      </w:r>
      <w:r w:rsidR="003B3D11">
        <w:t xml:space="preserve"> and</w:t>
      </w:r>
      <w:r w:rsidR="00D30F67">
        <w:t xml:space="preserve"> seasons</w:t>
      </w:r>
      <w:r w:rsidR="0044495A">
        <w:t xml:space="preserve"> (Figure </w:t>
      </w:r>
      <w:r w:rsidR="00120926">
        <w:t>5</w:t>
      </w:r>
      <w:r w:rsidR="0044495A">
        <w:t>)</w:t>
      </w:r>
      <w:r w:rsidR="00D30F67">
        <w:t>.</w:t>
      </w:r>
      <w:r w:rsidR="00120926">
        <w:t xml:space="preserve"> </w:t>
      </w:r>
      <w:r w:rsidR="00F030D1">
        <w:t xml:space="preserve">Growth </w:t>
      </w:r>
      <w:r w:rsidR="00A61B40">
        <w:t>was</w:t>
      </w:r>
      <w:r w:rsidR="00120926">
        <w:t xml:space="preserve"> higher in the wet season than the dry season (Figure 5, </w:t>
      </w:r>
      <w:r w:rsidR="00393A4A">
        <w:t>Figure S</w:t>
      </w:r>
      <w:r w:rsidR="007649AF">
        <w:t>2</w:t>
      </w:r>
      <w:r w:rsidR="00120926">
        <w:t xml:space="preserve">). </w:t>
      </w:r>
      <w:r w:rsidR="000F554B">
        <w:t>H</w:t>
      </w:r>
      <w:r w:rsidR="006F7964">
        <w:t xml:space="preserve">igh </w:t>
      </w:r>
      <w:r w:rsidR="00521094">
        <w:t>juvenile survival</w:t>
      </w:r>
      <w:r w:rsidR="00FC7111">
        <w:t xml:space="preserve"> from cages </w:t>
      </w:r>
      <w:r w:rsidR="006F7964">
        <w:t xml:space="preserve">without </w:t>
      </w:r>
      <w:r w:rsidR="00844A24">
        <w:t xml:space="preserve">natural </w:t>
      </w:r>
      <w:r w:rsidR="006F7964">
        <w:t>predator</w:t>
      </w:r>
      <w:r w:rsidR="00844A24">
        <w:t xml:space="preserve"> </w:t>
      </w:r>
      <w:r w:rsidR="00D345DB">
        <w:t>assemblages</w:t>
      </w:r>
      <w:r w:rsidR="006F7964">
        <w:t xml:space="preserve"> </w:t>
      </w:r>
      <w:r w:rsidR="000014FC">
        <w:t xml:space="preserve">in LILA </w:t>
      </w:r>
      <w:r w:rsidR="00D345DB">
        <w:t xml:space="preserve">predicted a </w:t>
      </w:r>
      <w:r w:rsidR="006D0B45">
        <w:t>favorable recruitment regardless of season</w:t>
      </w:r>
      <w:r w:rsidR="00821F82">
        <w:t xml:space="preserve"> </w:t>
      </w:r>
      <w:r w:rsidR="000E4D60">
        <w:t xml:space="preserve">(Figure </w:t>
      </w:r>
      <w:r w:rsidR="00393A4A">
        <w:t>5</w:t>
      </w:r>
      <w:r w:rsidR="000E4D60">
        <w:t>)</w:t>
      </w:r>
      <w:r w:rsidR="00385A85">
        <w:t>.</w:t>
      </w:r>
      <w:bookmarkEnd w:id="545"/>
      <w:r w:rsidR="000F554B">
        <w:t xml:space="preserve"> </w:t>
      </w:r>
      <w:r w:rsidR="004810FA">
        <w:t xml:space="preserve">With natural predator regimes, the dry season had lower survival and </w:t>
      </w:r>
      <w:r w:rsidR="000014FC">
        <w:t>slower growth</w:t>
      </w:r>
      <w:r w:rsidR="004810FA">
        <w:t xml:space="preserve"> </w:t>
      </w:r>
      <w:r w:rsidR="00D124AA">
        <w:t xml:space="preserve">and when applied to the model would predict </w:t>
      </w:r>
      <w:r w:rsidR="006D0B45">
        <w:t>poor recruitment</w:t>
      </w:r>
      <w:r w:rsidR="004810FA">
        <w:t xml:space="preserve"> regardless of</w:t>
      </w:r>
      <w:r w:rsidR="00D124AA">
        <w:t xml:space="preserve"> wetland</w:t>
      </w:r>
      <w:r w:rsidR="000D43DF">
        <w:t xml:space="preserve"> site</w:t>
      </w:r>
      <w:r w:rsidR="004810FA">
        <w:t xml:space="preserve"> (Figure </w:t>
      </w:r>
      <w:r w:rsidR="00393A4A">
        <w:t>5</w:t>
      </w:r>
      <w:r w:rsidR="004810FA">
        <w:t xml:space="preserve">). In contrast, the wet season had higher survival rates and </w:t>
      </w:r>
      <w:r w:rsidR="000D43DF">
        <w:t xml:space="preserve">higher </w:t>
      </w:r>
      <w:proofErr w:type="spellStart"/>
      <w:r w:rsidR="000D43DF">
        <w:t>growt</w:t>
      </w:r>
      <w:proofErr w:type="spellEnd"/>
      <w:r w:rsidR="00310828">
        <w:t xml:space="preserve"> </w:t>
      </w:r>
      <w:r w:rsidR="004810FA">
        <w:t>result</w:t>
      </w:r>
      <w:r w:rsidR="00310828">
        <w:t>ing</w:t>
      </w:r>
      <w:r w:rsidR="004810FA">
        <w:t xml:space="preserve"> in replacement</w:t>
      </w:r>
      <w:r w:rsidR="000B4CC1">
        <w:t xml:space="preserve"> (LILA and WCA</w:t>
      </w:r>
      <w:r w:rsidR="000D43DF">
        <w:t xml:space="preserve">3A site </w:t>
      </w:r>
      <w:r w:rsidR="000B4CC1">
        <w:t>3)</w:t>
      </w:r>
      <w:r w:rsidR="004810FA">
        <w:t xml:space="preserve"> or</w:t>
      </w:r>
      <w:r w:rsidR="000D43DF">
        <w:t xml:space="preserve"> even</w:t>
      </w:r>
      <w:r w:rsidR="004810FA">
        <w:t xml:space="preserve"> </w:t>
      </w:r>
      <w:r w:rsidR="00310828">
        <w:t xml:space="preserve">favorable recruitment </w:t>
      </w:r>
      <w:r w:rsidR="000B4CC1">
        <w:t>(WC</w:t>
      </w:r>
      <w:r w:rsidR="000D43DF">
        <w:t>A3A site</w:t>
      </w:r>
      <w:r w:rsidR="001A4CB6">
        <w:t xml:space="preserve"> </w:t>
      </w:r>
      <w:r w:rsidR="000B4CC1">
        <w:t xml:space="preserve">2; </w:t>
      </w:r>
      <w:r w:rsidR="004810FA">
        <w:t xml:space="preserve">Figure </w:t>
      </w:r>
      <w:r w:rsidR="00393A4A">
        <w:t>5</w:t>
      </w:r>
      <w:r w:rsidR="004810FA">
        <w:t xml:space="preserve">). </w:t>
      </w:r>
      <w:r w:rsidR="000D43DF">
        <w:t xml:space="preserve">Snails in </w:t>
      </w:r>
      <w:r w:rsidR="000A0B7C">
        <w:t>WCA3A</w:t>
      </w:r>
      <w:r w:rsidR="000D43DF">
        <w:t xml:space="preserve"> </w:t>
      </w:r>
      <w:r w:rsidR="00A30AEB">
        <w:t xml:space="preserve">had </w:t>
      </w:r>
      <w:r w:rsidR="000D43DF">
        <w:t>faster growth</w:t>
      </w:r>
      <w:r w:rsidR="00A30AEB">
        <w:t xml:space="preserve"> than </w:t>
      </w:r>
      <w:r w:rsidR="000D43DF">
        <w:t xml:space="preserve">those </w:t>
      </w:r>
      <w:r w:rsidR="00A30AEB">
        <w:t>i</w:t>
      </w:r>
      <w:r w:rsidR="00073E07">
        <w:t xml:space="preserve">n LILA </w:t>
      </w:r>
      <w:r w:rsidR="00073E07">
        <w:lastRenderedPageBreak/>
        <w:t xml:space="preserve">(Figure </w:t>
      </w:r>
      <w:r w:rsidR="00393A4A">
        <w:t>5</w:t>
      </w:r>
      <w:r w:rsidR="00073E07">
        <w:t xml:space="preserve">). </w:t>
      </w:r>
      <w:r w:rsidR="00EC48D8">
        <w:t>T</w:t>
      </w:r>
      <w:r w:rsidR="00073E07">
        <w:t>he combined effects</w:t>
      </w:r>
      <w:r w:rsidR="000D43DF">
        <w:t>,</w:t>
      </w:r>
      <w:r w:rsidR="00073E07">
        <w:t xml:space="preserve"> weighted by seasonal differences in </w:t>
      </w:r>
      <w:r w:rsidR="000D43DF">
        <w:t xml:space="preserve">egg laying, </w:t>
      </w:r>
      <w:r w:rsidR="009F4DC2">
        <w:t xml:space="preserve">resulted in </w:t>
      </w:r>
      <w:r w:rsidR="001A4CB6">
        <w:t xml:space="preserve">annual mortality and growth parameters that predicted </w:t>
      </w:r>
      <w:r w:rsidR="009F4DC2">
        <w:t>declining populations</w:t>
      </w:r>
      <w:r w:rsidR="00025C85">
        <w:t>, except for WCA</w:t>
      </w:r>
      <w:r w:rsidR="001A4CB6">
        <w:t xml:space="preserve">3A site </w:t>
      </w:r>
      <w:r w:rsidR="00025C85">
        <w:t>2 which</w:t>
      </w:r>
      <w:r w:rsidR="00A12561">
        <w:t xml:space="preserve"> </w:t>
      </w:r>
      <w:r w:rsidR="001A4CB6">
        <w:t>had confidence intervals that slightly</w:t>
      </w:r>
      <w:r w:rsidR="00C46790">
        <w:t xml:space="preserve"> </w:t>
      </w:r>
      <w:r w:rsidR="00025C85">
        <w:t>overlapped</w:t>
      </w:r>
      <w:r w:rsidR="002409C6">
        <w:t xml:space="preserve"> the</w:t>
      </w:r>
      <w:r w:rsidR="00025C85">
        <w:t xml:space="preserve"> </w:t>
      </w:r>
      <w:r w:rsidR="00DA1116">
        <w:t>zero-growth</w:t>
      </w:r>
      <w:r w:rsidR="00AD0A21">
        <w:t xml:space="preserve"> </w:t>
      </w:r>
      <w:r w:rsidR="00AB2515">
        <w:t>isocline</w:t>
      </w:r>
      <w:r w:rsidR="002409C6">
        <w:t xml:space="preserve"> </w:t>
      </w:r>
      <w:r w:rsidR="00AD0A21">
        <w:t xml:space="preserve">created with </w:t>
      </w:r>
      <w:r w:rsidR="007053B2">
        <w:t>good</w:t>
      </w:r>
      <w:r w:rsidR="002409C6">
        <w:t xml:space="preserve"> hydrologic</w:t>
      </w:r>
      <w:r w:rsidR="00AD0A21">
        <w:t xml:space="preserve"> egg-laying</w:t>
      </w:r>
      <w:r w:rsidR="002409C6">
        <w:t xml:space="preserve"> conditions</w:t>
      </w:r>
      <w:r w:rsidR="00FF4CE3">
        <w:t xml:space="preserve"> </w:t>
      </w:r>
      <w:r w:rsidR="00AB2515">
        <w:t xml:space="preserve">(Figure </w:t>
      </w:r>
      <w:r w:rsidR="00393A4A">
        <w:t>5</w:t>
      </w:r>
      <w:r w:rsidR="00AB2515">
        <w:t>).</w:t>
      </w:r>
    </w:p>
    <w:p w14:paraId="53B1B07C" w14:textId="3B742FA8" w:rsidR="00B260FD" w:rsidRDefault="00B260FD" w:rsidP="00EA3C28">
      <w:pPr>
        <w:pStyle w:val="Heading1"/>
        <w:spacing w:before="0" w:line="360" w:lineRule="auto"/>
        <w:jc w:val="both"/>
      </w:pPr>
      <w:r w:rsidRPr="00524172">
        <w:t>Discussion</w:t>
      </w:r>
    </w:p>
    <w:p w14:paraId="79806724" w14:textId="2D8470B4" w:rsidR="00004CAC" w:rsidRDefault="00E55BE4" w:rsidP="00EA3C28">
      <w:pPr>
        <w:pStyle w:val="NATESTYLE1CommonCollege"/>
        <w:spacing w:line="360" w:lineRule="auto"/>
        <w:jc w:val="both"/>
      </w:pPr>
      <w:bookmarkStart w:id="546" w:name="_Hlk98959567"/>
      <w:r>
        <w:t>We used a stage structured population model to produce</w:t>
      </w:r>
      <w:r w:rsidR="00B260FD" w:rsidRPr="00524172">
        <w:t xml:space="preserve"> zero</w:t>
      </w:r>
      <w:r w:rsidR="00016DDD">
        <w:t>- population</w:t>
      </w:r>
      <w:r w:rsidR="00B260FD" w:rsidRPr="00524172">
        <w:t xml:space="preserve"> growth isoclines </w:t>
      </w:r>
      <w:r>
        <w:t>illustrating</w:t>
      </w:r>
      <w:r w:rsidR="00DD03B1" w:rsidRPr="00524172">
        <w:t xml:space="preserve"> </w:t>
      </w:r>
      <w:r w:rsidR="00B260FD" w:rsidRPr="00524172">
        <w:t xml:space="preserve">the interactive effects of </w:t>
      </w:r>
      <w:r w:rsidR="002836F8">
        <w:t>growth</w:t>
      </w:r>
      <w:r w:rsidR="00B260FD" w:rsidRPr="00524172">
        <w:t xml:space="preserve"> and survival</w:t>
      </w:r>
      <w:r w:rsidR="00426B6E">
        <w:t xml:space="preserve"> for natural populations of a </w:t>
      </w:r>
      <w:r w:rsidR="00BE77D2">
        <w:t xml:space="preserve">freshwater </w:t>
      </w:r>
      <w:r w:rsidR="00426B6E">
        <w:t>gastropod</w:t>
      </w:r>
      <w:r>
        <w:t xml:space="preserve"> with size-dependent </w:t>
      </w:r>
      <w:r w:rsidR="00B164A1">
        <w:t>survival</w:t>
      </w:r>
      <w:r w:rsidR="00B260FD" w:rsidRPr="00524172">
        <w:t>.</w:t>
      </w:r>
      <w:r w:rsidR="00AA50D0">
        <w:t xml:space="preserve"> The approach is potentially applicable to any size-structured </w:t>
      </w:r>
      <w:r w:rsidR="00AD0A21">
        <w:t>predator-prey</w:t>
      </w:r>
      <w:r w:rsidR="00AA50D0">
        <w:t xml:space="preserve"> interaction. </w:t>
      </w:r>
      <w:r w:rsidR="00545183">
        <w:t>The model</w:t>
      </w:r>
      <w:r w:rsidR="003D4FAA">
        <w:t xml:space="preserve"> provided vital rate target regions that might produce growing or declining</w:t>
      </w:r>
      <w:r w:rsidR="00545183">
        <w:t xml:space="preserve"> FAS</w:t>
      </w:r>
      <w:r w:rsidR="003D4FAA">
        <w:t xml:space="preserve"> populations</w:t>
      </w:r>
      <w:r w:rsidR="00545183">
        <w:t xml:space="preserve">, but </w:t>
      </w:r>
      <w:r w:rsidR="00670745">
        <w:t>FAS populations were so sparse that it was impossible to verify population-level predictions</w:t>
      </w:r>
      <w:r w:rsidR="003D4FAA">
        <w:t xml:space="preserve">. </w:t>
      </w:r>
      <w:r w:rsidR="00FD6AF5" w:rsidRPr="00524172">
        <w:t>Independent</w:t>
      </w:r>
      <w:r w:rsidR="00426B6E">
        <w:t>ly measured</w:t>
      </w:r>
      <w:r w:rsidR="00FD6AF5" w:rsidRPr="00524172">
        <w:t xml:space="preserve"> </w:t>
      </w:r>
      <w:r w:rsidR="00B260FD" w:rsidRPr="00524172">
        <w:t xml:space="preserve">parameters </w:t>
      </w:r>
      <w:r w:rsidR="00426B6E">
        <w:t>in field settings</w:t>
      </w:r>
      <w:r w:rsidR="00B260FD" w:rsidRPr="00524172">
        <w:t xml:space="preserve"> </w:t>
      </w:r>
      <w:r w:rsidR="00DE3C6F">
        <w:t>confirm</w:t>
      </w:r>
      <w:r w:rsidR="00A17483">
        <w:t>ed</w:t>
      </w:r>
      <w:r w:rsidR="00DE3C6F">
        <w:t xml:space="preserve"> the size-</w:t>
      </w:r>
      <w:r w:rsidR="00EE020E">
        <w:t>dependent survival</w:t>
      </w:r>
      <w:r w:rsidR="00A17483">
        <w:t xml:space="preserve"> of the snail</w:t>
      </w:r>
      <w:r w:rsidR="00DE3C6F">
        <w:t xml:space="preserve">, </w:t>
      </w:r>
      <w:r w:rsidR="000955CB">
        <w:t xml:space="preserve">uncovered a seasonal-dependency </w:t>
      </w:r>
      <w:r w:rsidR="009F2702">
        <w:t>relationship,</w:t>
      </w:r>
      <w:r w:rsidR="000955CB">
        <w:t xml:space="preserve"> and </w:t>
      </w:r>
      <w:r w:rsidR="00A17483">
        <w:t xml:space="preserve">identified </w:t>
      </w:r>
      <w:r w:rsidR="00231E01">
        <w:t xml:space="preserve">responsible </w:t>
      </w:r>
      <w:r w:rsidR="00A17483">
        <w:t>predator</w:t>
      </w:r>
      <w:r w:rsidR="007407B4">
        <w:t>s</w:t>
      </w:r>
      <w:r w:rsidR="00A17483">
        <w:t xml:space="preserve">. </w:t>
      </w:r>
      <w:r w:rsidR="007407B4">
        <w:t>The seasonal measurements allowed us to compare existing rates to the theoretical isocline and conclude that populations are static or declining</w:t>
      </w:r>
      <w:r w:rsidR="00F36ADC">
        <w:t xml:space="preserve"> when parameters are averaged</w:t>
      </w:r>
      <w:r w:rsidR="009B4EA9">
        <w:t xml:space="preserve"> over the reproductive season</w:t>
      </w:r>
      <w:r w:rsidR="007407B4">
        <w:t xml:space="preserve">, but that </w:t>
      </w:r>
      <w:r w:rsidR="00811602">
        <w:t>survival</w:t>
      </w:r>
      <w:r w:rsidR="007407B4">
        <w:t xml:space="preserve"> and </w:t>
      </w:r>
      <w:r w:rsidR="002836F8">
        <w:t>growth</w:t>
      </w:r>
      <w:r w:rsidR="007407B4">
        <w:t xml:space="preserve"> </w:t>
      </w:r>
      <w:r w:rsidR="00F36ADC">
        <w:t xml:space="preserve">parameters </w:t>
      </w:r>
      <w:r w:rsidR="007407B4">
        <w:t>are particularly poor in the dry season</w:t>
      </w:r>
      <w:r w:rsidR="00F36ADC">
        <w:t xml:space="preserve"> (across both wetlands). The results</w:t>
      </w:r>
      <w:r w:rsidR="00B260FD" w:rsidRPr="00524172">
        <w:t xml:space="preserve"> produce novel </w:t>
      </w:r>
      <w:r w:rsidR="00697267">
        <w:t>hypothese</w:t>
      </w:r>
      <w:r w:rsidR="00697267" w:rsidRPr="00524172">
        <w:t xml:space="preserve">s </w:t>
      </w:r>
      <w:r w:rsidR="00B260FD" w:rsidRPr="00524172">
        <w:t xml:space="preserve">about </w:t>
      </w:r>
      <w:r w:rsidR="00697267">
        <w:t xml:space="preserve">environmental variation </w:t>
      </w:r>
      <w:r w:rsidR="00AF4450">
        <w:t xml:space="preserve">and predator control </w:t>
      </w:r>
      <w:r w:rsidR="00697267">
        <w:t xml:space="preserve">that might </w:t>
      </w:r>
      <w:r w:rsidR="00171C1D">
        <w:t>limit</w:t>
      </w:r>
      <w:r w:rsidR="00D328F4">
        <w:t xml:space="preserve"> </w:t>
      </w:r>
      <w:r w:rsidR="00EE69BC">
        <w:t xml:space="preserve">the </w:t>
      </w:r>
      <w:r w:rsidR="009B4EA9">
        <w:t>FAS</w:t>
      </w:r>
      <w:r w:rsidR="00697267">
        <w:t xml:space="preserve"> in the Everglades</w:t>
      </w:r>
      <w:r w:rsidR="00B260FD" w:rsidRPr="00524172">
        <w:t>.</w:t>
      </w:r>
      <w:r w:rsidR="00004CAC">
        <w:t xml:space="preserve"> </w:t>
      </w:r>
    </w:p>
    <w:p w14:paraId="46F6A024" w14:textId="61DD5D31" w:rsidR="009F2953" w:rsidRPr="00550E38" w:rsidRDefault="009F2953" w:rsidP="00EA3C28">
      <w:pPr>
        <w:pStyle w:val="NATESTYLE1CommonCollege"/>
        <w:spacing w:line="360" w:lineRule="auto"/>
        <w:jc w:val="both"/>
        <w:rPr>
          <w:i/>
          <w:iCs/>
        </w:rPr>
      </w:pPr>
      <w:r w:rsidRPr="00550E38">
        <w:rPr>
          <w:i/>
          <w:iCs/>
        </w:rPr>
        <w:t xml:space="preserve">Seasonal </w:t>
      </w:r>
      <w:r w:rsidR="00AF6997">
        <w:rPr>
          <w:i/>
          <w:iCs/>
        </w:rPr>
        <w:t xml:space="preserve">FAS </w:t>
      </w:r>
      <w:r w:rsidRPr="00550E38">
        <w:rPr>
          <w:i/>
          <w:iCs/>
        </w:rPr>
        <w:t xml:space="preserve">survival and </w:t>
      </w:r>
      <w:r w:rsidR="00AF6997">
        <w:rPr>
          <w:i/>
          <w:iCs/>
        </w:rPr>
        <w:t>growth</w:t>
      </w:r>
    </w:p>
    <w:p w14:paraId="6E54AEDF" w14:textId="4DFC8175" w:rsidR="001F0C62" w:rsidRDefault="001F0C62" w:rsidP="00EA3C28">
      <w:pPr>
        <w:pStyle w:val="NATESTYLE1CommonCollege"/>
        <w:spacing w:line="360" w:lineRule="auto"/>
        <w:jc w:val="both"/>
      </w:pPr>
      <w:bookmarkStart w:id="547" w:name="_Hlk96768125"/>
      <w:bookmarkStart w:id="548" w:name="_Hlk98959647"/>
      <w:bookmarkEnd w:id="546"/>
      <w:r w:rsidRPr="00524172">
        <w:t>Calculating size-dependent survival for small animals like freshwater invertebrates is challenging.</w:t>
      </w:r>
      <w:r>
        <w:t xml:space="preserve"> </w:t>
      </w:r>
      <w:r w:rsidRPr="00524172">
        <w:t xml:space="preserve">Traditional techniques (e.g. mark-recapture, individual tracking) are problematic because juvenile </w:t>
      </w:r>
      <w:r w:rsidR="0069781C">
        <w:t>FAS</w:t>
      </w:r>
      <w:r w:rsidRPr="00524172">
        <w:t xml:space="preserve"> are difficult to capture, cannot be individually and reliably tracked, and are typically found at </w:t>
      </w:r>
      <w:r w:rsidR="00AF6997">
        <w:t xml:space="preserve">exceedingly </w:t>
      </w:r>
      <w:r w:rsidRPr="00524172">
        <w:t xml:space="preserve">low densities in the Everglades </w:t>
      </w:r>
      <w:r w:rsidR="00AF6997">
        <w:t xml:space="preserve">(including </w:t>
      </w:r>
      <w:r w:rsidRPr="00524172">
        <w:t>LILA</w:t>
      </w:r>
      <w:r w:rsidR="00AF6997">
        <w:t xml:space="preserve"> wetlands;</w:t>
      </w:r>
      <w:r>
        <w:t xml:space="preserve"> </w:t>
      </w:r>
      <w:r w:rsidRPr="00524172">
        <w:fldChar w:fldCharType="begin" w:fldLock="1"/>
      </w:r>
      <w:r w:rsidR="00546621">
        <w:instrText xml:space="preserve"> ADDIN ZOTERO_ITEM CSL_CITATION {"citationID":"mUOXq4Kw","properties":{"formattedCitation":"(Drumheller et al., 2022; Gutierre et al., 2019)","plainCitation":"(Drumheller et al., 2022; Gutierre et al., 2019)","dontUpdate":true,"noteIndex":0},"citationItems":[{"id":"qDtGyITR/elOgObMS","uris":["http://www.mendeley.com/documents/?uuid=682d1b12-fc5c-47de-87c6-996cc402b3d4"],"itemData":{"DOI":"10.1007/s10530-022-02752-3","ISBN":"0123456789","ISSN":"1573-1464","author":[{"dropping-particle":"","family":"Drumheller","given":"Danielle K","non-dropping-particle":"","parse-names":false,"suffix":""},{"dropping-particle":"","family":"Cook","given":"Mark I","non-dropping-particle":"","parse-names":false,"suffix":""},{"dropping-particle":"","family":"Dorn","given":"Nathan J","non-dropping-particle":"","parse-names":false,"suffix":""}],"container-title":"Biological Invasions","id":"ITEM-2","issue":"0123456789","issued":{"date-parts":[["2022"]]},"publisher":"Springer International Publishing","title":"The role of direct chemical inhibition in the displacement of a native herbivore by an invasive congener","type":"article-journal"}},{"id":"qDtGyITR/DbbxZ5dR","uris":["http://www.mendeley.com/documents/?uuid=e20bb10a-8f74-4c40-ac69-fffb0d9ef1c5"],"itemData":{"DOI":"10.3390/d11100183","ISSN":"14242818","abstract":"The spread of non-native species raises concerns about native species displacement, while other negative eff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fi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author":[{"dropping-particle":"","family":"Gutierre","given":"Silvia M. M.","non-dropping-particle":"","parse-names":false,"suffix":""},{"dropping-particle":"","family":"Darby","given":"Philip C.","non-dropping-particle":"","parse-names":false,"suffix":""},{"dropping-particle":"","family":"Valentine-Darby","given":"Patricia L.","non-dropping-particle":"","parse-names":false,"suffix":""},{"dropping-particle":"","family":"Mellow","given":"David J.","non-dropping-particle":"","parse-names":false,"suffix":""},{"dropping-particle":"","family":"Therrien","given":"Michel","non-dropping-particle":"","parse-names":false,"suffix":""},{"dropping-particle":"","family":"Watford","given":"Miranda","non-dropping-particle":"","parse-names":false,"suffix":""}],"container-title":"Diversity","id":"ITEM-3","issue":"10","issued":{"date-parts":[["2019"]]},"note":"1) document invasion of P. maculata in Lake Toho and WCA3A.\n2) densities of P. paludosa in Lake Toho were low prior to P. maculata invasion, but disappeared after P. maculata invasion.\n3) it appears that densities of both species in WCA3A are low (at least in the southern Deeper portions of it). There may have been a slight increase in densities from 2014 to 2015.\n4) Lake Toho snail densities are also consistently low &amp;lt;1 m2 from 2001-2009\n5) Distibutionally P. maculata is most associated with southern portion of WCA3A where it is closest to the canals","page":"1-20","title":"Contrasting patterns of pomacea maculata establishment and dispersal in an everglades wetland unit and a central florida lake","type":"article-journal","volume":"11"}}],"schema":"https://github.com/citation-style-language/schema/raw/master/csl-citation.json"} </w:instrText>
      </w:r>
      <w:r w:rsidRPr="00524172">
        <w:fldChar w:fldCharType="separate"/>
      </w:r>
      <w:r w:rsidRPr="00B41503">
        <w:t>Drumheller et al., 2022; Gutierre et al., 2019)</w:t>
      </w:r>
      <w:r w:rsidRPr="00524172">
        <w:fldChar w:fldCharType="end"/>
      </w:r>
      <w:r w:rsidRPr="00524172">
        <w:t>.</w:t>
      </w:r>
      <w:r>
        <w:t xml:space="preserve"> </w:t>
      </w:r>
      <w:r w:rsidRPr="00524172">
        <w:t xml:space="preserve">Tethering is an experimental method to measure survival and </w:t>
      </w:r>
      <w:r w:rsidR="00DF19BE">
        <w:t xml:space="preserve">could </w:t>
      </w:r>
      <w:r w:rsidR="00E25D2B">
        <w:t>potentially</w:t>
      </w:r>
      <w:r w:rsidR="00E25D2B" w:rsidRPr="00524172">
        <w:t xml:space="preserve"> inflate</w:t>
      </w:r>
      <w:r w:rsidRPr="00524172">
        <w:t xml:space="preserve"> mortality estimates</w:t>
      </w:r>
      <w:r>
        <w:t xml:space="preserve"> </w:t>
      </w:r>
      <w:r w:rsidR="00DF19BE">
        <w:t xml:space="preserve">of prey but the concern is greatest for </w:t>
      </w:r>
      <w:r w:rsidRPr="00524172">
        <w:t xml:space="preserve">highly mobile </w:t>
      </w:r>
      <w:r>
        <w:t>prey</w:t>
      </w:r>
      <w:r w:rsidRPr="00524172">
        <w:t xml:space="preserve"> </w:t>
      </w:r>
      <w:r w:rsidR="00DF19BE">
        <w:t>for which tethers</w:t>
      </w:r>
      <w:r w:rsidRPr="00524172">
        <w:t xml:space="preserve"> limit antipredator behaviors</w:t>
      </w:r>
      <w:r>
        <w:t xml:space="preserve"> </w:t>
      </w:r>
      <w:r w:rsidRPr="00524172">
        <w:fldChar w:fldCharType="begin" w:fldLock="1"/>
      </w:r>
      <w:r w:rsidR="00546621">
        <w:instrText xml:space="preserve"> ADDIN ZOTERO_ITEM CSL_CITATION {"citationID":"tnZRIwCC","properties":{"formattedCitation":"(Baker &amp; Waltham, 2020)","plainCitation":"(Baker &amp; Waltham, 2020)","noteIndex":0},"citationItems":[{"id":"qDtGyITR/8VgqWuo2","uris":["http://www.mendeley.com/documents/?uuid=560f9a0f-7656-4789-8489-cd47b4eeb137"],"itemData":{"author":[{"dropping-particle":"","family":"Baker","given":"Ronald","non-dropping-particle":"","parse-names":false,"suffix":""},{"dropping-particle":"","family":"Waltham","given":"Nathan","non-dropping-particle":"","parse-names":false,"suffix":""}],"container-title":"Journal of Experimental Marine Biology and Ecology","id":"ITEM-1","issued":{"date-parts":[["2020"]]},"page":"1-7","title":"Tethering mobile aquatic organisms to measure predation : A renewed call for caution","type":"article-journal","volume":"523"}}],"schema":"https://github.com/citation-style-language/schema/raw/master/csl-citation.json"} </w:instrText>
      </w:r>
      <w:r w:rsidRPr="00524172">
        <w:fldChar w:fldCharType="separate"/>
      </w:r>
      <w:r w:rsidRPr="00B41503">
        <w:t>(Baker &amp; Waltham, 2020)</w:t>
      </w:r>
      <w:r w:rsidRPr="00524172">
        <w:fldChar w:fldCharType="end"/>
      </w:r>
      <w:r w:rsidRPr="00524172">
        <w:t>.</w:t>
      </w:r>
      <w:r>
        <w:t xml:space="preserve"> </w:t>
      </w:r>
      <w:r w:rsidR="00DF19BE">
        <w:t>T</w:t>
      </w:r>
      <w:r w:rsidRPr="00524172">
        <w:t>ethering offer</w:t>
      </w:r>
      <w:r w:rsidR="00F4577D">
        <w:t>ed</w:t>
      </w:r>
      <w:r w:rsidRPr="00524172">
        <w:t xml:space="preserve"> the only feasible method for determining juvenile </w:t>
      </w:r>
      <w:r w:rsidR="00DF19BE">
        <w:t xml:space="preserve">FAS </w:t>
      </w:r>
      <w:r w:rsidR="00E25D2B">
        <w:t>survival</w:t>
      </w:r>
      <w:r w:rsidRPr="00524172">
        <w:t>.</w:t>
      </w:r>
      <w:r>
        <w:t xml:space="preserve"> </w:t>
      </w:r>
      <w:r w:rsidRPr="00524172">
        <w:t xml:space="preserve">In addition, tethering less mobile prey (e.g. snails) </w:t>
      </w:r>
      <w:r w:rsidR="00B35F9E">
        <w:t xml:space="preserve">with </w:t>
      </w:r>
      <w:r w:rsidRPr="00524172">
        <w:t xml:space="preserve">limited antipredator escape behaviors </w:t>
      </w:r>
      <w:r w:rsidR="00B858BC">
        <w:t>should</w:t>
      </w:r>
      <w:r w:rsidRPr="00524172">
        <w:t xml:space="preserve"> </w:t>
      </w:r>
      <w:r w:rsidR="000824BE">
        <w:t>produce</w:t>
      </w:r>
      <w:r w:rsidRPr="00524172">
        <w:t xml:space="preserve"> informative survival</w:t>
      </w:r>
      <w:r w:rsidR="000824BE">
        <w:t xml:space="preserve"> estimates</w:t>
      </w:r>
      <w:r>
        <w:t xml:space="preserve">. </w:t>
      </w:r>
      <w:r w:rsidR="005C0F3D">
        <w:t>Further</w:t>
      </w:r>
      <w:r>
        <w:t>,</w:t>
      </w:r>
      <w:r w:rsidRPr="00524172">
        <w:t xml:space="preserve"> tethering across field gradients </w:t>
      </w:r>
      <w:r w:rsidR="008E5734">
        <w:t>reliably estimates</w:t>
      </w:r>
      <w:r w:rsidRPr="00524172">
        <w:t xml:space="preserve"> encounter rates with relatively more mobile predators</w:t>
      </w:r>
      <w:r>
        <w:t xml:space="preserve"> </w:t>
      </w:r>
      <w:r w:rsidRPr="00524172">
        <w:fldChar w:fldCharType="begin" w:fldLock="1"/>
      </w:r>
      <w:r w:rsidR="00546621">
        <w:instrText xml:space="preserve"> ADDIN ZOTERO_ITEM CSL_CITATION {"citationID":"T39JLx9x","properties":{"formattedCitation":"(Rochette &amp; Dill, 2000; Ruehl &amp; Trexler, 2015)","plainCitation":"(Rochette &amp; Dill, 2000; Ruehl &amp; Trexler, 2015)","noteIndex":0},"citationItems":[{"id":"qDtGyITR/EbRyOBlZ","uris":["http://www.mendeley.com/documents/?uuid=767d0ad6-e142-4be8-afdd-e0e1f2c9541d"],"itemData":{"DOI":"10.1016/S0022-0981(00)00253-7","ISSN":"00220981","abstract":"Predators can affect the vertical distribution of mobile intertidal invertebrates in two ways: they can (1) cause greater mortality of prey at certain intertidal levels, and (2) induce prey to seek safer intertidal areas. In this study, we investigate whether low-intertidal and subtidal predators affect the intertidal distribution of two congeneric species of small herbivorous gastropods of northeastern Pacific Shores, Littorina sitkana Philippi 1846, and L. scutulata Gould 1849. In particular, we tested the hypothesis that predators affect the distribution of these snails by inducing them to seek higher and safer intertidal areas. On a wave-sheltered shore in Barkley Sound, British Columbia, L. sitkana and L. scutulata were both killed by predatory crabs (e.g., Cancer productus) more frequently when tethered near the lower limit of their intertidal distribution (</w:instrText>
      </w:r>
      <w:r w:rsidR="00546621">
        <w:rPr>
          <w:rFonts w:ascii="Cambria Math" w:hAnsi="Cambria Math" w:cs="Cambria Math"/>
        </w:rPr>
        <w:instrText>≃</w:instrText>
      </w:r>
      <w:r w:rsidR="00546621">
        <w:instrText xml:space="preserve"> 1 m) than when tethered where they were most common (</w:instrText>
      </w:r>
      <w:r w:rsidR="00546621">
        <w:rPr>
          <w:rFonts w:ascii="Cambria Math" w:hAnsi="Cambria Math" w:cs="Cambria Math"/>
        </w:rPr>
        <w:instrText>≃</w:instrText>
      </w:r>
      <w:r w:rsidR="00546621">
        <w:instrText xml:space="preserve"> 2.5 m), suggesting that high mortality rates are partly responsible for the lower-limit of these snails' intertidal distribution. However, two field mark-recapture experiments indicated that the snails' behavioral response to predation risk also influences their distribution. In the first experiment, snails from the 2.5-m level (low risk) transplanted to the 1.0-m level (high risk) displayed a strong and consistent tendency to move shoreward, especially L. sitkana, some traveling 10-15 m in 2-3 days to regain their original level. These shoreward movements were especially precise in the northern part of the study area, where predation rates on tethered snails were greatest. Furthermore, larger more vulnerable snails were more strongly oriented shoreward than smaller individuals, indicating that antipredator behavior might also contribute to intertidal size gradients in these species. In the second mark-recapture experiment, we manipulated predation risk using small cages and found that snails exposed to the odors of C. productus crabs foraging on conspecific and heterospecific snails displayed more precise (L. sitkana and L. scutulata) and longer (L. sitkana) shoreward movements than snails held in control conditions. These results provide the first experimental evidence that antipredator behavior may contribute to the intertidal distribution patterns of littorinids. (C) 2000 Elsevier Science B.V.","author":[{"dropping-particle":"","family":"Rochette","given":"Rémy","non-dropping-particle":"","parse-names":false,"suffix":""},{"dropping-particle":"","family":"Dill","given":"Lawrence M.","non-dropping-particle":"","parse-names":false,"suffix":""}],"container-title":"Journal of Experimental Marine Biology and Ecology","id":"ITEM-1","issue":"2","issued":{"date-parts":[["2000"]]},"page":"165-191","title":"Mortality, behavior and the effects of predators on the intertidal distribution of littorinid gastropods","type":"article-journal","volume":"253"}},{"id":"qDtGyITR/xLOSdwEI","uris":["http://www.mendeley.com/documents/?uuid=3b3afb17-9423-44b9-af78-34ef8c0368ed"],"itemData":{"DOI":"10.1007/s00442-015-3324-4","ISSN":"00298549","PMID":"25916894","abstract":"Balancing trade-offs between avoiding predators and acquiring food enables animals to maximize fitness. Quantifying their relative contribution to vital rates in nature is challenging because predator abundance and nutrient enrichment are often confounded. We employed a reciprocal transplant study design to separate these confounded effects on growth and reproduction of snails at wetland sites along a gradient of predator threats and phosphorus (P) enrichment associated with a canal. We held snails in mesh bags that allowed the passage of waterborne predator cues and fed them local or transplanted periphyton. Molluscivores were more abundant near the canal, and snails tethered near the canal suffered 33 % greater mortality than those tethered far from it (far sites). The greatest difference in snail growth rates was at the far sites where growth on far periphyton was 48 % slower than on P-enriched (near canal) periphyton. Close proximity to the canal reduced growth on near periphyton by 21 % compared to growth on the same periphyton far from the canal; there was no difference in growth rate on either periphyton type when snails were raised near the canal. Snails laid 81 % more egg masses at far sites than at near sites, regardless of periphyton origin. Top–down and bottom–up processes were elevated near the canal, and their effects canceled on growth, but not reproduction. Phenotypic trade-offs such as these may explain why some taxa show little response to nutrient enrichment, compared to others, or that the effects of nutrient enrichment may be context dependent.","author":[{"dropping-particle":"","family":"Ruehl","given":"Clifton B.","non-dropping-particle":"","parse-names":false,"suffix":""},{"dropping-particle":"","family":"Trexler","given":"Joel C.","non-dropping-particle":"","parse-names":false,"suffix":""}],"container-title":"Oecologia","id":"ITEM-2","issue":"1","issued":{"date-parts":[["2015"]]},"page":"117-127","publisher":"Springer Berlin Heidelberg","title":"Reciprocal transplant reveals trade-off of resource quality and predation risk in the field","type":"article-journal","volume":"179"}}],"schema":"https://github.com/citation-style-language/schema/raw/master/csl-citation.json"} </w:instrText>
      </w:r>
      <w:r w:rsidRPr="00524172">
        <w:fldChar w:fldCharType="separate"/>
      </w:r>
      <w:r w:rsidRPr="00B41503">
        <w:t>(Rochette &amp; Dill, 2000; Ruehl &amp; Trexler, 2015)</w:t>
      </w:r>
      <w:r w:rsidRPr="00524172">
        <w:fldChar w:fldCharType="end"/>
      </w:r>
      <w:r w:rsidRPr="00524172">
        <w:t>.</w:t>
      </w:r>
      <w:bookmarkEnd w:id="547"/>
    </w:p>
    <w:p w14:paraId="6A08148C" w14:textId="762459C6" w:rsidR="007A086A" w:rsidRDefault="0004497C" w:rsidP="00EA3C28">
      <w:pPr>
        <w:pStyle w:val="NATESTYLE1CommonCollege"/>
        <w:spacing w:line="360" w:lineRule="auto"/>
        <w:ind w:firstLine="720"/>
        <w:jc w:val="both"/>
      </w:pPr>
      <w:r>
        <w:lastRenderedPageBreak/>
        <w:t>Our results supported our prediction</w:t>
      </w:r>
      <w:r w:rsidR="00A95890">
        <w:t xml:space="preserve"> that </w:t>
      </w:r>
      <w:r>
        <w:t xml:space="preserve">apple snail </w:t>
      </w:r>
      <w:r w:rsidR="002836F8">
        <w:t>growth</w:t>
      </w:r>
      <w:r w:rsidR="002017AE">
        <w:t xml:space="preserve"> would increase </w:t>
      </w:r>
      <w:r w:rsidR="00E24DD2">
        <w:t>in the warmer wet season</w:t>
      </w:r>
      <w:r>
        <w:t xml:space="preserve"> (Figure 5, </w:t>
      </w:r>
      <w:r w:rsidRPr="00E25D2B">
        <w:t>Figure S</w:t>
      </w:r>
      <w:r w:rsidR="00E25D2B">
        <w:t>2</w:t>
      </w:r>
      <w:r>
        <w:t>)</w:t>
      </w:r>
      <w:r w:rsidR="007A086A">
        <w:t xml:space="preserve">. </w:t>
      </w:r>
      <w:r w:rsidR="004146FC">
        <w:t xml:space="preserve">Increases in prey </w:t>
      </w:r>
      <w:r w:rsidR="002836F8">
        <w:t>growth</w:t>
      </w:r>
      <w:r w:rsidR="004146FC">
        <w:t xml:space="preserve"> </w:t>
      </w:r>
      <w:r w:rsidR="00ED44A8">
        <w:t>associated with</w:t>
      </w:r>
      <w:r w:rsidR="004146FC">
        <w:t xml:space="preserve"> the warmer</w:t>
      </w:r>
      <w:r w:rsidR="00ED44A8">
        <w:t xml:space="preserve"> </w:t>
      </w:r>
      <w:r w:rsidR="004146FC">
        <w:t>wet season is consistent with</w:t>
      </w:r>
      <w:r w:rsidR="008D2808">
        <w:t xml:space="preserve"> many</w:t>
      </w:r>
      <w:r w:rsidR="004146FC">
        <w:t xml:space="preserve"> experimental </w:t>
      </w:r>
      <w:r w:rsidR="00824ABD">
        <w:t>manipulation</w:t>
      </w:r>
      <w:r w:rsidR="00ED44A8">
        <w:t>s</w:t>
      </w:r>
      <w:r w:rsidR="00824ABD">
        <w:t xml:space="preserve"> of temperature</w:t>
      </w:r>
      <w:r w:rsidR="004146FC">
        <w:t xml:space="preserve"> </w:t>
      </w:r>
      <w:r w:rsidR="00824ABD">
        <w:t>in</w:t>
      </w:r>
      <w:r w:rsidR="004146FC">
        <w:t xml:space="preserve"> predator-prey</w:t>
      </w:r>
      <w:r w:rsidR="00824ABD">
        <w:t xml:space="preserve"> studies</w:t>
      </w:r>
      <w:r w:rsidR="00E62719">
        <w:t xml:space="preserve"> including</w:t>
      </w:r>
      <w:r w:rsidR="00824ABD">
        <w:t xml:space="preserve"> dragonfly-mosquito</w:t>
      </w:r>
      <w:r w:rsidR="001042D6">
        <w:t xml:space="preserve"> interactions </w:t>
      </w:r>
      <w:r w:rsidR="001042D6">
        <w:fldChar w:fldCharType="begin"/>
      </w:r>
      <w:r w:rsidR="001042D6">
        <w:instrText xml:space="preserve"> ADDIN ZOTERO_ITEM CSL_CITATION {"citationID":"wBYZEq7e","properties":{"formattedCitation":"(Davidson et al., 2021)","plainCitation":"(Davidson et al., 2021)","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schema":"https://github.com/citation-style-language/schema/raw/master/csl-citation.json"} </w:instrText>
      </w:r>
      <w:r w:rsidR="001042D6">
        <w:fldChar w:fldCharType="separate"/>
      </w:r>
      <w:r w:rsidR="001042D6" w:rsidRPr="001042D6">
        <w:t>(Davidson et al., 2021)</w:t>
      </w:r>
      <w:r w:rsidR="001042D6">
        <w:fldChar w:fldCharType="end"/>
      </w:r>
      <w:r w:rsidR="0042389B">
        <w:t xml:space="preserve"> and </w:t>
      </w:r>
      <w:r w:rsidR="006E4671">
        <w:t xml:space="preserve">predatory ant-caterpillar interactions </w:t>
      </w:r>
      <w:r w:rsidR="006E4671">
        <w:fldChar w:fldCharType="begin"/>
      </w:r>
      <w:r w:rsidR="006E4671">
        <w:instrText xml:space="preserve"> ADDIN ZOTERO_ITEM CSL_CITATION {"citationID":"gUtugsFx","properties":{"formattedCitation":"(Pepi et al., 2018)","plainCitation":"(Pepi et al., 2018)","noteIndex":0},"citationItems":[{"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6E4671">
        <w:fldChar w:fldCharType="separate"/>
      </w:r>
      <w:r w:rsidR="006E4671" w:rsidRPr="006E4671">
        <w:t>(Pepi et al., 2018)</w:t>
      </w:r>
      <w:r w:rsidR="006E4671">
        <w:fldChar w:fldCharType="end"/>
      </w:r>
      <w:r w:rsidR="000D3DBC">
        <w:t>.</w:t>
      </w:r>
      <w:r w:rsidR="00102BF3">
        <w:t xml:space="preserve"> </w:t>
      </w:r>
      <w:r w:rsidR="007E63C0">
        <w:t>Further,</w:t>
      </w:r>
      <w:r w:rsidR="00102BF3">
        <w:t xml:space="preserve"> increases in temperature are generally thought to increase </w:t>
      </w:r>
      <w:r w:rsidR="002836F8">
        <w:t>growth</w:t>
      </w:r>
      <w:r w:rsidR="00102BF3">
        <w:t xml:space="preserve"> of ectothermic animals</w:t>
      </w:r>
      <w:r w:rsidR="004146FC">
        <w:t xml:space="preserve"> </w:t>
      </w:r>
      <w:r w:rsidR="001435C5">
        <w:t xml:space="preserve">except for extreme thermal maxima </w:t>
      </w:r>
      <w:r w:rsidR="00AE63B2">
        <w:fldChar w:fldCharType="begin"/>
      </w:r>
      <w:r w:rsidR="00AE63B2">
        <w:instrText xml:space="preserve"> ADDIN ZOTERO_ITEM CSL_CITATION {"citationID":"3mK96j0h","properties":{"formattedCitation":"(Kingsolver &amp; Woods, 2016)","plainCitation":"(Kingsolver &amp; Woods, 2016)","noteIndex":0},"citationItems":[{"id":1924,"uris":["http://zotero.org/users/9972654/items/K8R2S7KA"],"itemData":{"id":1924,"type":"article-journal","abstract":"Thermal performance curves have been widely used to model the ecological responses of ectotherms to variable thermal environments and climate change. Such models ignore the effects of time dependence—the temporal pattern and duration of temperature exposure —on performance. We developed and solved a simple mathematical model for growth rate of ectotherms, combining thermal performance curves for ingestion rate with the temporal dynamics of gene expression and protein production in response to high temperatures to predict temporal patterns of growth rate in constant and diurnally ﬂuctuating temperatures. We used the model to explore the effects of heat shock proteins on larval growth rates of Manduca sexta. The model correctly captures two empirical patterns for larval growth rate: ﬁrst, maximal growth rate and optimal temperature decline with increasing duration of temperature exposure; second, mean growth rates decline with time in diurnally ﬂuctuating temperatures at higher mean temperatures. These qualitative results apply broadly to cases where proteins or other molecules produced in response to high temperatures reduce growth rates. We discuss some of the critical assumptions and predictions of the model and suggest potential extensions and alternatives. Incorporating time-dependent effects will be essential for making more realistic predictions about the physiological and ecological consequences of temperature ﬂuctuations and climate change.","container-title":"The American Naturalist","DOI":"10.1086/684786","ISSN":"0003-0147, 1537-5323","issue":"3","journalAbbreviation":"The American Naturalist","language":"en","page":"283-294","source":"DOI.org (Crossref)","title":"Beyond Thermal Performance Curves: Modeling Time-Dependent Effects of Thermal Stress on Ectotherm Growth Rates","title-short":"Beyond Thermal Performance Curves","volume":"187","author":[{"family":"Kingsolver","given":"Joel G."},{"family":"Woods","given":"H. Arthur"}],"issued":{"date-parts":[["2016",3]]}}}],"schema":"https://github.com/citation-style-language/schema/raw/master/csl-citation.json"} </w:instrText>
      </w:r>
      <w:r w:rsidR="00AE63B2">
        <w:fldChar w:fldCharType="separate"/>
      </w:r>
      <w:r w:rsidR="00AE63B2" w:rsidRPr="00714337">
        <w:t>(Kingsolver &amp; Woods, 2016)</w:t>
      </w:r>
      <w:r w:rsidR="00AE63B2">
        <w:fldChar w:fldCharType="end"/>
      </w:r>
      <w:r w:rsidR="001435C5">
        <w:t>.</w:t>
      </w:r>
      <w:r w:rsidR="004766CF" w:rsidRPr="004766CF">
        <w:t xml:space="preserve"> </w:t>
      </w:r>
      <w:r w:rsidR="004766CF">
        <w:t>Increased FAS growth rates had little opportunity to mediate survival because survival was measured daily, thus survival likely reflects predator related process (per-capita foraging, predator abundances).</w:t>
      </w:r>
    </w:p>
    <w:p w14:paraId="098CF413" w14:textId="464D1C9B" w:rsidR="00020D6F" w:rsidRDefault="00410301" w:rsidP="00EA3C28">
      <w:pPr>
        <w:pStyle w:val="NATESTYLE1CommonCollege"/>
        <w:spacing w:line="360" w:lineRule="auto"/>
        <w:ind w:firstLine="720"/>
        <w:jc w:val="both"/>
      </w:pPr>
      <w:r>
        <w:t>W</w:t>
      </w:r>
      <w:r w:rsidR="00332A08">
        <w:t xml:space="preserve">e found that </w:t>
      </w:r>
      <w:r w:rsidR="00EC2158">
        <w:t xml:space="preserve">predator </w:t>
      </w:r>
      <w:r w:rsidR="00137444">
        <w:t xml:space="preserve">abundances </w:t>
      </w:r>
      <w:r w:rsidR="003C2F6F">
        <w:t>dominated the processes governing prey survival</w:t>
      </w:r>
      <w:r w:rsidR="00625E65">
        <w:t xml:space="preserve"> because prey survival was highest in the wet season, despite</w:t>
      </w:r>
      <w:r w:rsidR="001B795F">
        <w:t xml:space="preserve"> apparent increases in</w:t>
      </w:r>
      <w:r w:rsidR="005359FB">
        <w:t xml:space="preserve"> per-capita foraging rates</w:t>
      </w:r>
      <w:r w:rsidR="000A1C43">
        <w:t xml:space="preserve"> of crayfish and salamanders </w:t>
      </w:r>
      <w:r w:rsidR="00137444">
        <w:t xml:space="preserve">consistent with temperature dependent </w:t>
      </w:r>
      <w:r w:rsidR="006832F1">
        <w:t>expectations</w:t>
      </w:r>
      <w:r w:rsidR="00D26CFA">
        <w:t xml:space="preserve"> for the wet season</w:t>
      </w:r>
      <w:r w:rsidR="00860A38">
        <w:t>.</w:t>
      </w:r>
      <w:r w:rsidR="00C90835">
        <w:t xml:space="preserve">  </w:t>
      </w:r>
      <w:r w:rsidR="00090B2D">
        <w:t xml:space="preserve">The declines in abundance of </w:t>
      </w:r>
      <w:r w:rsidR="00D332B8">
        <w:t xml:space="preserve">predatory </w:t>
      </w:r>
      <w:r w:rsidR="000A1C43">
        <w:t>c</w:t>
      </w:r>
      <w:r w:rsidR="00090B2D">
        <w:t xml:space="preserve">rayfish and </w:t>
      </w:r>
      <w:r w:rsidR="000A1C43">
        <w:t>b</w:t>
      </w:r>
      <w:r w:rsidR="00090B2D">
        <w:t xml:space="preserve">ugs </w:t>
      </w:r>
      <w:r w:rsidR="00D92D7F">
        <w:t>are explained by phenology</w:t>
      </w:r>
      <w:r w:rsidR="00461FC3">
        <w:t xml:space="preserve"> </w:t>
      </w:r>
      <w:r w:rsidR="002C7B79">
        <w:fldChar w:fldCharType="begin"/>
      </w:r>
      <w:r w:rsidR="0034625D">
        <w:instrText xml:space="preserve"> ADDIN ZOTERO_ITEM CSL_CITATION {"citationID":"ALGZBHXi","properties":{"formattedCitation":"(Pintar et al., 2021; van der Heiden &amp; Dorn, 2017)","plainCitation":"(Pintar et al., 2021; van der Heiden &amp; Dorn, 2017)","noteIndex":0},"citationItems":[{"id":264,"uris":["http://zotero.org/users/9972654/items/FHLGFIZ4"],"itemData":{"id":264,"type":"article-journal","abstract":"The Everglades is a large subtropical wetland that has been modified heavily by humans and now is undergoing restoration. Aquatic and semiaquatic Heteroptera (Hemiptera) in the infraorders Gerromorpha and Nepomorpha were collected in the Florida Everglades using standardized 1-m2 throwtraps. Sampling efforts were conducted in marshes distributed from southern Everglades National Park, north throughout the Water Conservation Areas to Loxahatchee National Wildlife Refuge. In total, 12,833 individuals were identified representing 17 species in 13 genera and 8 families (Belostomatidae, Corixidae, Gerridae, Mesoveliidae, Naucoridae, Nepidae, Veliidae). The naucorid Pelocoris femoratus (Palisot de Beauvois) (Hemiptera: Naucoridae) was by far the most abundant species, whereas 2 other species, Belostoma lutarium (Stål) (Hemiptera: Belostomatidae) and Neogerris hesione Kirkaldy (Hemiptera: Gerridae), were widespread but less abundant. Two species, Abedus immaculatus (Say) (Hemiptera: Belostomatidae) and Pelocoris balius La Rivers (Hemiptera: Naucoridae) had localized distributions, whereas all other species were collected rarely. We discuss the abundance and distribution of species recorded, along with unique traits and the biology of the aquatic Heteroptera in the Everglades and implications for the restoration of the Everglades.","container-title":"Florida Entomologist","DOI":"10.1653/024.104.0408","ISSN":"0015-4040","issue":"4","journalAbbreviation":"Florida Entomologist","language":"en","source":"DOI.org (Crossref)","title":"The Aquatic Heteroptera (Hemiptera) of Marshes in the Florida Everglades","URL":"https://bioone.org/journals/florida-entomologist/volume-104/issue-4/024.104.0408/The-Aquatic-Heteroptera-Hemiptera-of-Marshes-in-the-Florida-Everglades/10.1653/024.104.0408.full","volume":"104","author":[{"family":"Pintar","given":"Matthew R."},{"family":"Kline","given":"Jeffrey L."},{"family":"Trexler","given":"Joel C."}],"accessed":{"date-parts":[["2022",9,1]]},"issued":{"date-parts":[["2021",12,17]]}}},{"id":1926,"uris":["http://zotero.org/users/9972654/items/QQTIQ6MY"],"itemData":{"id":1926,"type":"article-journal","container-title":"Aquatic Ecology","DOI":"10.1007/s10452-016-9612-1","ISSN":"1386-2588, 1573-5125","issue":"2","journalAbbreviation":"Aquat Ecol","language":"en","page":"219-233","source":"DOI.org (Crossref)","title":"Benefits of adjacent habitat patches to the distribution of a crayfish population in a hydro-dynamic wetland landscape","volume":"51","author":[{"family":"Heiden","given":"Craig A.","non-dropping-particle":"van der"},{"family":"Dorn","given":"Nathan J."}],"issued":{"date-parts":[["2017",6]]}}}],"schema":"https://github.com/citation-style-language/schema/raw/master/csl-citation.json"} </w:instrText>
      </w:r>
      <w:r w:rsidR="002C7B79">
        <w:fldChar w:fldCharType="separate"/>
      </w:r>
      <w:r w:rsidR="0034625D" w:rsidRPr="0034625D">
        <w:t>(Pintar et al., 2021; van der Heiden &amp; Dorn, 2017)</w:t>
      </w:r>
      <w:r w:rsidR="002C7B79">
        <w:fldChar w:fldCharType="end"/>
      </w:r>
      <w:r w:rsidR="00E3499D">
        <w:t xml:space="preserve"> while declines in abundance </w:t>
      </w:r>
      <w:r w:rsidR="00C6238B">
        <w:t xml:space="preserve">of </w:t>
      </w:r>
      <w:r w:rsidR="00F73DB8">
        <w:t>g</w:t>
      </w:r>
      <w:r w:rsidR="00C6238B">
        <w:t xml:space="preserve">reater </w:t>
      </w:r>
      <w:r w:rsidR="00F73DB8">
        <w:t>s</w:t>
      </w:r>
      <w:r w:rsidR="00C6238B">
        <w:t xml:space="preserve">irens are </w:t>
      </w:r>
      <w:r w:rsidR="00355E92">
        <w:t xml:space="preserve">probably best </w:t>
      </w:r>
      <w:r w:rsidR="00C6238B">
        <w:t xml:space="preserve">explained by </w:t>
      </w:r>
      <w:r w:rsidR="00355E92">
        <w:t xml:space="preserve">seasonal </w:t>
      </w:r>
      <w:r w:rsidR="00C6238B">
        <w:t xml:space="preserve">movement </w:t>
      </w:r>
      <w:r w:rsidR="00CB7F53">
        <w:t>patterns</w:t>
      </w:r>
      <w:r w:rsidR="00D332B8">
        <w:t xml:space="preserve">. </w:t>
      </w:r>
      <w:r w:rsidR="00950A38">
        <w:t xml:space="preserve">Greater </w:t>
      </w:r>
      <w:r w:rsidR="00C1436F">
        <w:t>s</w:t>
      </w:r>
      <w:r w:rsidR="00950A38">
        <w:t xml:space="preserve">irens emigrate out of the wetlands </w:t>
      </w:r>
      <w:r w:rsidR="00CB7F53">
        <w:t xml:space="preserve">into the deeper </w:t>
      </w:r>
      <w:r w:rsidR="00355E92">
        <w:t>adjacent habitats</w:t>
      </w:r>
      <w:r w:rsidR="00CB7F53">
        <w:t xml:space="preserve"> to escape the low water depths</w:t>
      </w:r>
      <w:r w:rsidR="00355E92">
        <w:t xml:space="preserve"> (&lt; 10 cm)</w:t>
      </w:r>
      <w:r w:rsidR="005D24F0">
        <w:t xml:space="preserve"> at the end of the dry season</w:t>
      </w:r>
      <w:r w:rsidR="00CB7F53">
        <w:t>, and remained in the deeper water throughout the duration of our study</w:t>
      </w:r>
      <w:r w:rsidR="00671C4E">
        <w:t xml:space="preserve"> in the wet season</w:t>
      </w:r>
      <w:r w:rsidR="00E07B10">
        <w:t xml:space="preserve"> </w:t>
      </w:r>
      <w:r w:rsidR="00572407">
        <w:fldChar w:fldCharType="begin"/>
      </w:r>
      <w:r w:rsidR="00572407">
        <w:instrText xml:space="preserve"> ADDIN ZOTERO_ITEM CSL_CITATION {"citationID":"Nwo0JgI7","properties":{"formattedCitation":"(Howell, 2023)","plainCitation":"(Howell, 2023)","noteIndex":0},"citationItems":[{"id":1918,"uris":["http://zotero.org/users/9972654/items/GGCL2HL5"],"itemData":{"id":1918,"type":"thesis","event-place":"Coral Gables, FL","genre":"Dissertation","number-of-pages":"167","publisher":"University of Miami","publisher-place":"Coral Gables, FL","title":"The Ecology, Conservation, and Management of the Everglades' Herpetofaunal Community","author":[{"family":"Howell","given":"Hunter Jacobson"}],"issued":{"date-parts":[["2023",8]]}}}],"schema":"https://github.com/citation-style-language/schema/raw/master/csl-citation.json"} </w:instrText>
      </w:r>
      <w:r w:rsidR="00572407">
        <w:fldChar w:fldCharType="separate"/>
      </w:r>
      <w:r w:rsidR="00572407" w:rsidRPr="00572407">
        <w:t>(Howell, 2023)</w:t>
      </w:r>
      <w:r w:rsidR="00572407">
        <w:fldChar w:fldCharType="end"/>
      </w:r>
      <w:r w:rsidR="00CB7F53">
        <w:t xml:space="preserve">. </w:t>
      </w:r>
      <w:r w:rsidR="003141F9">
        <w:t xml:space="preserve">Crayfish and </w:t>
      </w:r>
      <w:r w:rsidR="00C1436F">
        <w:t>g</w:t>
      </w:r>
      <w:r w:rsidR="003141F9">
        <w:t xml:space="preserve">reater </w:t>
      </w:r>
      <w:r w:rsidR="00C1436F">
        <w:t>s</w:t>
      </w:r>
      <w:r w:rsidR="003141F9">
        <w:t>irens increased per-capita foraging rates</w:t>
      </w:r>
      <w:r w:rsidR="002905CB">
        <w:t xml:space="preserve"> in the warmer wet season</w:t>
      </w:r>
      <w:r w:rsidR="003141F9">
        <w:t xml:space="preserve"> </w:t>
      </w:r>
      <w:r w:rsidR="00FB76F2">
        <w:t xml:space="preserve">which is </w:t>
      </w:r>
      <w:r w:rsidR="003141F9">
        <w:t xml:space="preserve">consistent with </w:t>
      </w:r>
      <w:r w:rsidR="00261AF9">
        <w:t>current experimental</w:t>
      </w:r>
      <w:r w:rsidR="00856AE2">
        <w:t xml:space="preserve"> </w:t>
      </w:r>
      <w:r w:rsidR="00261AF9">
        <w:t>evidence</w:t>
      </w:r>
      <w:r w:rsidR="00856AE2">
        <w:t xml:space="preserve"> </w:t>
      </w:r>
      <w:r w:rsidR="003E0AEF">
        <w:t>testing</w:t>
      </w:r>
      <w:r w:rsidR="00FB76F2">
        <w:t xml:space="preserve"> short-term interaction strength (i.e., prey survival) </w:t>
      </w:r>
      <w:r w:rsidR="0005288F">
        <w:t>under warmer</w:t>
      </w:r>
      <w:r w:rsidR="00FB76F2">
        <w:t xml:space="preserve"> </w:t>
      </w:r>
      <w:r w:rsidR="00856AE2">
        <w:t>temperature</w:t>
      </w:r>
      <w:r w:rsidR="0005288F">
        <w:t>s</w:t>
      </w:r>
      <w:r w:rsidR="00877064">
        <w:t xml:space="preserve"> </w:t>
      </w:r>
      <w:r w:rsidR="00F856A0">
        <w:fldChar w:fldCharType="begin"/>
      </w:r>
      <w:r w:rsidR="00F856A0">
        <w:instrText xml:space="preserve"> ADDIN ZOTERO_ITEM CSL_CITATION {"citationID":"gLO766Fl","properties":{"formattedCitation":"(Davidson et al., 2021; Pepi et al., 2018)","plainCitation":"(Davidson et al., 2021; Pepi et al., 2018)","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F856A0">
        <w:fldChar w:fldCharType="separate"/>
      </w:r>
      <w:r w:rsidR="00F856A0" w:rsidRPr="00F856A0">
        <w:t>(Davidson et al., 2021; Pepi et al., 2018)</w:t>
      </w:r>
      <w:r w:rsidR="00F856A0">
        <w:fldChar w:fldCharType="end"/>
      </w:r>
      <w:r w:rsidR="00FB76F2">
        <w:t>.</w:t>
      </w:r>
      <w:r w:rsidR="00096DF8">
        <w:t xml:space="preserve"> And increases in temperature have been shown to increase per-capita foraging</w:t>
      </w:r>
      <w:r w:rsidR="0042752A">
        <w:t xml:space="preserve"> in </w:t>
      </w:r>
      <w:r w:rsidR="00AD39E9">
        <w:t>Atlantic</w:t>
      </w:r>
      <w:r w:rsidR="0042752A">
        <w:t xml:space="preserve"> </w:t>
      </w:r>
      <w:r w:rsidR="00BB1B67">
        <w:t>R</w:t>
      </w:r>
      <w:r w:rsidR="0042752A">
        <w:t>eef fishes</w:t>
      </w:r>
      <w:r w:rsidR="00C4727A">
        <w:t xml:space="preserve"> </w:t>
      </w:r>
      <w:r w:rsidR="00C4727A">
        <w:fldChar w:fldCharType="begin"/>
      </w:r>
      <w:r w:rsidR="00C4727A">
        <w:instrText xml:space="preserve"> ADDIN ZOTERO_ITEM CSL_CITATION {"citationID":"Czhp9QWN","properties":{"formattedCitation":"(Nunes et al., 2021)","plainCitation":"(Nunes et al., 2021)","noteIndex":0},"citationItems":[{"id":184,"uris":["http://zotero.org/users/9972654/items/P8QAJHS3"],"itemData":{"id":184,"type":"article-journal","container-title":"Functional Ecology","DOI":"10.1111/1365-2435.13872","ISSN":"0269-8463, 1365-2435","issue":"10","journalAbbreviation":"Functional Ecology","language":"en","page":"2229-2240","source":"DOI.org (Crossref)","title":"Predicting the effects of body size, temperature and diet on animal feeding rates","volume":"35","author":[{"family":"Nunes","given":"Lucas T."},{"family":"Barneche","given":"Diego R."},{"family":"Lastrucci","given":"Naomi S."},{"family":"Fraga","given":"Alana A."},{"family":"Nunes","given":"José A. C. C."},{"family":"Ferreira","given":"Carlos E. L."},{"family":"Floeter","given":"Sergio R."}],"issued":{"date-parts":[["2021",10]]}}}],"schema":"https://github.com/citation-style-language/schema/raw/master/csl-citation.json"} </w:instrText>
      </w:r>
      <w:r w:rsidR="00C4727A">
        <w:fldChar w:fldCharType="separate"/>
      </w:r>
      <w:r w:rsidR="00C4727A" w:rsidRPr="00C4727A">
        <w:t>(Nunes et al., 2021)</w:t>
      </w:r>
      <w:r w:rsidR="00C4727A">
        <w:fldChar w:fldCharType="end"/>
      </w:r>
      <w:r w:rsidR="00C4727A">
        <w:t>.</w:t>
      </w:r>
      <w:r w:rsidR="00C90835">
        <w:t xml:space="preserve"> </w:t>
      </w:r>
      <w:r w:rsidR="00400F4B">
        <w:t>Typically</w:t>
      </w:r>
      <w:r w:rsidR="00C139C2">
        <w:t xml:space="preserve"> </w:t>
      </w:r>
      <w:r w:rsidR="005C26E0">
        <w:t>studies that explore</w:t>
      </w:r>
      <w:r w:rsidR="00532A25">
        <w:t xml:space="preserve"> the</w:t>
      </w:r>
      <w:r w:rsidR="005C26E0">
        <w:t xml:space="preserve"> </w:t>
      </w:r>
      <w:r w:rsidR="00532A25">
        <w:t xml:space="preserve">effects of </w:t>
      </w:r>
      <w:r w:rsidR="006976EB">
        <w:t>environmental conditions</w:t>
      </w:r>
      <w:r w:rsidR="00400F4B">
        <w:t xml:space="preserve"> on predator-prey interaction</w:t>
      </w:r>
      <w:r w:rsidR="005C26E0">
        <w:t xml:space="preserve"> </w:t>
      </w:r>
      <w:r w:rsidR="0032067B">
        <w:t xml:space="preserve">have controlled </w:t>
      </w:r>
      <w:r w:rsidR="00CE39B9">
        <w:t xml:space="preserve">predator abundance </w:t>
      </w:r>
      <w:r w:rsidR="0032067B">
        <w:t xml:space="preserve">experimentally, or statistically </w:t>
      </w:r>
      <w:r w:rsidR="00F23451">
        <w:fldChar w:fldCharType="begin"/>
      </w:r>
      <w:r w:rsidR="00546621">
        <w:instrText xml:space="preserve"> ADDIN ZOTERO_ITEM CSL_CITATION {"citationID":"UJQZZkow","properties":{"formattedCitation":"(Davidson et al., 2021; Davidson &amp; Dorn, 2018; Jeyasingh &amp; Weider, 2005; Ma et al., 2021; Pepi et al., 2018)","plainCitation":"(Davidson et al., 2021; Davidson &amp; Dorn, 2018; Jeyasingh &amp; Weider, 2005; Ma et al., 2021; Pepi et al., 2018)","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qDtGyITR/0iu8ICcV","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ALWCmOzB/OTNFVe9Y","issue":"4","issued":{"date-parts":[["2018"]]},"page":"1101-1111","title":"System productivity alters predator sorting of a size-structured mixed prey community","type":"article-journal","volume":"186"}},{"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F23451">
        <w:fldChar w:fldCharType="separate"/>
      </w:r>
      <w:r w:rsidR="00B45C79" w:rsidRPr="00B45C79">
        <w:t>(Davidson et al., 2021; Davidson &amp; Dorn, 2018; Jeyasingh &amp; Weider, 2005; Ma et al., 2021; Pepi et al., 2018)</w:t>
      </w:r>
      <w:r w:rsidR="00F23451">
        <w:fldChar w:fldCharType="end"/>
      </w:r>
      <w:r w:rsidR="00BC2E58">
        <w:t>.</w:t>
      </w:r>
      <w:r w:rsidR="00F10C97">
        <w:t xml:space="preserve"> But</w:t>
      </w:r>
      <w:r w:rsidR="004E7330">
        <w:t xml:space="preserve"> </w:t>
      </w:r>
      <w:r w:rsidR="00796051">
        <w:t>controlling</w:t>
      </w:r>
      <w:r w:rsidR="00F10C97">
        <w:t xml:space="preserve"> predator </w:t>
      </w:r>
      <w:r w:rsidR="0038288E">
        <w:t xml:space="preserve">abundance </w:t>
      </w:r>
      <w:r w:rsidR="001F77F5">
        <w:t xml:space="preserve">and size structure </w:t>
      </w:r>
      <w:r w:rsidR="003E2CB1">
        <w:t>complicates</w:t>
      </w:r>
      <w:r w:rsidR="00033E6D">
        <w:t xml:space="preserve"> scal</w:t>
      </w:r>
      <w:r w:rsidR="00A018B6">
        <w:t>ing</w:t>
      </w:r>
      <w:r w:rsidR="00033E6D">
        <w:t xml:space="preserve"> </w:t>
      </w:r>
      <w:r w:rsidR="00B54ED2">
        <w:t xml:space="preserve">up </w:t>
      </w:r>
      <w:r w:rsidR="00033E6D">
        <w:t xml:space="preserve">predictions </w:t>
      </w:r>
      <w:r w:rsidR="00B54ED2">
        <w:t>based on</w:t>
      </w:r>
      <w:r w:rsidR="00033E6D">
        <w:t xml:space="preserve"> experiments to natural systems</w:t>
      </w:r>
      <w:r w:rsidR="004E7330">
        <w:t xml:space="preserve">, </w:t>
      </w:r>
      <w:r w:rsidR="007C3736">
        <w:t>because</w:t>
      </w:r>
      <w:r w:rsidR="004E7330">
        <w:t xml:space="preserve"> </w:t>
      </w:r>
      <w:r w:rsidR="00A26267">
        <w:t>d</w:t>
      </w:r>
      <w:r w:rsidR="00F96296">
        <w:t>eclines</w:t>
      </w:r>
      <w:r w:rsidR="0034116C">
        <w:t xml:space="preserve"> in</w:t>
      </w:r>
      <w:r w:rsidR="00B54ED2">
        <w:t xml:space="preserve"> predator abundances </w:t>
      </w:r>
      <w:r w:rsidR="00F96296">
        <w:t>may counteract increases in per-cap</w:t>
      </w:r>
      <w:r w:rsidR="0034116C">
        <w:t>ita foraging rates</w:t>
      </w:r>
      <w:r w:rsidR="00543144">
        <w:t xml:space="preserve"> (Figure 4)</w:t>
      </w:r>
      <w:r w:rsidR="0034116C">
        <w:t>.</w:t>
      </w:r>
      <w:r w:rsidR="00483E49">
        <w:t xml:space="preserve"> </w:t>
      </w:r>
      <w:r w:rsidR="00DF665A">
        <w:t>Future</w:t>
      </w:r>
      <w:r w:rsidR="005A132F">
        <w:t xml:space="preserve"> </w:t>
      </w:r>
      <w:r w:rsidR="003974F9">
        <w:t xml:space="preserve">work </w:t>
      </w:r>
      <w:r w:rsidR="00694EB7">
        <w:t>will be</w:t>
      </w:r>
      <w:r w:rsidR="00E7111F">
        <w:t xml:space="preserve"> necessary to integrate current theoretical prediction</w:t>
      </w:r>
      <w:r w:rsidR="000B3CDC">
        <w:t>s</w:t>
      </w:r>
      <w:r w:rsidR="00E7111F">
        <w:t xml:space="preserve"> </w:t>
      </w:r>
      <w:r w:rsidR="000B3CDC">
        <w:t>under the context of varying predator abundances</w:t>
      </w:r>
      <w:r w:rsidR="00245CC2">
        <w:t>.</w:t>
      </w:r>
    </w:p>
    <w:p w14:paraId="51D872A4" w14:textId="29F7F7AB" w:rsidR="00E26E43" w:rsidRDefault="00245CC2" w:rsidP="00EA3C28">
      <w:pPr>
        <w:pStyle w:val="Heading2"/>
        <w:spacing w:before="0" w:line="360" w:lineRule="auto"/>
        <w:jc w:val="both"/>
      </w:pPr>
      <w:bookmarkStart w:id="549" w:name="_Hlk98959690"/>
      <w:bookmarkEnd w:id="548"/>
      <w:r>
        <w:lastRenderedPageBreak/>
        <w:t>Long-term Interaction Strength (Population Growth)</w:t>
      </w:r>
    </w:p>
    <w:p w14:paraId="6060B9B2" w14:textId="65D135A4" w:rsidR="00D05BEF" w:rsidRDefault="00543D8D" w:rsidP="00EA3C28">
      <w:pPr>
        <w:pStyle w:val="NATESTYLE1CommonCollege"/>
        <w:spacing w:line="360" w:lineRule="auto"/>
        <w:ind w:firstLine="720"/>
        <w:jc w:val="both"/>
      </w:pPr>
      <w:bookmarkStart w:id="550" w:name="_Hlk98959713"/>
      <w:bookmarkEnd w:id="549"/>
      <w:r>
        <w:t>Studies examining effects of</w:t>
      </w:r>
      <w:r w:rsidR="00CE4985">
        <w:t xml:space="preserve"> environmental variation </w:t>
      </w:r>
      <w:r>
        <w:t xml:space="preserve">on </w:t>
      </w:r>
      <w:r w:rsidR="00CE4985">
        <w:t xml:space="preserve">predator-prey interactions have </w:t>
      </w:r>
      <w:r>
        <w:t xml:space="preserve">typically </w:t>
      </w:r>
      <w:r w:rsidR="00CE4985">
        <w:t xml:space="preserve">focused on </w:t>
      </w:r>
      <w:r w:rsidR="00D85722">
        <w:t>prey-survival</w:t>
      </w:r>
      <w:r w:rsidR="0008544A">
        <w:t xml:space="preserve"> (</w:t>
      </w:r>
      <w:r w:rsidR="00DA5FEC">
        <w:fldChar w:fldCharType="begin"/>
      </w:r>
      <w:r w:rsidR="00546621">
        <w:instrText xml:space="preserve"> ADDIN ZOTERO_ITEM CSL_CITATION {"citationID":"A3Poa0lM","properties":{"formattedCitation":"(Davidson et al., 2021; Davidson &amp; Dorn, 2018; Jeyasingh &amp; Weider, 2005; Pepi et al., 2018)","plainCitation":"(Davidson et al., 2021; Davidson &amp; Dorn, 2018; Jeyasingh &amp; Weider, 2005; Pepi et al., 2018)","dontUpdate":true,"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qDtGyITR/0iu8ICcV","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RaS6k3oH/pUnt8f9E","issue":"4","issued":{"date-parts":[["2018"]]},"page":"1101-1111","title":"System productivity alters predator sorting of a size-structured mixed prey community","type":"article-journal","volume":"186"}},{"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DA5FEC">
        <w:fldChar w:fldCharType="separate"/>
      </w:r>
      <w:r w:rsidR="00E7111F" w:rsidRPr="00E7111F">
        <w:t>Davidson et al., 2021; Davidson &amp; Dorn, 2018; Jeyasingh &amp; Weider, 2005; Pepi et al., 2018)</w:t>
      </w:r>
      <w:r w:rsidR="00DA5FEC">
        <w:fldChar w:fldCharType="end"/>
      </w:r>
      <w:r w:rsidR="007B5205">
        <w:t>.</w:t>
      </w:r>
      <w:r w:rsidR="00510D48">
        <w:t xml:space="preserve"> </w:t>
      </w:r>
      <w:r w:rsidR="00136266">
        <w:t xml:space="preserve">Tethering snails shortened </w:t>
      </w:r>
      <w:r w:rsidR="00D41402">
        <w:t xml:space="preserve">the length </w:t>
      </w:r>
      <w:r w:rsidR="0002493C">
        <w:t>by which we observed survival (i.e., only daily), but</w:t>
      </w:r>
      <w:r w:rsidR="00131681">
        <w:t xml:space="preserve"> coupled with </w:t>
      </w:r>
      <w:r w:rsidR="002021FF">
        <w:t>the</w:t>
      </w:r>
      <w:r>
        <w:t xml:space="preserve"> population model</w:t>
      </w:r>
      <w:r w:rsidR="002021FF">
        <w:t xml:space="preserve"> </w:t>
      </w:r>
      <w:r>
        <w:t>demonstrat</w:t>
      </w:r>
      <w:r w:rsidR="00852522">
        <w:t>ed that s</w:t>
      </w:r>
      <w:r w:rsidR="00793CF1">
        <w:t xml:space="preserve">easonal </w:t>
      </w:r>
      <w:r w:rsidR="00FE50C7">
        <w:t>variation</w:t>
      </w:r>
      <w:r w:rsidR="00F127CE">
        <w:t xml:space="preserve"> </w:t>
      </w:r>
      <w:r w:rsidR="00180EB8">
        <w:t xml:space="preserve">in </w:t>
      </w:r>
      <w:r w:rsidR="002836F8">
        <w:t>growth</w:t>
      </w:r>
      <w:r w:rsidR="00F127CE">
        <w:t xml:space="preserve"> and survival </w:t>
      </w:r>
      <w:r w:rsidR="00180EB8">
        <w:t>mediated</w:t>
      </w:r>
      <w:r w:rsidR="004225B5">
        <w:t xml:space="preserve"> </w:t>
      </w:r>
      <w:r w:rsidR="006855CE">
        <w:t>recruitment</w:t>
      </w:r>
      <w:r w:rsidR="00F127CE">
        <w:t>.</w:t>
      </w:r>
      <w:r w:rsidR="00712781">
        <w:t xml:space="preserve"> </w:t>
      </w:r>
      <w:r>
        <w:t xml:space="preserve">The model we used (Darby et al. 2015) had no good empirical measures for </w:t>
      </w:r>
      <w:r w:rsidR="00674536">
        <w:t>juvenile</w:t>
      </w:r>
      <w:r>
        <w:t xml:space="preserve"> growth</w:t>
      </w:r>
      <w:r w:rsidR="00392BF0">
        <w:t xml:space="preserve"> so our findings provide more realistic estimates for the Everglades. The</w:t>
      </w:r>
      <w:r w:rsidR="00D05BEF">
        <w:t xml:space="preserve"> dry season</w:t>
      </w:r>
      <w:r w:rsidR="00392BF0">
        <w:t xml:space="preserve"> parameters</w:t>
      </w:r>
      <w:r w:rsidR="00D05BEF">
        <w:t xml:space="preserve"> </w:t>
      </w:r>
      <w:r w:rsidR="00392BF0">
        <w:t xml:space="preserve">were </w:t>
      </w:r>
      <w:r w:rsidR="006C0067">
        <w:t xml:space="preserve">worse than the wet season for </w:t>
      </w:r>
      <w:r w:rsidR="00911C9A">
        <w:t>recruitment</w:t>
      </w:r>
      <w:r w:rsidR="006C3BF0">
        <w:t xml:space="preserve"> which seems counterintuitive because most</w:t>
      </w:r>
      <w:r w:rsidR="00392BF0">
        <w:t xml:space="preserve"> egg-laying</w:t>
      </w:r>
      <w:r w:rsidR="00226743">
        <w:t xml:space="preserve"> occurs during the dry season</w:t>
      </w:r>
      <w:r w:rsidR="00392BF0">
        <w:t xml:space="preserve"> (spring) before the water reaches its annual minimum depth</w:t>
      </w:r>
      <w:r w:rsidR="00B41FC9">
        <w:t xml:space="preserve"> </w:t>
      </w:r>
      <w:r w:rsidR="00B41FC9">
        <w:fldChar w:fldCharType="begin"/>
      </w:r>
      <w:r w:rsidR="008074ED">
        <w:instrText xml:space="preserve"> ADDIN ZOTERO_ITEM CSL_CITATION {"citationID":"wT0rE6Em","properties":{"formattedCitation":"(Barrus et al., 2023)","plainCitation":"(Barrus et al., 2023)","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B41FC9">
        <w:fldChar w:fldCharType="separate"/>
      </w:r>
      <w:r w:rsidR="008074ED" w:rsidRPr="008074ED">
        <w:t>(Barrus et al., 2023)</w:t>
      </w:r>
      <w:r w:rsidR="00B41FC9">
        <w:fldChar w:fldCharType="end"/>
      </w:r>
      <w:r w:rsidR="00226743">
        <w:t xml:space="preserve">. </w:t>
      </w:r>
      <w:r w:rsidR="00B05EC4">
        <w:t xml:space="preserve">This </w:t>
      </w:r>
      <w:r w:rsidR="00392BF0">
        <w:t xml:space="preserve">result </w:t>
      </w:r>
      <w:r w:rsidR="00B05EC4">
        <w:t>suggest</w:t>
      </w:r>
      <w:r w:rsidR="008B2F94">
        <w:t xml:space="preserve">s that improving dry season conditions for survival and growth of juvenile </w:t>
      </w:r>
      <w:r w:rsidR="00714E48">
        <w:t>FAS</w:t>
      </w:r>
      <w:r w:rsidR="008B2F94">
        <w:t xml:space="preserve"> </w:t>
      </w:r>
      <w:r w:rsidR="00392BF0">
        <w:t xml:space="preserve">may </w:t>
      </w:r>
      <w:r w:rsidR="008B2F94">
        <w:t>h</w:t>
      </w:r>
      <w:r w:rsidR="00BF2A67">
        <w:t xml:space="preserve">ave a larger benefit for </w:t>
      </w:r>
      <w:r w:rsidR="00392BF0">
        <w:t>FAS</w:t>
      </w:r>
      <w:r w:rsidR="00BF2A67">
        <w:t xml:space="preserve"> populations than improving wet season conditions.</w:t>
      </w:r>
      <w:r w:rsidR="00392BF0">
        <w:t xml:space="preserve"> Furthermore, the different hydrologic scenarios, affecting reproductive </w:t>
      </w:r>
      <w:r w:rsidR="009E4BD0">
        <w:t xml:space="preserve">conditions, had relatively small effects on the isocline relative to the natural spatial and seasonal variation in the two juvenile parameters. </w:t>
      </w:r>
    </w:p>
    <w:p w14:paraId="57BA91EF" w14:textId="5288D82B" w:rsidR="00004CAC" w:rsidRDefault="00525CE0" w:rsidP="00EA3C28">
      <w:pPr>
        <w:pStyle w:val="NATESTYLE1CommonCollege"/>
        <w:spacing w:line="360" w:lineRule="auto"/>
        <w:ind w:firstLine="720"/>
        <w:jc w:val="both"/>
      </w:pPr>
      <w:r>
        <w:t>In addition to seasonal variation</w:t>
      </w:r>
      <w:r w:rsidR="00C40878">
        <w:t xml:space="preserve"> in predation regimes</w:t>
      </w:r>
      <w:r>
        <w:t xml:space="preserve">, spatial variation in </w:t>
      </w:r>
      <w:r w:rsidR="004966DD">
        <w:t xml:space="preserve">productivity (i.e., TP) </w:t>
      </w:r>
      <w:r w:rsidR="008114AD">
        <w:t>may also</w:t>
      </w:r>
      <w:r>
        <w:t xml:space="preserve"> mediate predator limitation. </w:t>
      </w:r>
      <w:r w:rsidR="00C42B8E">
        <w:t>The</w:t>
      </w:r>
      <w:r w:rsidR="00955E6D">
        <w:t xml:space="preserve"> </w:t>
      </w:r>
      <w:r w:rsidR="00D90675">
        <w:t>E</w:t>
      </w:r>
      <w:r w:rsidR="00955E6D">
        <w:t>verglades</w:t>
      </w:r>
      <w:r w:rsidR="00C42B8E">
        <w:t xml:space="preserve"> is phosphorus limited and</w:t>
      </w:r>
      <w:r w:rsidR="00955E6D">
        <w:t xml:space="preserve"> </w:t>
      </w:r>
      <w:r w:rsidR="003B43BE">
        <w:t xml:space="preserve">periphyton total phosphorus </w:t>
      </w:r>
      <w:r w:rsidR="00BB0A75">
        <w:t>ranges</w:t>
      </w:r>
      <w:r w:rsidR="003B43BE">
        <w:t xml:space="preserve"> between </w:t>
      </w:r>
      <w:r w:rsidR="003B43BE" w:rsidRPr="00524172">
        <w:t>30-1000 µg·g</w:t>
      </w:r>
      <w:r w:rsidR="003B43BE" w:rsidRPr="00E56059">
        <w:rPr>
          <w:vertAlign w:val="superscript"/>
        </w:rPr>
        <w:t>-1</w:t>
      </w:r>
      <w:r w:rsidR="001E1C2C">
        <w:rPr>
          <w:vertAlign w:val="superscript"/>
        </w:rPr>
        <w:t xml:space="preserve"> </w:t>
      </w:r>
      <w:r w:rsidR="008E73B9">
        <w:t>with typical TP concentration between 1</w:t>
      </w:r>
      <w:r w:rsidR="00B754B5">
        <w:t>10</w:t>
      </w:r>
      <w:r w:rsidR="008E73B9">
        <w:t>-400</w:t>
      </w:r>
      <w:r w:rsidR="00311397">
        <w:t xml:space="preserve"> </w:t>
      </w:r>
      <w:r w:rsidR="00311397" w:rsidRPr="00524172">
        <w:t>µg·g</w:t>
      </w:r>
      <w:r w:rsidR="00311397" w:rsidRPr="00E56059">
        <w:rPr>
          <w:vertAlign w:val="superscript"/>
        </w:rPr>
        <w:t>-1</w:t>
      </w:r>
      <w:r w:rsidR="008E73B9">
        <w:t xml:space="preserve"> in the ridge-slough landscape </w:t>
      </w:r>
      <w:r w:rsidR="001E1C2C" w:rsidRPr="001E1C2C">
        <w:t>(</w:t>
      </w:r>
      <w:r w:rsidR="001E1C2C">
        <w:t>Gaiser et al., 2011)</w:t>
      </w:r>
      <w:r w:rsidR="001047AE">
        <w:rPr>
          <w:vertAlign w:val="subscript"/>
        </w:rPr>
        <w:t xml:space="preserve">. </w:t>
      </w:r>
      <w:r w:rsidR="002836F8">
        <w:t>Growth</w:t>
      </w:r>
      <w:r w:rsidR="00EC2AE6">
        <w:t xml:space="preserve"> </w:t>
      </w:r>
      <w:r w:rsidR="00D90675">
        <w:t xml:space="preserve">of juvenile </w:t>
      </w:r>
      <w:r w:rsidR="0069781C">
        <w:t>FAS</w:t>
      </w:r>
      <w:r w:rsidR="00D90675">
        <w:t xml:space="preserve"> depend on TP in the periphyton</w:t>
      </w:r>
      <w:r w:rsidR="00774BE9">
        <w:t xml:space="preserve"> </w:t>
      </w:r>
      <w:r w:rsidR="00774BE9">
        <w:fldChar w:fldCharType="begin"/>
      </w:r>
      <w:r w:rsidR="008074ED">
        <w:instrText xml:space="preserve"> ADDIN ZOTERO_ITEM CSL_CITATION {"citationID":"MQQBshYJ","properties":{"formattedCitation":"(Barrus et al., 2023; Hansen et al., 2022)","plainCitation":"(Barrus et al., 2023; Hansen et al., 2022)","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id":1876,"uris":["http://zotero.org/users/9972654/items/PGW8WIPC"],"itemData":{"id":1876,"type":"article-journal","container-title":"Hydrobiologia","DOI":"10.1007/s10750-022-04923-8","ISSN":"0018-8158, 1573-5117","issue":"14","journalAbbreviation":"Hydrobiologia","language":"en","page":"3161-3173","source":"DOI.org (Crossref)","title":"Flow-mediated growth of an aquatic herbivore","volume":"849","author":[{"family":"Hansen","given":"Chris"},{"family":"Newman","given":"Sue"},{"family":"Saunders","given":"Colin J."},{"family":"Tate-Boldt","given":"Erik K."},{"family":"Dorn","given":"Nathan J."}],"issued":{"date-parts":[["2022",8]]}}}],"schema":"https://github.com/citation-style-language/schema/raw/master/csl-citation.json"} </w:instrText>
      </w:r>
      <w:r w:rsidR="00774BE9">
        <w:fldChar w:fldCharType="separate"/>
      </w:r>
      <w:r w:rsidR="008074ED" w:rsidRPr="008074ED">
        <w:t>(Barrus et al., 2023; Hansen et al., 2022)</w:t>
      </w:r>
      <w:r w:rsidR="00774BE9">
        <w:fldChar w:fldCharType="end"/>
      </w:r>
      <w:r w:rsidR="005E7995">
        <w:t>, and p</w:t>
      </w:r>
      <w:r w:rsidR="006E2521">
        <w:t xml:space="preserve">revious experimental manipulations of phosphorus showed that </w:t>
      </w:r>
      <w:r w:rsidR="00850C06">
        <w:t xml:space="preserve">higher </w:t>
      </w:r>
      <w:r w:rsidR="006E2521">
        <w:t>T</w:t>
      </w:r>
      <w:r w:rsidR="00850C06">
        <w:t>P increased</w:t>
      </w:r>
      <w:r w:rsidR="006E2521">
        <w:t xml:space="preserve"> </w:t>
      </w:r>
      <w:r w:rsidR="002836F8">
        <w:t>growth</w:t>
      </w:r>
      <w:r w:rsidR="006E2521">
        <w:t xml:space="preserve"> </w:t>
      </w:r>
      <w:r w:rsidR="00850C06">
        <w:t>and juvenile a</w:t>
      </w:r>
      <w:r w:rsidR="006E2521">
        <w:t xml:space="preserve">pple </w:t>
      </w:r>
      <w:r w:rsidR="00850C06">
        <w:t>s</w:t>
      </w:r>
      <w:r w:rsidR="006E2521">
        <w:t>nail survival in the presence of</w:t>
      </w:r>
      <w:r w:rsidR="00850C06">
        <w:t xml:space="preserve"> </w:t>
      </w:r>
      <w:r w:rsidR="00F724BD">
        <w:t>gape</w:t>
      </w:r>
      <w:r w:rsidR="00850C06">
        <w:t>-limited</w:t>
      </w:r>
      <w:r w:rsidR="006E2521">
        <w:t xml:space="preserve"> crayfish</w:t>
      </w:r>
      <w:r w:rsidR="00850C06">
        <w:t xml:space="preserve"> </w:t>
      </w:r>
      <w:r w:rsidR="006E2521">
        <w:t>(Davidson &amp; Dorn, 2018)</w:t>
      </w:r>
      <w:r w:rsidR="00C84EE5">
        <w:t xml:space="preserve">. Our </w:t>
      </w:r>
      <w:r w:rsidR="006E2521">
        <w:t>results build on this</w:t>
      </w:r>
      <w:r w:rsidR="00C567F7">
        <w:t xml:space="preserve"> finding</w:t>
      </w:r>
      <w:r w:rsidR="006E2521">
        <w:t xml:space="preserve"> by indicating that TP can mediate the net community</w:t>
      </w:r>
      <w:r w:rsidR="00A13062">
        <w:t xml:space="preserve"> </w:t>
      </w:r>
      <w:r w:rsidR="006E2521">
        <w:t>level effects of predator</w:t>
      </w:r>
      <w:r w:rsidR="00A971A9">
        <w:t>s</w:t>
      </w:r>
      <w:r w:rsidR="006E2521">
        <w:t xml:space="preserve"> on </w:t>
      </w:r>
      <w:r w:rsidR="0013310C">
        <w:t>recruitment</w:t>
      </w:r>
      <w:r w:rsidR="006E558A">
        <w:t xml:space="preserve"> in the field</w:t>
      </w:r>
      <w:r w:rsidR="006E2521">
        <w:t>.</w:t>
      </w:r>
      <w:r w:rsidR="00D316DB">
        <w:t xml:space="preserve"> </w:t>
      </w:r>
      <w:r w:rsidR="003A6EB8">
        <w:t xml:space="preserve">Periphyton total phosphorus levels were highest </w:t>
      </w:r>
      <w:r w:rsidR="00817FA1">
        <w:t xml:space="preserve">at </w:t>
      </w:r>
      <w:r w:rsidR="003A6EB8">
        <w:t>WCA</w:t>
      </w:r>
      <w:r w:rsidR="00C567F7">
        <w:t xml:space="preserve">3A site </w:t>
      </w:r>
      <w:r w:rsidR="003A6EB8">
        <w:t>2</w:t>
      </w:r>
      <w:r w:rsidR="00D41C1E">
        <w:t xml:space="preserve"> </w:t>
      </w:r>
      <w:r w:rsidR="00D41C1E" w:rsidRPr="000011D0">
        <w:t>(Table S</w:t>
      </w:r>
      <w:r w:rsidR="000011D0" w:rsidRPr="000011D0">
        <w:t>3</w:t>
      </w:r>
      <w:r w:rsidR="00D41C1E" w:rsidRPr="000011D0">
        <w:t>)</w:t>
      </w:r>
      <w:r w:rsidR="000929AD" w:rsidRPr="000011D0">
        <w:t>,</w:t>
      </w:r>
      <w:r w:rsidR="000929AD">
        <w:t xml:space="preserve"> </w:t>
      </w:r>
      <w:r w:rsidR="00C567F7">
        <w:t xml:space="preserve">it </w:t>
      </w:r>
      <w:r w:rsidR="000929AD">
        <w:t xml:space="preserve">was the only site </w:t>
      </w:r>
      <w:r w:rsidR="008848FB">
        <w:t xml:space="preserve">to have wet season </w:t>
      </w:r>
      <w:r w:rsidR="002836F8">
        <w:t>growth</w:t>
      </w:r>
      <w:r w:rsidR="008848FB">
        <w:t xml:space="preserve"> and survival </w:t>
      </w:r>
      <w:r w:rsidR="00EC78AC">
        <w:t>that predict</w:t>
      </w:r>
      <w:r w:rsidR="00C567F7">
        <w:t>ed</w:t>
      </w:r>
      <w:r w:rsidR="00EC78AC">
        <w:t xml:space="preserve"> </w:t>
      </w:r>
      <w:r w:rsidR="008C1824">
        <w:t xml:space="preserve">favorable recruitment, </w:t>
      </w:r>
      <w:r w:rsidR="00C567F7">
        <w:t>and when co</w:t>
      </w:r>
      <w:r w:rsidR="00EC78AC">
        <w:t>mbined</w:t>
      </w:r>
      <w:r w:rsidR="00C567F7">
        <w:t xml:space="preserve"> with dry season</w:t>
      </w:r>
      <w:r w:rsidR="00EC78AC">
        <w:t xml:space="preserve"> parameter</w:t>
      </w:r>
      <w:r w:rsidR="00A9127F">
        <w:t>s</w:t>
      </w:r>
      <w:r w:rsidR="00586184">
        <w:t xml:space="preserve"> </w:t>
      </w:r>
      <w:r w:rsidR="00E17848">
        <w:t>WCA3A site 2</w:t>
      </w:r>
      <w:r w:rsidR="00586184">
        <w:t xml:space="preserve"> predicted slowly declining or static populations</w:t>
      </w:r>
      <w:r w:rsidR="00EC78AC">
        <w:t>.</w:t>
      </w:r>
      <w:r w:rsidR="006E2521">
        <w:t xml:space="preserve"> </w:t>
      </w:r>
      <w:r w:rsidR="00901DB9">
        <w:t>From an ecological standpoint the parameters measure</w:t>
      </w:r>
      <w:r w:rsidR="00586184">
        <w:t>d</w:t>
      </w:r>
      <w:r w:rsidR="00901DB9">
        <w:t xml:space="preserve"> in the field across the sites indicated that growth and survival rates did not vary in counteracting fashion and that addresses an important point about spatial covariance of the two factors.</w:t>
      </w:r>
      <w:r w:rsidR="00A9127F">
        <w:t xml:space="preserve"> </w:t>
      </w:r>
      <w:r w:rsidR="008E57B3">
        <w:t>In times and places with</w:t>
      </w:r>
      <w:r w:rsidR="00901DB9">
        <w:t xml:space="preserve"> greater growth, we did not necessarily have higher </w:t>
      </w:r>
      <w:r w:rsidR="00311397">
        <w:t xml:space="preserve">mortality </w:t>
      </w:r>
      <w:r w:rsidR="00901DB9">
        <w:t>counterbalancing the benefit.</w:t>
      </w:r>
      <w:r w:rsidR="00D938DF">
        <w:t xml:space="preserve"> </w:t>
      </w:r>
    </w:p>
    <w:p w14:paraId="2E235F52" w14:textId="27658084" w:rsidR="00D00469" w:rsidRDefault="00324827" w:rsidP="00EA3C28">
      <w:pPr>
        <w:pStyle w:val="NATESTYLE1CommonCollege"/>
        <w:spacing w:line="360" w:lineRule="auto"/>
        <w:ind w:firstLine="720"/>
        <w:jc w:val="both"/>
      </w:pPr>
      <w:r w:rsidRPr="00C12775">
        <w:t>Within the Everglades the</w:t>
      </w:r>
      <w:r w:rsidR="00D00469" w:rsidRPr="00C12775">
        <w:t xml:space="preserve"> current paradigm </w:t>
      </w:r>
      <w:r w:rsidRPr="00C12775">
        <w:t xml:space="preserve">for </w:t>
      </w:r>
      <w:r w:rsidR="00B934E1" w:rsidRPr="00C12775">
        <w:t xml:space="preserve">encouraging </w:t>
      </w:r>
      <w:r w:rsidR="00D00469" w:rsidRPr="00C12775">
        <w:t>population</w:t>
      </w:r>
      <w:r w:rsidR="00B934E1" w:rsidRPr="00C12775">
        <w:t xml:space="preserve"> growth</w:t>
      </w:r>
      <w:r w:rsidR="00D00469" w:rsidRPr="00C12775">
        <w:t xml:space="preserve"> of </w:t>
      </w:r>
      <w:r w:rsidR="00161DCE" w:rsidRPr="00C12775">
        <w:t xml:space="preserve">the </w:t>
      </w:r>
      <w:r w:rsidR="00311397">
        <w:t>FAS</w:t>
      </w:r>
      <w:r w:rsidR="00161DCE" w:rsidRPr="00C12775">
        <w:t xml:space="preserve"> is to make hydrologic conditions more favorable for reproduction</w:t>
      </w:r>
      <w:r w:rsidR="00FE1A94" w:rsidRPr="00C12775">
        <w:t xml:space="preserve"> </w:t>
      </w:r>
      <w:r w:rsidR="00FE1A94" w:rsidRPr="00C12775">
        <w:fldChar w:fldCharType="begin"/>
      </w:r>
      <w:r w:rsidR="00546621">
        <w:instrText xml:space="preserve"> ADDIN ZOTERO_ITEM CSL_CITATION {"citationID":"7zonshCl","properties":{"formattedCitation":"(Darby et al., 2015)","plainCitation":"(Darby et al., 2015)","noteIndex":0},"citationItems":[{"id":"qDtGyITR/vv7biQ6G","uris":["http://www.mendeley.com/documents/?uuid=4b3bcdb2-9cf1-4953-bac5-5a7bf31b077a"],"itemData":{"DOI":"10.1007/s10980-015-0205-5","ISSN":"15729761","abstract":"Context: The Florida Everglades has diminished in size and its existing wetland hydrology has been altered. The endangered snail kite (Rostrhamus sociabilis) has nearly abandoned the Everglades, and its prey, the apple snail (Pomacea paludosa), has declined. Objective: We developed a population model (EverSnail) to understand apple snail response to inter- and intra-annual fluctuations in water depths over the Everglades landscape. EverSnail was developed as a tool to understand how apple snails respond to different hydrologic scenarios. Methods: EverSnail is an age- and size-structured, spatially-explicit landscape model of P. paludosa in the Everglades. Landscape-level inputs are water depth and air temperature. We conducted sensitivity analyses by running EverSnail with ±20 % the baseline value of eight parameters. Results: EverSnail was sensitive to changes in survival and water depth associated with reproduction. The EverSnail population varied with changes and/or differences in depth generally consistent with empirical data; site-specific comparisons to field data proved less reliable. A simulated 3-year wet period resulted in a shift in apple snail distribution, but little change in total abundance over the landscape. In contrast, a simulated 3-year succession of relatively dry years resulted in overall lower snail abundances. Conclusions: Comparisons of model output to empirical data indicate the need for more data to better understand, and eventually parameterize, several aspects of snail ecology in support of EverSnail. A primary value of EverSnail is its capacity to describe the relative response of snail abundance to alternative hydrologic scenarios considered for Everglades water management and restoration.","author":[{"dropping-particle":"","family":"Darby","given":"Philip C.","non-dropping-particle":"","parse-names":false,"suffix":""},{"dropping-particle":"","family":"DeAngelis","given":"Donald L.","non-dropping-particle":"","parse-names":false,"suffix":""},{"dropping-particle":"","family":"Romañach","given":"Stephanie S.","non-dropping-particle":"","parse-names":false,"suffix":""},{"dropping-particle":"","family":"Suir","given":"Kevin","non-dropping-particle":"","parse-names":false,"suffix":""},{"dropping-particle":"","family":"Bridevaux","given":"Joshua","non-dropping-particle":"","parse-names":false,"suffix":""}],"container-title":"Landscape Ecology","id":"qGjOpFIO/jE4Oeq2y","issue":"8","issued":{"date-parts":[["2015"]]},"page":"1497-1510","title":"Modeling apple snail population dynamics on the Everglades landscape","type":"article-journal","volume":"30"}}],"schema":"https://github.com/citation-style-language/schema/raw/master/csl-citation.json"} </w:instrText>
      </w:r>
      <w:r w:rsidR="00FE1A94" w:rsidRPr="00C12775">
        <w:fldChar w:fldCharType="separate"/>
      </w:r>
      <w:r w:rsidR="00FE1A94" w:rsidRPr="00C12775">
        <w:t>(Darby et al., 2015)</w:t>
      </w:r>
      <w:r w:rsidR="00FE1A94" w:rsidRPr="00C12775">
        <w:fldChar w:fldCharType="end"/>
      </w:r>
      <w:r w:rsidRPr="00C12775">
        <w:t xml:space="preserve">, but our </w:t>
      </w:r>
      <w:r w:rsidRPr="00C12775">
        <w:lastRenderedPageBreak/>
        <w:t xml:space="preserve">results indicate that </w:t>
      </w:r>
      <w:r w:rsidR="00B934E1" w:rsidRPr="00C12775">
        <w:t>with</w:t>
      </w:r>
      <w:r w:rsidRPr="00C12775">
        <w:t xml:space="preserve"> the</w:t>
      </w:r>
      <w:r w:rsidR="00ED5429" w:rsidRPr="00C12775">
        <w:t xml:space="preserve"> current</w:t>
      </w:r>
      <w:r w:rsidRPr="00C12775">
        <w:t xml:space="preserve"> levels </w:t>
      </w:r>
      <w:r w:rsidR="00FF0684" w:rsidRPr="00C12775">
        <w:t xml:space="preserve">of </w:t>
      </w:r>
      <w:r w:rsidRPr="00C12775">
        <w:t>predation</w:t>
      </w:r>
      <w:r w:rsidR="00ED5429" w:rsidRPr="00C12775">
        <w:t xml:space="preserve"> and </w:t>
      </w:r>
      <w:r w:rsidR="00B934E1" w:rsidRPr="00C12775">
        <w:t xml:space="preserve">individual </w:t>
      </w:r>
      <w:r w:rsidR="00ED5429" w:rsidRPr="00C12775">
        <w:t>growth,</w:t>
      </w:r>
      <w:r w:rsidRPr="00C12775">
        <w:t xml:space="preserve"> </w:t>
      </w:r>
      <w:r w:rsidR="00FF0684" w:rsidRPr="00C12775">
        <w:t>improving</w:t>
      </w:r>
      <w:r w:rsidRPr="00C12775">
        <w:t xml:space="preserve"> hydrologic conditions</w:t>
      </w:r>
      <w:r w:rsidR="00FF0684" w:rsidRPr="00C12775">
        <w:t xml:space="preserve"> for </w:t>
      </w:r>
      <w:r w:rsidR="004E5E64" w:rsidRPr="00C12775">
        <w:t>reproduction</w:t>
      </w:r>
      <w:r w:rsidR="00A16F94" w:rsidRPr="00C12775">
        <w:t xml:space="preserve"> at</w:t>
      </w:r>
      <w:r w:rsidR="004E5E64" w:rsidRPr="00C12775">
        <w:t xml:space="preserve"> </w:t>
      </w:r>
      <w:r w:rsidR="00FF0684" w:rsidRPr="00C12775">
        <w:t>typical TP conditions in the Everglades</w:t>
      </w:r>
      <w:r w:rsidR="00D4697C" w:rsidRPr="00C12775">
        <w:t xml:space="preserve"> </w:t>
      </w:r>
      <w:r w:rsidR="00752A49" w:rsidRPr="00C12775">
        <w:t xml:space="preserve">can </w:t>
      </w:r>
      <w:r w:rsidR="00D4697C" w:rsidRPr="00C12775">
        <w:t>only maintain</w:t>
      </w:r>
      <w:r w:rsidR="00752A49" w:rsidRPr="00C12775">
        <w:t xml:space="preserve"> the already small</w:t>
      </w:r>
      <w:r w:rsidR="00D4697C" w:rsidRPr="00C12775">
        <w:t xml:space="preserve"> populations </w:t>
      </w:r>
      <w:r w:rsidR="004E5E64" w:rsidRPr="00C12775">
        <w:t xml:space="preserve">of the </w:t>
      </w:r>
      <w:r w:rsidR="00C567F7">
        <w:t>FAS</w:t>
      </w:r>
      <w:r w:rsidR="004E5E64" w:rsidRPr="00C12775">
        <w:t>.</w:t>
      </w:r>
      <w:r w:rsidR="00B934E1" w:rsidRPr="00C12775">
        <w:t xml:space="preserve"> T</w:t>
      </w:r>
      <w:r w:rsidR="006E4B06" w:rsidRPr="00C12775">
        <w:t xml:space="preserve">his conclusion </w:t>
      </w:r>
      <w:r w:rsidR="00B934E1" w:rsidRPr="00C12775">
        <w:t>wa</w:t>
      </w:r>
      <w:r w:rsidR="00E2286E" w:rsidRPr="00C12775">
        <w:t xml:space="preserve">s </w:t>
      </w:r>
      <w:r w:rsidR="00AC0859" w:rsidRPr="00C12775">
        <w:t>strengthened</w:t>
      </w:r>
      <w:r w:rsidR="00E2286E" w:rsidRPr="00C12775">
        <w:t xml:space="preserve"> </w:t>
      </w:r>
      <w:r w:rsidR="005E1B47" w:rsidRPr="00C12775">
        <w:t xml:space="preserve">when we </w:t>
      </w:r>
      <w:r w:rsidR="006E4B06" w:rsidRPr="00C12775">
        <w:t xml:space="preserve">set </w:t>
      </w:r>
      <w:r w:rsidR="005E1B47" w:rsidRPr="00C12775">
        <w:t>water level</w:t>
      </w:r>
      <w:r w:rsidR="006E4B06" w:rsidRPr="00C12775">
        <w:t xml:space="preserve"> and temperature conditions constant to optimize reproductive conditions</w:t>
      </w:r>
      <w:r w:rsidR="00B23173">
        <w:t xml:space="preserve"> and</w:t>
      </w:r>
      <w:r w:rsidR="005E1B47" w:rsidRPr="00C12775">
        <w:t xml:space="preserve"> population growth did not </w:t>
      </w:r>
      <w:r w:rsidR="00E2286E" w:rsidRPr="00C12775">
        <w:t>shift</w:t>
      </w:r>
      <w:r w:rsidR="005E1B47" w:rsidRPr="00C12775">
        <w:t xml:space="preserve"> from</w:t>
      </w:r>
      <w:r w:rsidR="004A2696" w:rsidRPr="00C12775">
        <w:t xml:space="preserve"> replacement</w:t>
      </w:r>
      <w:r w:rsidR="003C1E6F" w:rsidRPr="00C12775">
        <w:t xml:space="preserve"> </w:t>
      </w:r>
      <w:r w:rsidR="004A2696" w:rsidRPr="00C12775">
        <w:t>to</w:t>
      </w:r>
      <w:r w:rsidR="00E2286E" w:rsidRPr="00C12775">
        <w:t xml:space="preserve"> </w:t>
      </w:r>
      <w:r w:rsidR="00E2286E" w:rsidRPr="000011D0">
        <w:t>increasing</w:t>
      </w:r>
      <w:r w:rsidR="00B934E1" w:rsidRPr="000011D0">
        <w:t xml:space="preserve"> </w:t>
      </w:r>
      <w:r w:rsidR="00B23173" w:rsidRPr="000011D0">
        <w:t>(</w:t>
      </w:r>
      <w:r w:rsidR="000011D0">
        <w:t>Figure S5</w:t>
      </w:r>
      <w:r w:rsidR="006E4B06" w:rsidRPr="000011D0">
        <w:t>)</w:t>
      </w:r>
      <w:r w:rsidR="006E4B06" w:rsidRPr="00C12775">
        <w:t>.</w:t>
      </w:r>
      <w:r w:rsidR="00907891" w:rsidRPr="00C12775">
        <w:t xml:space="preserve"> </w:t>
      </w:r>
      <w:r w:rsidR="00B934E1" w:rsidRPr="00C12775">
        <w:t xml:space="preserve">For hydrologic </w:t>
      </w:r>
      <w:r w:rsidR="004367AC" w:rsidRPr="00C12775">
        <w:t xml:space="preserve">variation to turn </w:t>
      </w:r>
      <w:r w:rsidR="00A448F7">
        <w:t>FAS</w:t>
      </w:r>
      <w:r w:rsidR="004367AC" w:rsidRPr="00C12775">
        <w:t xml:space="preserve"> population</w:t>
      </w:r>
      <w:r w:rsidR="00B934E1" w:rsidRPr="00C12775">
        <w:t xml:space="preserve"> growth positive</w:t>
      </w:r>
      <w:r w:rsidR="004367AC" w:rsidRPr="00C12775">
        <w:t>,</w:t>
      </w:r>
      <w:r w:rsidR="00B934E1" w:rsidRPr="00C12775">
        <w:t xml:space="preserve"> either the predation rates would need to be decreased from current levels or </w:t>
      </w:r>
      <w:r w:rsidR="002836F8">
        <w:t>growth</w:t>
      </w:r>
      <w:r w:rsidR="00B934E1" w:rsidRPr="00C12775">
        <w:t xml:space="preserve"> would need to increase in the spring (dry season).</w:t>
      </w:r>
      <w:r w:rsidR="00F34C03" w:rsidRPr="00C12775">
        <w:t xml:space="preserve"> </w:t>
      </w:r>
      <w:r w:rsidR="004367AC" w:rsidRPr="00C12775">
        <w:t xml:space="preserve">We </w:t>
      </w:r>
      <w:r w:rsidR="00BB0020" w:rsidRPr="00C12775">
        <w:t>offer</w:t>
      </w:r>
      <w:r w:rsidR="004367AC" w:rsidRPr="00C12775">
        <w:t xml:space="preserve"> hypotheses</w:t>
      </w:r>
      <w:r w:rsidR="00BB0020" w:rsidRPr="00C12775">
        <w:t xml:space="preserve"> about the current and historica</w:t>
      </w:r>
      <w:r w:rsidR="00344B27" w:rsidRPr="00C12775">
        <w:t xml:space="preserve">l </w:t>
      </w:r>
      <w:r w:rsidR="00BB0020" w:rsidRPr="00C12775">
        <w:t xml:space="preserve">conditions for </w:t>
      </w:r>
      <w:r w:rsidR="00344B27" w:rsidRPr="00C12775">
        <w:t xml:space="preserve">population </w:t>
      </w:r>
      <w:r w:rsidR="00AF35D1" w:rsidRPr="00C12775">
        <w:t xml:space="preserve">of </w:t>
      </w:r>
      <w:r w:rsidR="0089743C">
        <w:t>FAS</w:t>
      </w:r>
      <w:r w:rsidR="00AF35D1" w:rsidRPr="00C12775">
        <w:t xml:space="preserve"> in the Everglades</w:t>
      </w:r>
      <w:r w:rsidR="007D1C1E" w:rsidRPr="00C12775">
        <w:t xml:space="preserve">. </w:t>
      </w:r>
      <w:r w:rsidR="004367AC" w:rsidRPr="00C12775">
        <w:t>First,</w:t>
      </w:r>
      <w:r w:rsidR="00711DDF" w:rsidRPr="00C12775">
        <w:t xml:space="preserve"> t</w:t>
      </w:r>
      <w:r w:rsidR="004367AC" w:rsidRPr="00C12775">
        <w:t xml:space="preserve">he predation rates in the Everglades </w:t>
      </w:r>
      <w:r w:rsidR="00DD49D4" w:rsidRPr="00C12775">
        <w:t>might currently</w:t>
      </w:r>
      <w:r w:rsidR="00682321" w:rsidRPr="00C12775">
        <w:t xml:space="preserve"> be higher than</w:t>
      </w:r>
      <w:r w:rsidR="00255AF2" w:rsidRPr="00C12775">
        <w:t xml:space="preserve"> historical levels </w:t>
      </w:r>
      <w:r w:rsidR="00682321" w:rsidRPr="00C12775">
        <w:t>as a function of</w:t>
      </w:r>
      <w:r w:rsidR="004367AC" w:rsidRPr="00C12775">
        <w:t xml:space="preserve"> </w:t>
      </w:r>
      <w:r w:rsidR="00255AF2" w:rsidRPr="00C12775">
        <w:t xml:space="preserve">non-native </w:t>
      </w:r>
      <w:r w:rsidR="004367AC" w:rsidRPr="00C12775">
        <w:t>fishes</w:t>
      </w:r>
      <w:r w:rsidR="00255AF2" w:rsidRPr="00C12775">
        <w:t xml:space="preserve"> or hydrologic conditions</w:t>
      </w:r>
      <w:r w:rsidR="004367AC" w:rsidRPr="00C12775">
        <w:t xml:space="preserve"> that somehow encourage juvenile predators (e.g., invertebrates) in the sloughs</w:t>
      </w:r>
      <w:r w:rsidR="00255AF2" w:rsidRPr="00C12775">
        <w:t xml:space="preserve">. </w:t>
      </w:r>
      <w:r w:rsidR="00DD49D4" w:rsidRPr="00C12775">
        <w:t>Some</w:t>
      </w:r>
      <w:r w:rsidR="008F5D62" w:rsidRPr="00C12775">
        <w:t xml:space="preserve"> n</w:t>
      </w:r>
      <w:r w:rsidR="00DE2740" w:rsidRPr="00C12775">
        <w:t>on-native</w:t>
      </w:r>
      <w:r w:rsidR="00DD49D4" w:rsidRPr="00C12775">
        <w:t xml:space="preserve"> fishes introduced to the Everglades have been </w:t>
      </w:r>
      <w:r w:rsidR="0089743C">
        <w:t xml:space="preserve">mildly </w:t>
      </w:r>
      <w:r w:rsidR="00A67CA6" w:rsidRPr="00C12775">
        <w:t>molluscivorous</w:t>
      </w:r>
      <w:r w:rsidR="00CD047D" w:rsidRPr="00C12775">
        <w:t xml:space="preserve"> like </w:t>
      </w:r>
      <w:proofErr w:type="spellStart"/>
      <w:r w:rsidR="008C77FC">
        <w:t>m</w:t>
      </w:r>
      <w:r w:rsidR="00CD047D" w:rsidRPr="00C12775">
        <w:t>ayan</w:t>
      </w:r>
      <w:proofErr w:type="spellEnd"/>
      <w:r w:rsidR="00CD047D" w:rsidRPr="00C12775">
        <w:t xml:space="preserve"> </w:t>
      </w:r>
      <w:r w:rsidR="008C77FC">
        <w:t>c</w:t>
      </w:r>
      <w:r w:rsidR="00CD047D" w:rsidRPr="00C12775">
        <w:t xml:space="preserve">ichlids and </w:t>
      </w:r>
      <w:proofErr w:type="spellStart"/>
      <w:r w:rsidR="008C77FC">
        <w:t>a</w:t>
      </w:r>
      <w:r w:rsidR="00CD047D" w:rsidRPr="00C12775">
        <w:t>frican</w:t>
      </w:r>
      <w:proofErr w:type="spellEnd"/>
      <w:r w:rsidR="00CD047D" w:rsidRPr="00C12775">
        <w:t xml:space="preserve"> </w:t>
      </w:r>
      <w:r w:rsidR="008C77FC">
        <w:t>j</w:t>
      </w:r>
      <w:r w:rsidR="00751868" w:rsidRPr="00C12775">
        <w:t>ewelfish</w:t>
      </w:r>
      <w:r w:rsidR="008F5D62" w:rsidRPr="00C12775">
        <w:t xml:space="preserve"> that have invaded</w:t>
      </w:r>
      <w:r w:rsidR="00590489" w:rsidRPr="00C12775">
        <w:t xml:space="preserve"> the Everglades and could have increased predation</w:t>
      </w:r>
      <w:r w:rsidR="00751868" w:rsidRPr="00C12775">
        <w:t>, but our</w:t>
      </w:r>
      <w:r w:rsidR="00BB0020" w:rsidRPr="00C12775">
        <w:t xml:space="preserve"> observation</w:t>
      </w:r>
      <w:r w:rsidR="00751868" w:rsidRPr="00C12775">
        <w:t>s suggest th</w:t>
      </w:r>
      <w:r w:rsidR="00DE2740" w:rsidRPr="00C12775">
        <w:t xml:space="preserve">at native </w:t>
      </w:r>
      <w:r w:rsidR="003E6F1C">
        <w:t xml:space="preserve">predators </w:t>
      </w:r>
      <w:r w:rsidR="00BB0020" w:rsidRPr="00C12775">
        <w:t>(</w:t>
      </w:r>
      <w:r w:rsidR="003E6F1C">
        <w:t xml:space="preserve">e.g., </w:t>
      </w:r>
      <w:r w:rsidR="00D90083">
        <w:t>c</w:t>
      </w:r>
      <w:r w:rsidR="003E6F1C">
        <w:t>rayfish,</w:t>
      </w:r>
      <w:r w:rsidR="00D90083">
        <w:t xml:space="preserve"> g</w:t>
      </w:r>
      <w:r w:rsidR="00DE2740" w:rsidRPr="00C12775">
        <w:t xml:space="preserve">iant </w:t>
      </w:r>
      <w:r w:rsidR="00D90083">
        <w:t>w</w:t>
      </w:r>
      <w:r w:rsidR="00DE2740" w:rsidRPr="00C12775">
        <w:t xml:space="preserve">ater </w:t>
      </w:r>
      <w:r w:rsidR="00D90083">
        <w:t>b</w:t>
      </w:r>
      <w:r w:rsidR="00DE2740" w:rsidRPr="00C12775">
        <w:t>ugs</w:t>
      </w:r>
      <w:r w:rsidR="003E6F1C">
        <w:t xml:space="preserve">, </w:t>
      </w:r>
      <w:r w:rsidR="00D90083">
        <w:t>g</w:t>
      </w:r>
      <w:r w:rsidR="003E6F1C">
        <w:t xml:space="preserve">reater </w:t>
      </w:r>
      <w:r w:rsidR="00D90083">
        <w:t>s</w:t>
      </w:r>
      <w:r w:rsidR="003E6F1C">
        <w:t>irens</w:t>
      </w:r>
      <w:r w:rsidR="00DE2740" w:rsidRPr="00C12775">
        <w:t>)</w:t>
      </w:r>
      <w:r w:rsidR="00BB0020" w:rsidRPr="00C12775">
        <w:t xml:space="preserve"> in LILA seem to be </w:t>
      </w:r>
      <w:r w:rsidR="00DE2740" w:rsidRPr="00C12775">
        <w:t xml:space="preserve">more responsible for </w:t>
      </w:r>
      <w:r w:rsidR="00C95329">
        <w:t>survival patterns</w:t>
      </w:r>
      <w:r w:rsidR="00BB0020" w:rsidRPr="00C12775">
        <w:t xml:space="preserve"> </w:t>
      </w:r>
      <w:r w:rsidR="00DE2740" w:rsidRPr="00C12775">
        <w:t>th</w:t>
      </w:r>
      <w:r w:rsidR="00BB0020" w:rsidRPr="00C12775">
        <w:t>a</w:t>
      </w:r>
      <w:r w:rsidR="000F5CE2" w:rsidRPr="00C12775">
        <w:t>n</w:t>
      </w:r>
      <w:r w:rsidR="00DE2740" w:rsidRPr="00C12775">
        <w:t xml:space="preserve"> non-native species</w:t>
      </w:r>
      <w:r w:rsidR="00600D57">
        <w:t xml:space="preserve"> (</w:t>
      </w:r>
      <w:proofErr w:type="spellStart"/>
      <w:r w:rsidR="00600D57">
        <w:t>e.g</w:t>
      </w:r>
      <w:proofErr w:type="spellEnd"/>
      <w:r w:rsidR="00600D57">
        <w:t xml:space="preserve">, </w:t>
      </w:r>
      <w:proofErr w:type="spellStart"/>
      <w:r w:rsidR="00600D57">
        <w:t>mayan</w:t>
      </w:r>
      <w:proofErr w:type="spellEnd"/>
      <w:r w:rsidR="00600D57">
        <w:t xml:space="preserve"> cichlids)</w:t>
      </w:r>
      <w:r w:rsidR="00DE2740" w:rsidRPr="00C12775">
        <w:t>.</w:t>
      </w:r>
      <w:r w:rsidR="00F05EAE" w:rsidRPr="00C12775">
        <w:t xml:space="preserve"> </w:t>
      </w:r>
      <w:r w:rsidR="00C103D4">
        <w:t xml:space="preserve">One option might be to study controls on giant water bug predation to identify hydrologic conditions reducing their abundances in the dry season. But </w:t>
      </w:r>
      <w:r w:rsidR="00425B12" w:rsidRPr="00C12775">
        <w:t>t</w:t>
      </w:r>
      <w:r w:rsidR="00BB0020" w:rsidRPr="00C12775">
        <w:t xml:space="preserve">he observed predator community </w:t>
      </w:r>
      <w:r w:rsidR="00A74BFA" w:rsidRPr="00C12775">
        <w:t>includes</w:t>
      </w:r>
      <w:r w:rsidR="003A3954" w:rsidRPr="00C12775">
        <w:t xml:space="preserve"> native species existing</w:t>
      </w:r>
      <w:r w:rsidR="00BB0020" w:rsidRPr="00C12775">
        <w:t xml:space="preserve"> across</w:t>
      </w:r>
      <w:r w:rsidR="003A3954" w:rsidRPr="00C12775">
        <w:t xml:space="preserve"> a</w:t>
      </w:r>
      <w:r w:rsidR="00BB0020" w:rsidRPr="00C12775">
        <w:t xml:space="preserve"> </w:t>
      </w:r>
      <w:r w:rsidR="008174A7" w:rsidRPr="00C12775">
        <w:t xml:space="preserve">wide range of the </w:t>
      </w:r>
      <w:r w:rsidR="003A3954" w:rsidRPr="00C12775">
        <w:t>hydroperiod gradient</w:t>
      </w:r>
      <w:r w:rsidR="003B2496" w:rsidRPr="00C12775">
        <w:t xml:space="preserve"> so</w:t>
      </w:r>
      <w:r w:rsidR="004C2937" w:rsidRPr="00C12775">
        <w:t xml:space="preserve"> </w:t>
      </w:r>
      <w:r w:rsidR="00BB0020" w:rsidRPr="00C12775">
        <w:t xml:space="preserve">it </w:t>
      </w:r>
      <w:r w:rsidR="003B2496" w:rsidRPr="00C12775">
        <w:t>remains</w:t>
      </w:r>
      <w:r w:rsidR="00BB0020" w:rsidRPr="00C12775">
        <w:t xml:space="preserve"> unclear how hydrologic variation</w:t>
      </w:r>
      <w:r w:rsidR="003B2496" w:rsidRPr="00C12775">
        <w:t xml:space="preserve"> (</w:t>
      </w:r>
      <w:r w:rsidR="004212B9" w:rsidRPr="00C12775">
        <w:t xml:space="preserve">i.e., </w:t>
      </w:r>
      <w:r w:rsidR="003B2496" w:rsidRPr="00C12775">
        <w:t>floods or</w:t>
      </w:r>
      <w:r w:rsidR="009224D4" w:rsidRPr="00C12775">
        <w:t xml:space="preserve"> droughts</w:t>
      </w:r>
      <w:r w:rsidR="003B2496" w:rsidRPr="00C12775">
        <w:t>)</w:t>
      </w:r>
      <w:r w:rsidR="009224D4" w:rsidRPr="00C12775">
        <w:t xml:space="preserve"> </w:t>
      </w:r>
      <w:r w:rsidR="00BB3E3E">
        <w:t>could</w:t>
      </w:r>
      <w:r w:rsidR="00BB0020" w:rsidRPr="00C12775">
        <w:t xml:space="preserve"> </w:t>
      </w:r>
      <w:r w:rsidR="005D2216">
        <w:t>fundamentally shift</w:t>
      </w:r>
      <w:r w:rsidR="005D2216" w:rsidRPr="00C12775">
        <w:t xml:space="preserve"> </w:t>
      </w:r>
      <w:r w:rsidR="009224D4" w:rsidRPr="00C12775">
        <w:t xml:space="preserve">juvenile </w:t>
      </w:r>
      <w:r w:rsidR="001A2D7B">
        <w:t>survival</w:t>
      </w:r>
      <w:r w:rsidR="003B2496" w:rsidRPr="00C12775">
        <w:t>.</w:t>
      </w:r>
      <w:r w:rsidR="003178A0" w:rsidRPr="00C12775">
        <w:t xml:space="preserve"> </w:t>
      </w:r>
      <w:r w:rsidR="007F3586" w:rsidRPr="00C12775">
        <w:t xml:space="preserve">The relation between the predators and hydro-patterns </w:t>
      </w:r>
      <w:r w:rsidR="005D2216">
        <w:t>may require</w:t>
      </w:r>
      <w:r w:rsidR="00711DDF" w:rsidRPr="00C12775">
        <w:t xml:space="preserve"> more work, but measurements of juvenile </w:t>
      </w:r>
      <w:r w:rsidR="008E55B2">
        <w:t>survival</w:t>
      </w:r>
      <w:r w:rsidR="00711DDF" w:rsidRPr="00C12775">
        <w:t xml:space="preserve"> and </w:t>
      </w:r>
      <w:r w:rsidR="002836F8">
        <w:t>growth</w:t>
      </w:r>
      <w:r w:rsidR="00711DDF" w:rsidRPr="00C12775">
        <w:t xml:space="preserve"> could </w:t>
      </w:r>
      <w:r w:rsidR="007F3586" w:rsidRPr="00C12775">
        <w:t xml:space="preserve">also </w:t>
      </w:r>
      <w:r w:rsidR="00711DDF" w:rsidRPr="00C12775">
        <w:t>be repeated in time and space to measure variation in vital rates</w:t>
      </w:r>
      <w:r w:rsidR="00C16EC7" w:rsidRPr="00C12775">
        <w:t xml:space="preserve">, especially survival, </w:t>
      </w:r>
      <w:r w:rsidR="005D2216">
        <w:t xml:space="preserve">during </w:t>
      </w:r>
      <w:r w:rsidR="008E5601">
        <w:t>windows</w:t>
      </w:r>
      <w:r w:rsidR="00361C5E">
        <w:t xml:space="preserve"> of time that may produce good survival (e.g., depths of 10-15 cm)</w:t>
      </w:r>
      <w:r w:rsidR="001D7DE1" w:rsidRPr="00C12775">
        <w:t>.</w:t>
      </w:r>
      <w:r w:rsidR="00711DDF" w:rsidRPr="00C12775">
        <w:t xml:space="preserve"> </w:t>
      </w:r>
      <w:r w:rsidR="003E1016" w:rsidRPr="00C12775">
        <w:t>If</w:t>
      </w:r>
      <w:r w:rsidR="00A7361D" w:rsidRPr="00C12775">
        <w:t xml:space="preserve"> net community</w:t>
      </w:r>
      <w:r w:rsidR="00B611BD">
        <w:t>-</w:t>
      </w:r>
      <w:r w:rsidR="00A7361D" w:rsidRPr="00C12775">
        <w:t xml:space="preserve">level predation has not changed </w:t>
      </w:r>
      <w:r w:rsidR="004F606F" w:rsidRPr="00C12775">
        <w:t xml:space="preserve">from </w:t>
      </w:r>
      <w:r w:rsidR="0095466E" w:rsidRPr="00C12775">
        <w:t>historical levels</w:t>
      </w:r>
      <w:r w:rsidR="007B12B2" w:rsidRPr="00C12775">
        <w:t>,</w:t>
      </w:r>
      <w:r w:rsidR="0095466E" w:rsidRPr="00C12775">
        <w:t xml:space="preserve"> </w:t>
      </w:r>
      <w:r w:rsidR="00BF3C52" w:rsidRPr="00C12775">
        <w:t xml:space="preserve">then </w:t>
      </w:r>
      <w:r w:rsidR="003E1016" w:rsidRPr="00C12775">
        <w:t xml:space="preserve">current </w:t>
      </w:r>
      <w:r w:rsidR="0095466E" w:rsidRPr="00C12775">
        <w:t xml:space="preserve">hydrologic conditions </w:t>
      </w:r>
      <w:r w:rsidR="00BF3C52" w:rsidRPr="00C12775">
        <w:t xml:space="preserve">could also </w:t>
      </w:r>
      <w:r w:rsidR="00B05A16" w:rsidRPr="00C12775">
        <w:t>be unfavorable for</w:t>
      </w:r>
      <w:r w:rsidR="0095466E" w:rsidRPr="00C12775">
        <w:t xml:space="preserve"> </w:t>
      </w:r>
      <w:r w:rsidR="002836F8">
        <w:t>growth</w:t>
      </w:r>
      <w:r w:rsidR="0095466E" w:rsidRPr="00C12775">
        <w:t xml:space="preserve"> of the </w:t>
      </w:r>
      <w:r w:rsidR="00B611BD">
        <w:t>FAS</w:t>
      </w:r>
      <w:r w:rsidR="00C16EC7" w:rsidRPr="00C12775">
        <w:t xml:space="preserve"> (</w:t>
      </w:r>
      <w:r w:rsidR="00C246A2">
        <w:t>i.e., shifted to the left</w:t>
      </w:r>
      <w:r w:rsidR="003E1016" w:rsidRPr="00C12775">
        <w:t xml:space="preserve"> </w:t>
      </w:r>
      <w:r w:rsidR="00C16EC7" w:rsidRPr="00C12775">
        <w:t>in Fig</w:t>
      </w:r>
      <w:r w:rsidR="00A07B74">
        <w:t>ure 5</w:t>
      </w:r>
      <w:r w:rsidR="00C16EC7" w:rsidRPr="00C12775">
        <w:t>)</w:t>
      </w:r>
      <w:r w:rsidR="00617081" w:rsidRPr="00C12775">
        <w:t>.</w:t>
      </w:r>
      <w:r w:rsidR="00C16EC7" w:rsidRPr="00C12775">
        <w:t xml:space="preserve"> </w:t>
      </w:r>
      <w:r w:rsidR="00617081" w:rsidRPr="00C12775">
        <w:t xml:space="preserve">Indeed, </w:t>
      </w:r>
      <w:r w:rsidR="00FB4A5F" w:rsidRPr="00C12775">
        <w:t xml:space="preserve">recent work </w:t>
      </w:r>
      <w:r w:rsidR="00617081" w:rsidRPr="00C12775">
        <w:t xml:space="preserve">has shown that </w:t>
      </w:r>
      <w:r w:rsidR="00FB4A5F" w:rsidRPr="00C12775">
        <w:t>increasing</w:t>
      </w:r>
      <w:r w:rsidR="001D7DE1" w:rsidRPr="00C12775">
        <w:t xml:space="preserve"> water</w:t>
      </w:r>
      <w:r w:rsidR="00FB4A5F" w:rsidRPr="00C12775">
        <w:t xml:space="preserve"> flow</w:t>
      </w:r>
      <w:r w:rsidR="001D7DE1" w:rsidRPr="00C12775">
        <w:t xml:space="preserve"> velocity</w:t>
      </w:r>
      <w:r w:rsidR="001A2833" w:rsidRPr="00C12775">
        <w:t xml:space="preserve">, </w:t>
      </w:r>
      <w:r w:rsidR="00FB4A5F" w:rsidRPr="00C12775">
        <w:t>increase</w:t>
      </w:r>
      <w:r w:rsidR="001A2833" w:rsidRPr="00C12775">
        <w:t>s</w:t>
      </w:r>
      <w:r w:rsidR="00FB4A5F" w:rsidRPr="00C12775">
        <w:t xml:space="preserve"> </w:t>
      </w:r>
      <w:r w:rsidR="002836F8">
        <w:t>growth</w:t>
      </w:r>
      <w:r w:rsidR="00FB4A5F" w:rsidRPr="00C12775">
        <w:t xml:space="preserve"> of non-native </w:t>
      </w:r>
      <w:proofErr w:type="spellStart"/>
      <w:r w:rsidR="00C91375" w:rsidRPr="00D57D20">
        <w:rPr>
          <w:i/>
          <w:iCs/>
        </w:rPr>
        <w:t>Pomacea</w:t>
      </w:r>
      <w:proofErr w:type="spellEnd"/>
      <w:r w:rsidR="00C91375">
        <w:t xml:space="preserve"> </w:t>
      </w:r>
      <w:r w:rsidR="00FB4A5F" w:rsidRPr="00C12775">
        <w:t>apple snail</w:t>
      </w:r>
      <w:r w:rsidR="00C23BC0" w:rsidRPr="00C12775">
        <w:t>s through changes to microbial food quality</w:t>
      </w:r>
      <w:r w:rsidR="00FB4A5F" w:rsidRPr="00C12775">
        <w:t xml:space="preserve"> </w:t>
      </w:r>
      <w:r w:rsidR="003829D3" w:rsidRPr="00C12775">
        <w:fldChar w:fldCharType="begin"/>
      </w:r>
      <w:r w:rsidR="003829D3" w:rsidRPr="00C12775">
        <w:instrText xml:space="preserve"> ADDIN ZOTERO_ITEM CSL_CITATION {"citationID":"IpfYVAi5","properties":{"formattedCitation":"(Hansen et al., 2022)","plainCitation":"(Hansen et al., 2022)","noteIndex":0},"citationItems":[{"id":1876,"uris":["http://zotero.org/users/9972654/items/PGW8WIPC"],"itemData":{"id":1876,"type":"article-journal","container-title":"Hydrobiologia","DOI":"10.1007/s10750-022-04923-8","ISSN":"0018-8158, 1573-5117","issue":"14","journalAbbreviation":"Hydrobiologia","language":"en","page":"3161-3173","source":"DOI.org (Crossref)","title":"Flow-mediated growth of an aquatic herbivore","volume":"849","author":[{"family":"Hansen","given":"Chris"},{"family":"Newman","given":"Sue"},{"family":"Saunders","given":"Colin J."},{"family":"Tate-Boldt","given":"Erik K."},{"family":"Dorn","given":"Nathan J."}],"issued":{"date-parts":[["2022",8]]}}}],"schema":"https://github.com/citation-style-language/schema/raw/master/csl-citation.json"} </w:instrText>
      </w:r>
      <w:r w:rsidR="003829D3" w:rsidRPr="00C12775">
        <w:fldChar w:fldCharType="separate"/>
      </w:r>
      <w:r w:rsidR="003829D3" w:rsidRPr="00C12775">
        <w:t>(Hansen et al., 2022)</w:t>
      </w:r>
      <w:r w:rsidR="003829D3" w:rsidRPr="00C12775">
        <w:fldChar w:fldCharType="end"/>
      </w:r>
      <w:r w:rsidR="00C23BC0" w:rsidRPr="00C12775">
        <w:t xml:space="preserve">. </w:t>
      </w:r>
      <w:r w:rsidR="00EF0E07" w:rsidRPr="00C12775">
        <w:t>Therefore,</w:t>
      </w:r>
      <w:r w:rsidR="00C23BC0" w:rsidRPr="00C12775">
        <w:t xml:space="preserve"> a</w:t>
      </w:r>
      <w:r w:rsidR="00D66302" w:rsidRPr="00C12775">
        <w:t>n Everglades restored with more discharge might</w:t>
      </w:r>
      <w:r w:rsidR="003E2C71" w:rsidRPr="00C12775">
        <w:t xml:space="preserve"> </w:t>
      </w:r>
      <w:r w:rsidR="00FB4A5F" w:rsidRPr="00C12775">
        <w:t xml:space="preserve">possibly improve </w:t>
      </w:r>
      <w:r w:rsidR="002836F8">
        <w:t>growth</w:t>
      </w:r>
      <w:r w:rsidR="00FB4A5F" w:rsidRPr="00C12775">
        <w:t xml:space="preserve"> of the</w:t>
      </w:r>
      <w:r w:rsidR="00D66302" w:rsidRPr="00C12775">
        <w:t xml:space="preserve"> juvenile</w:t>
      </w:r>
      <w:r w:rsidR="00FB4A5F" w:rsidRPr="00C12775">
        <w:t xml:space="preserve"> </w:t>
      </w:r>
      <w:r w:rsidR="00C91375">
        <w:t>FAS</w:t>
      </w:r>
      <w:r w:rsidR="003E1016" w:rsidRPr="00C12775">
        <w:t>.</w:t>
      </w:r>
    </w:p>
    <w:p w14:paraId="57DC472D" w14:textId="4AAA28FB" w:rsidR="00AC6D9A" w:rsidRPr="00AC6D9A" w:rsidRDefault="00AC6D9A" w:rsidP="00EA3C28">
      <w:pPr>
        <w:pStyle w:val="Heading1"/>
        <w:spacing w:before="0" w:line="360" w:lineRule="auto"/>
        <w:jc w:val="both"/>
      </w:pPr>
      <w:r w:rsidRPr="00AC6D9A">
        <w:t>Conclusion</w:t>
      </w:r>
      <w:r w:rsidR="00E5551E">
        <w:t>s</w:t>
      </w:r>
    </w:p>
    <w:p w14:paraId="3106B9B8" w14:textId="6EEF9CEE" w:rsidR="00C91375" w:rsidRPr="00524172" w:rsidRDefault="000E428B" w:rsidP="00EA3C28">
      <w:pPr>
        <w:pStyle w:val="NATESTYLE1CommonCollege"/>
        <w:spacing w:line="360" w:lineRule="auto"/>
        <w:ind w:firstLine="720"/>
        <w:jc w:val="both"/>
      </w:pPr>
      <w:r>
        <w:t xml:space="preserve">Studies of functional responses and </w:t>
      </w:r>
      <w:r w:rsidR="008F7CA6">
        <w:t xml:space="preserve">environmental variation have developed complex predictions for the strength of </w:t>
      </w:r>
      <w:r w:rsidR="0020405A">
        <w:t>short-term interaction strengths</w:t>
      </w:r>
      <w:r w:rsidR="00934903">
        <w:t xml:space="preserve"> </w:t>
      </w:r>
      <w:r w:rsidR="00934903">
        <w:fldChar w:fldCharType="begin"/>
      </w:r>
      <w:r w:rsidR="00B148B5">
        <w:instrText xml:space="preserve"> ADDIN ZOTERO_ITEM CSL_CITATION {"citationID":"9JDxORzU","properties":{"formattedCitation":"(Davidson et al., 2021; Nunes et al., 2021; Pepi et al., 2018)","plainCitation":"(Davidson et al., 2021; Nunes et al., 2021; Pepi et al., 2018)","dontUpdate":true,"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4,"uris":["http://zotero.org/users/9972654/items/P8QAJHS3"],"itemData":{"id":184,"type":"article-journal","container-title":"Functional Ecology","DOI":"10.1111/1365-2435.13872","ISSN":"0269-8463, 1365-2435","issue":"10","journalAbbreviation":"Functional Ecology","language":"en","page":"2229-2240","source":"DOI.org (Crossref)","title":"Predicting the effects of body size, temperature and diet on animal feeding rates","volume":"35","author":[{"family":"Nunes","given":"Lucas T."},{"family":"Barneche","given":"Diego R."},{"family":"Lastrucci","given":"Naomi S."},{"family":"Fraga","given":"Alana A."},{"family":"Nunes","given":"José A. C. C."},{"family":"Ferreira","given":"Carlos E. L."},{"family":"Floeter","given":"Sergio R."}],"issued":{"date-parts":[["2021",10]]}}},{"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934903">
        <w:fldChar w:fldCharType="separate"/>
      </w:r>
      <w:r w:rsidR="00934903" w:rsidRPr="009F7B89">
        <w:t>(Davidson et al., 2021; Nunes et al., 2021; Pepi et al., 2018)</w:t>
      </w:r>
      <w:r w:rsidR="00934903">
        <w:fldChar w:fldCharType="end"/>
      </w:r>
      <w:r w:rsidR="00B32A8E">
        <w:t xml:space="preserve"> </w:t>
      </w:r>
      <w:r w:rsidR="00513692">
        <w:t>and</w:t>
      </w:r>
      <w:r w:rsidR="006777F5">
        <w:t xml:space="preserve"> have conducted elegant studies in the lab to test the predictions. Our</w:t>
      </w:r>
      <w:r w:rsidR="0020405A">
        <w:t xml:space="preserve"> </w:t>
      </w:r>
      <w:r w:rsidR="0020405A">
        <w:lastRenderedPageBreak/>
        <w:t xml:space="preserve">study was an attempt to </w:t>
      </w:r>
      <w:r w:rsidR="006777F5">
        <w:t xml:space="preserve">empirically </w:t>
      </w:r>
      <w:r w:rsidR="0020405A">
        <w:t xml:space="preserve">bring together </w:t>
      </w:r>
      <w:r w:rsidR="00982F52">
        <w:t>multiple sources of variation (</w:t>
      </w:r>
      <w:r w:rsidR="00873FE9">
        <w:t xml:space="preserve">i.e., </w:t>
      </w:r>
      <w:r w:rsidR="00982F52">
        <w:t>predator assemblage</w:t>
      </w:r>
      <w:r w:rsidR="00873FE9">
        <w:t>s</w:t>
      </w:r>
      <w:r w:rsidR="00982F52">
        <w:t xml:space="preserve">, seasonal growth conditions) in the field to predict the net impact </w:t>
      </w:r>
      <w:r w:rsidR="00873FE9">
        <w:t>of</w:t>
      </w:r>
      <w:r w:rsidR="00B32A8E">
        <w:t xml:space="preserve"> size-mediated </w:t>
      </w:r>
      <w:r w:rsidR="00873FE9">
        <w:t xml:space="preserve">predation on </w:t>
      </w:r>
      <w:r w:rsidR="00FF3ED4">
        <w:t>recruitment and population growth</w:t>
      </w:r>
      <w:r w:rsidR="006777F5">
        <w:t xml:space="preserve"> using a </w:t>
      </w:r>
      <w:r w:rsidR="000676AA">
        <w:t xml:space="preserve">population </w:t>
      </w:r>
      <w:r w:rsidR="006777F5">
        <w:t>model</w:t>
      </w:r>
      <w:r w:rsidR="00982F52">
        <w:t xml:space="preserve">. </w:t>
      </w:r>
      <w:r w:rsidR="00B32A8E">
        <w:t xml:space="preserve">The effects of </w:t>
      </w:r>
      <w:r w:rsidR="00332504">
        <w:t>warmer seasonal</w:t>
      </w:r>
      <w:r w:rsidR="00B32A8E">
        <w:t xml:space="preserve"> conditions </w:t>
      </w:r>
      <w:r w:rsidR="000676AA">
        <w:t>partly</w:t>
      </w:r>
      <w:r w:rsidR="00CC4DBC">
        <w:t xml:space="preserve"> increase</w:t>
      </w:r>
      <w:r w:rsidR="000676AA">
        <w:t>d</w:t>
      </w:r>
      <w:r w:rsidR="00CC4DBC">
        <w:t xml:space="preserve"> per capita</w:t>
      </w:r>
      <w:r w:rsidR="00B200F2">
        <w:t xml:space="preserve"> predation</w:t>
      </w:r>
      <w:r w:rsidR="00CC4DBC">
        <w:t xml:space="preserve"> rates</w:t>
      </w:r>
      <w:r w:rsidR="00B200F2">
        <w:t xml:space="preserve"> </w:t>
      </w:r>
      <w:r w:rsidR="00B200F2">
        <w:fldChar w:fldCharType="begin"/>
      </w:r>
      <w:r w:rsidR="00B148B5">
        <w:instrText xml:space="preserve"> ADDIN ZOTERO_ITEM CSL_CITATION {"citationID":"GJFrYsDH","properties":{"formattedCitation":"(Davidson et al., 2021; Nunes et al., 2021; Pepi et al., 2018)","plainCitation":"(Davidson et al., 2021; Nunes et al., 2021; Pepi et al., 2018)","dontUpdate":true,"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4,"uris":["http://zotero.org/users/9972654/items/P8QAJHS3"],"itemData":{"id":184,"type":"article-journal","container-title":"Functional Ecology","DOI":"10.1111/1365-2435.13872","ISSN":"0269-8463, 1365-2435","issue":"10","journalAbbreviation":"Functional Ecology","language":"en","page":"2229-2240","source":"DOI.org (Crossref)","title":"Predicting the effects of body size, temperature and diet on animal feeding rates","volume":"35","author":[{"family":"Nunes","given":"Lucas T."},{"family":"Barneche","given":"Diego R."},{"family":"Lastrucci","given":"Naomi S."},{"family":"Fraga","given":"Alana A."},{"family":"Nunes","given":"José A. C. C."},{"family":"Ferreira","given":"Carlos E. L."},{"family":"Floeter","given":"Sergio R."}],"issued":{"date-parts":[["2021",10]]}}},{"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B200F2">
        <w:fldChar w:fldCharType="separate"/>
      </w:r>
      <w:r w:rsidR="00B200F2" w:rsidRPr="009F7B89">
        <w:t>(Davidson et al., 2021; Nunes et al., 2021; Pepi et al., 2018)</w:t>
      </w:r>
      <w:r w:rsidR="00B200F2">
        <w:fldChar w:fldCharType="end"/>
      </w:r>
      <w:r w:rsidR="000676AA">
        <w:t>,</w:t>
      </w:r>
      <w:r w:rsidR="007D238F">
        <w:t xml:space="preserve"> but</w:t>
      </w:r>
      <w:r w:rsidR="00CC4DBC">
        <w:t xml:space="preserve"> </w:t>
      </w:r>
      <w:r w:rsidR="00B32A8E">
        <w:t>were counteracted</w:t>
      </w:r>
      <w:r w:rsidR="00332504">
        <w:t xml:space="preserve"> </w:t>
      </w:r>
      <w:r w:rsidR="00B32A8E">
        <w:t xml:space="preserve">by </w:t>
      </w:r>
      <w:r w:rsidR="00040ABA">
        <w:t xml:space="preserve">decreased abundances of </w:t>
      </w:r>
      <w:r w:rsidR="00B32A8E">
        <w:t>predator</w:t>
      </w:r>
      <w:r w:rsidR="00040ABA">
        <w:t>s</w:t>
      </w:r>
      <w:r w:rsidR="00B32A8E">
        <w:t xml:space="preserve"> </w:t>
      </w:r>
      <w:r w:rsidR="00332504">
        <w:t xml:space="preserve">and </w:t>
      </w:r>
      <w:r w:rsidR="00040ABA">
        <w:t xml:space="preserve">faster </w:t>
      </w:r>
      <w:r w:rsidR="00332504">
        <w:t>growth of the prey</w:t>
      </w:r>
      <w:r w:rsidR="00CF087B">
        <w:t>,</w:t>
      </w:r>
      <w:r w:rsidR="00CC4DBC">
        <w:t xml:space="preserve"> </w:t>
      </w:r>
      <w:r w:rsidR="00040ABA">
        <w:t>effectively</w:t>
      </w:r>
      <w:r w:rsidR="00CC4DBC">
        <w:t xml:space="preserve"> reduc</w:t>
      </w:r>
      <w:r w:rsidR="00040ABA">
        <w:t>ing</w:t>
      </w:r>
      <w:r w:rsidR="00CC4DBC">
        <w:t xml:space="preserve"> </w:t>
      </w:r>
      <w:r w:rsidR="00DD1479">
        <w:t xml:space="preserve">size-dependent predation and net </w:t>
      </w:r>
      <w:r w:rsidR="00040ABA">
        <w:t>predator impacts</w:t>
      </w:r>
      <w:r w:rsidR="00CC4DBC">
        <w:t xml:space="preserve">. Nevertheless, the higher </w:t>
      </w:r>
      <w:r w:rsidR="005E3632">
        <w:t>reproduction of</w:t>
      </w:r>
      <w:r w:rsidR="00DD1479">
        <w:t xml:space="preserve"> </w:t>
      </w:r>
      <w:r w:rsidR="00E6587E">
        <w:t xml:space="preserve">prey </w:t>
      </w:r>
      <w:r w:rsidR="00873FE9">
        <w:t>in the spring when growth was slow weighted</w:t>
      </w:r>
      <w:r w:rsidR="00BE3782">
        <w:t xml:space="preserve"> the average parameters to </w:t>
      </w:r>
      <w:r w:rsidR="00873FE9">
        <w:t xml:space="preserve">predict </w:t>
      </w:r>
      <w:r w:rsidR="00BE3782">
        <w:t xml:space="preserve">strong </w:t>
      </w:r>
      <w:r w:rsidR="00873FE9">
        <w:t>predator</w:t>
      </w:r>
      <w:r w:rsidR="00040ABA">
        <w:t xml:space="preserve"> limitation</w:t>
      </w:r>
      <w:r w:rsidR="00873FE9">
        <w:t xml:space="preserve"> over the year</w:t>
      </w:r>
      <w:r w:rsidR="00040ABA">
        <w:t>.</w:t>
      </w:r>
      <w:r w:rsidR="0004341E">
        <w:t xml:space="preserve"> We encourage other researchers</w:t>
      </w:r>
      <w:r w:rsidR="00E6587E">
        <w:t xml:space="preserve"> working on predator limitation</w:t>
      </w:r>
      <w:r w:rsidR="00F370AB">
        <w:t>, either</w:t>
      </w:r>
      <w:r w:rsidR="0004341E">
        <w:t xml:space="preserve"> </w:t>
      </w:r>
      <w:r w:rsidR="00F41654">
        <w:t xml:space="preserve">of </w:t>
      </w:r>
      <w:r w:rsidR="00F370AB">
        <w:t xml:space="preserve">pests or species of conservation/management interest, </w:t>
      </w:r>
      <w:r w:rsidR="0004341E">
        <w:t>to consider</w:t>
      </w:r>
      <w:r w:rsidR="00873FE9">
        <w:t xml:space="preserve"> using</w:t>
      </w:r>
      <w:r w:rsidR="0004341E">
        <w:t xml:space="preserve"> size-structured models </w:t>
      </w:r>
      <w:r w:rsidR="00873FE9">
        <w:t>and field parameter estimates (</w:t>
      </w:r>
      <w:r w:rsidR="00E6587E">
        <w:t>see also</w:t>
      </w:r>
      <w:r w:rsidR="00873FE9">
        <w:t xml:space="preserve"> Chockley et al. 2008) to scale</w:t>
      </w:r>
      <w:r w:rsidR="00E6587E">
        <w:t>-</w:t>
      </w:r>
      <w:r w:rsidR="00873FE9">
        <w:t xml:space="preserve">up their predator-prey work and study the net effects of predators on prey population </w:t>
      </w:r>
      <w:r w:rsidR="00D42A17">
        <w:t>growth</w:t>
      </w:r>
      <w:r w:rsidR="00873FE9">
        <w:t>.</w:t>
      </w:r>
    </w:p>
    <w:bookmarkEnd w:id="550"/>
    <w:p w14:paraId="3B536BF2" w14:textId="1B00E6D7" w:rsidR="00AE42E6" w:rsidRPr="00FB48BB" w:rsidRDefault="00C6515F" w:rsidP="00EA3C28">
      <w:pPr>
        <w:pStyle w:val="Heading1"/>
        <w:spacing w:before="0" w:line="360" w:lineRule="auto"/>
        <w:jc w:val="both"/>
        <w:rPr>
          <w:rFonts w:cs="Times New Roman"/>
          <w:szCs w:val="24"/>
        </w:rPr>
      </w:pPr>
      <w:r w:rsidRPr="00FB48BB">
        <w:rPr>
          <w:rFonts w:cs="Times New Roman"/>
          <w:szCs w:val="24"/>
        </w:rPr>
        <w:t>References</w:t>
      </w:r>
    </w:p>
    <w:p w14:paraId="2D132375" w14:textId="77777777" w:rsidR="006C0053" w:rsidRPr="006C0053" w:rsidRDefault="00F92F46" w:rsidP="00EA3C28">
      <w:pPr>
        <w:pStyle w:val="Bibliography"/>
        <w:jc w:val="both"/>
        <w:rPr>
          <w:rFonts w:cs="Times New Roman"/>
        </w:rPr>
      </w:pPr>
      <w:r w:rsidRPr="00C22A40">
        <w:fldChar w:fldCharType="begin"/>
      </w:r>
      <w:r w:rsidR="00FE7CED">
        <w:instrText xml:space="preserve"> ADDIN ZOTERO_BIBL {"uncited":[],"omitted":[],"custom":[]} CSL_BIBLIOGRAPHY </w:instrText>
      </w:r>
      <w:r w:rsidRPr="00C22A40">
        <w:fldChar w:fldCharType="separate"/>
      </w:r>
      <w:r w:rsidR="006C0053" w:rsidRPr="006C0053">
        <w:rPr>
          <w:rFonts w:cs="Times New Roman"/>
        </w:rPr>
        <w:t xml:space="preserve">Anderson, D. R. (2008). </w:t>
      </w:r>
      <w:r w:rsidR="006C0053" w:rsidRPr="006C0053">
        <w:rPr>
          <w:rFonts w:cs="Times New Roman"/>
          <w:i/>
          <w:iCs/>
        </w:rPr>
        <w:t>Model based inference in the life sciences: A primer on evidence</w:t>
      </w:r>
      <w:r w:rsidR="006C0053" w:rsidRPr="006C0053">
        <w:rPr>
          <w:rFonts w:cs="Times New Roman"/>
        </w:rPr>
        <w:t>. Springer, NY. https://doi.org/10.1007/978-0-387-74075-1</w:t>
      </w:r>
    </w:p>
    <w:p w14:paraId="52441080" w14:textId="77777777" w:rsidR="006C0053" w:rsidRPr="006C0053" w:rsidRDefault="006C0053" w:rsidP="00EA3C28">
      <w:pPr>
        <w:pStyle w:val="Bibliography"/>
        <w:jc w:val="both"/>
        <w:rPr>
          <w:rFonts w:cs="Times New Roman"/>
        </w:rPr>
      </w:pPr>
      <w:r w:rsidRPr="006C0053">
        <w:rPr>
          <w:rFonts w:cs="Times New Roman"/>
        </w:rPr>
        <w:t xml:space="preserve">Baker, R., &amp; Waltham, N. (2020). Tethering mobile aquatic organisms to measure predation: A renewed call for caution. </w:t>
      </w:r>
      <w:r w:rsidRPr="006C0053">
        <w:rPr>
          <w:rFonts w:cs="Times New Roman"/>
          <w:i/>
          <w:iCs/>
        </w:rPr>
        <w:t>Journal of Experimental Marine Biology and Ecology</w:t>
      </w:r>
      <w:r w:rsidRPr="006C0053">
        <w:rPr>
          <w:rFonts w:cs="Times New Roman"/>
        </w:rPr>
        <w:t xml:space="preserve">, </w:t>
      </w:r>
      <w:r w:rsidRPr="006C0053">
        <w:rPr>
          <w:rFonts w:cs="Times New Roman"/>
          <w:i/>
          <w:iCs/>
        </w:rPr>
        <w:t>523</w:t>
      </w:r>
      <w:r w:rsidRPr="006C0053">
        <w:rPr>
          <w:rFonts w:cs="Times New Roman"/>
        </w:rPr>
        <w:t>, 1–7.</w:t>
      </w:r>
    </w:p>
    <w:p w14:paraId="1839E5E7" w14:textId="77777777" w:rsidR="006C0053" w:rsidRPr="006C0053" w:rsidRDefault="006C0053" w:rsidP="00EA3C28">
      <w:pPr>
        <w:pStyle w:val="Bibliography"/>
        <w:jc w:val="both"/>
        <w:rPr>
          <w:rFonts w:cs="Times New Roman"/>
        </w:rPr>
      </w:pPr>
      <w:r w:rsidRPr="006C0053">
        <w:rPr>
          <w:rFonts w:cs="Times New Roman"/>
        </w:rPr>
        <w:t>Barrus, N. T., Drumheller, D., Cook, M. I., &amp; Dorn, N. J. (2023). Life history responses of two co-occurring congeneric Apple Snails (</w:t>
      </w:r>
      <w:r w:rsidRPr="000008F4">
        <w:rPr>
          <w:rFonts w:cs="Times New Roman"/>
          <w:i/>
          <w:iCs/>
        </w:rPr>
        <w:t>Pomacea maculata</w:t>
      </w:r>
      <w:r w:rsidRPr="006C0053">
        <w:rPr>
          <w:rFonts w:cs="Times New Roman"/>
        </w:rPr>
        <w:t xml:space="preserve"> and</w:t>
      </w:r>
      <w:r w:rsidRPr="000008F4">
        <w:rPr>
          <w:rFonts w:cs="Times New Roman"/>
          <w:i/>
          <w:iCs/>
        </w:rPr>
        <w:t xml:space="preserve"> P. paludosa</w:t>
      </w:r>
      <w:r w:rsidRPr="006C0053">
        <w:rPr>
          <w:rFonts w:cs="Times New Roman"/>
        </w:rPr>
        <w:t xml:space="preserve">) to variation in water depth and metaphyton total phosphorus. </w:t>
      </w:r>
      <w:r w:rsidRPr="006C0053">
        <w:rPr>
          <w:rFonts w:cs="Times New Roman"/>
          <w:i/>
          <w:iCs/>
        </w:rPr>
        <w:t>Hydrobiologia</w:t>
      </w:r>
      <w:r w:rsidRPr="006C0053">
        <w:rPr>
          <w:rFonts w:cs="Times New Roman"/>
        </w:rPr>
        <w:t xml:space="preserve">, </w:t>
      </w:r>
      <w:r w:rsidRPr="006C0053">
        <w:rPr>
          <w:rFonts w:cs="Times New Roman"/>
          <w:i/>
          <w:iCs/>
        </w:rPr>
        <w:t>850</w:t>
      </w:r>
      <w:r w:rsidRPr="006C0053">
        <w:rPr>
          <w:rFonts w:cs="Times New Roman"/>
        </w:rPr>
        <w:t>(4), 841–860. https://doi.org/10.1007/s10750-022-05128-9</w:t>
      </w:r>
    </w:p>
    <w:p w14:paraId="00359BE0" w14:textId="77777777" w:rsidR="006C0053" w:rsidRPr="006C0053" w:rsidRDefault="006C0053" w:rsidP="00EA3C28">
      <w:pPr>
        <w:pStyle w:val="Bibliography"/>
        <w:jc w:val="both"/>
        <w:rPr>
          <w:rFonts w:cs="Times New Roman"/>
        </w:rPr>
      </w:pPr>
      <w:r w:rsidRPr="006C0053">
        <w:rPr>
          <w:rFonts w:cs="Times New Roman"/>
        </w:rPr>
        <w:t xml:space="preserve">Brown, C., Oppon, K. J., &amp; Cahill, J. F. (2019). Species‐specific size vulnerabilities in a competitive arena: Nutrient heterogeneity and soil fertility alter plant competitive size asymmetries. </w:t>
      </w:r>
      <w:r w:rsidRPr="006C0053">
        <w:rPr>
          <w:rFonts w:cs="Times New Roman"/>
          <w:i/>
          <w:iCs/>
        </w:rPr>
        <w:t>Functional Ecology</w:t>
      </w:r>
      <w:r w:rsidRPr="006C0053">
        <w:rPr>
          <w:rFonts w:cs="Times New Roman"/>
        </w:rPr>
        <w:t xml:space="preserve">, </w:t>
      </w:r>
      <w:r w:rsidRPr="006C0053">
        <w:rPr>
          <w:rFonts w:cs="Times New Roman"/>
          <w:i/>
          <w:iCs/>
        </w:rPr>
        <w:t>33</w:t>
      </w:r>
      <w:r w:rsidRPr="006C0053">
        <w:rPr>
          <w:rFonts w:cs="Times New Roman"/>
        </w:rPr>
        <w:t>(8), 1491–1503. https://doi.org/10.1111/1365-2435.13340</w:t>
      </w:r>
    </w:p>
    <w:p w14:paraId="23A98265" w14:textId="77777777" w:rsidR="006C0053" w:rsidRPr="006C0053" w:rsidRDefault="006C0053" w:rsidP="00EA3C28">
      <w:pPr>
        <w:pStyle w:val="Bibliography"/>
        <w:jc w:val="both"/>
        <w:rPr>
          <w:rFonts w:cs="Times New Roman"/>
        </w:rPr>
      </w:pPr>
      <w:r w:rsidRPr="006C0053">
        <w:rPr>
          <w:rFonts w:cs="Times New Roman"/>
        </w:rPr>
        <w:lastRenderedPageBreak/>
        <w:t xml:space="preserve">Cattau, C. E., Darby, P. C., Fletcher, R. J., &amp; Kitchens, W. M. (2014). Reproductive responses of the endangered snail kite to variations in prey density. </w:t>
      </w:r>
      <w:r w:rsidRPr="006C0053">
        <w:rPr>
          <w:rFonts w:cs="Times New Roman"/>
          <w:i/>
          <w:iCs/>
        </w:rPr>
        <w:t>Journal of Wildlife Management</w:t>
      </w:r>
      <w:r w:rsidRPr="006C0053">
        <w:rPr>
          <w:rFonts w:cs="Times New Roman"/>
        </w:rPr>
        <w:t xml:space="preserve">, </w:t>
      </w:r>
      <w:r w:rsidRPr="006C0053">
        <w:rPr>
          <w:rFonts w:cs="Times New Roman"/>
          <w:i/>
          <w:iCs/>
        </w:rPr>
        <w:t>78</w:t>
      </w:r>
      <w:r w:rsidRPr="006C0053">
        <w:rPr>
          <w:rFonts w:cs="Times New Roman"/>
        </w:rPr>
        <w:t>(4), 620–631. https://doi.org/10.1002/jwmg.706</w:t>
      </w:r>
    </w:p>
    <w:p w14:paraId="38FC2201" w14:textId="77777777" w:rsidR="006C0053" w:rsidRPr="006C0053" w:rsidRDefault="006C0053" w:rsidP="00EA3C28">
      <w:pPr>
        <w:pStyle w:val="Bibliography"/>
        <w:jc w:val="both"/>
        <w:rPr>
          <w:rFonts w:cs="Times New Roman"/>
        </w:rPr>
      </w:pPr>
      <w:r w:rsidRPr="006C0053">
        <w:rPr>
          <w:rFonts w:cs="Times New Roman"/>
        </w:rPr>
        <w:t xml:space="preserve">Cattau, C. E., Fletcher, R. J., Reichert, B. E., &amp; Kitchens, W. M. (2016). Counteracting effects of a non‐native prey on the demography of a native predator culminate in positive population growth. </w:t>
      </w:r>
      <w:r w:rsidRPr="006C0053">
        <w:rPr>
          <w:rFonts w:cs="Times New Roman"/>
          <w:i/>
          <w:iCs/>
        </w:rPr>
        <w:t>Ecological Applications</w:t>
      </w:r>
      <w:r w:rsidRPr="006C0053">
        <w:rPr>
          <w:rFonts w:cs="Times New Roman"/>
        </w:rPr>
        <w:t xml:space="preserve">, </w:t>
      </w:r>
      <w:r w:rsidRPr="006C0053">
        <w:rPr>
          <w:rFonts w:cs="Times New Roman"/>
          <w:i/>
          <w:iCs/>
        </w:rPr>
        <w:t>26</w:t>
      </w:r>
      <w:r w:rsidRPr="006C0053">
        <w:rPr>
          <w:rFonts w:cs="Times New Roman"/>
        </w:rPr>
        <w:t>(7), 1952–1968. https://doi.org/10.1890/15-1020.1</w:t>
      </w:r>
    </w:p>
    <w:p w14:paraId="3BB142E6" w14:textId="77777777" w:rsidR="006C0053" w:rsidRPr="006C0053" w:rsidRDefault="006C0053" w:rsidP="00EA3C28">
      <w:pPr>
        <w:pStyle w:val="Bibliography"/>
        <w:jc w:val="both"/>
        <w:rPr>
          <w:rFonts w:cs="Times New Roman"/>
        </w:rPr>
      </w:pPr>
      <w:r w:rsidRPr="006C0053">
        <w:rPr>
          <w:rFonts w:cs="Times New Roman"/>
        </w:rPr>
        <w:t xml:space="preserve">Chockley, B., St. Mary, C., &amp; Osenberg, C. (2008). Population sinks in the Upper Florida Keys: The importance of demographic variation in population dynamics of the marine shrimp Stenopus hispidus. </w:t>
      </w:r>
      <w:r w:rsidRPr="006C0053">
        <w:rPr>
          <w:rFonts w:cs="Times New Roman"/>
          <w:i/>
          <w:iCs/>
        </w:rPr>
        <w:t>Marine Ecology Progress Series</w:t>
      </w:r>
      <w:r w:rsidRPr="006C0053">
        <w:rPr>
          <w:rFonts w:cs="Times New Roman"/>
        </w:rPr>
        <w:t xml:space="preserve">, </w:t>
      </w:r>
      <w:r w:rsidRPr="006C0053">
        <w:rPr>
          <w:rFonts w:cs="Times New Roman"/>
          <w:i/>
          <w:iCs/>
        </w:rPr>
        <w:t>360</w:t>
      </w:r>
      <w:r w:rsidRPr="006C0053">
        <w:rPr>
          <w:rFonts w:cs="Times New Roman"/>
        </w:rPr>
        <w:t>, 135–145. https://doi.org/10.3354/meps07404</w:t>
      </w:r>
    </w:p>
    <w:p w14:paraId="727E687E" w14:textId="3C287FB9" w:rsidR="007532FC" w:rsidRDefault="007532FC" w:rsidP="00EA3C28">
      <w:pPr>
        <w:pStyle w:val="Bibliography"/>
        <w:jc w:val="both"/>
        <w:rPr>
          <w:ins w:id="551" w:author="Nathan Dorn" w:date="2024-06-12T15:59:00Z" w16du:dateUtc="2024-06-12T19:59:00Z"/>
          <w:rFonts w:cs="Times New Roman"/>
        </w:rPr>
      </w:pPr>
      <w:ins w:id="552" w:author="Nathan Dorn" w:date="2024-06-12T15:59:00Z" w16du:dateUtc="2024-06-12T19:59:00Z">
        <w:r>
          <w:rPr>
            <w:rFonts w:cs="Times New Roman"/>
          </w:rPr>
          <w:t xml:space="preserve">Craig, J. K., B. J. Burke, L. B. Crowder, </w:t>
        </w:r>
      </w:ins>
      <w:ins w:id="553" w:author="Nathan Dorn" w:date="2024-06-12T16:00:00Z" w16du:dateUtc="2024-06-12T20:00:00Z">
        <w:r>
          <w:rPr>
            <w:rFonts w:cs="Times New Roman"/>
          </w:rPr>
          <w:t xml:space="preserve">&amp; J. A. Rice. </w:t>
        </w:r>
        <w:r w:rsidR="00AD2225">
          <w:rPr>
            <w:rFonts w:cs="Times New Roman"/>
          </w:rPr>
          <w:t>2006. Prey growth and size-dependent predation in juvenile estuarine fishes: experimental and model analyses. Ecology 87: 2366-2377.</w:t>
        </w:r>
      </w:ins>
    </w:p>
    <w:p w14:paraId="1A6056C9" w14:textId="0A40C97D" w:rsidR="006C0053" w:rsidRPr="006C0053" w:rsidRDefault="006C0053" w:rsidP="00EA3C28">
      <w:pPr>
        <w:pStyle w:val="Bibliography"/>
        <w:jc w:val="both"/>
        <w:rPr>
          <w:rFonts w:cs="Times New Roman"/>
        </w:rPr>
      </w:pPr>
      <w:r w:rsidRPr="006C0053">
        <w:rPr>
          <w:rFonts w:cs="Times New Roman"/>
        </w:rPr>
        <w:t xml:space="preserve">Cuthbert, R. N., Wasserman, R. J., Dalu, T., Kaiser, H., Weyl, O. L. F., Dick, J. T. A., Sentis, A., McCoy, M. W., &amp; Alexander, M. E. (2020). Influence of intra‐ and interspecific variation in predator–prey body size ratios on trophic interaction strengths. </w:t>
      </w:r>
      <w:r w:rsidRPr="006C0053">
        <w:rPr>
          <w:rFonts w:cs="Times New Roman"/>
          <w:i/>
          <w:iCs/>
        </w:rPr>
        <w:t>Ecology and Evolution</w:t>
      </w:r>
      <w:r w:rsidRPr="006C0053">
        <w:rPr>
          <w:rFonts w:cs="Times New Roman"/>
        </w:rPr>
        <w:t xml:space="preserve">, </w:t>
      </w:r>
      <w:r w:rsidRPr="006C0053">
        <w:rPr>
          <w:rFonts w:cs="Times New Roman"/>
          <w:i/>
          <w:iCs/>
        </w:rPr>
        <w:t>10</w:t>
      </w:r>
      <w:r w:rsidRPr="006C0053">
        <w:rPr>
          <w:rFonts w:cs="Times New Roman"/>
        </w:rPr>
        <w:t>(12), 5946–5962. https://doi.org/10.1002/ece3.6332</w:t>
      </w:r>
    </w:p>
    <w:p w14:paraId="7CEE1FB4" w14:textId="77777777" w:rsidR="006C0053" w:rsidRPr="006C0053" w:rsidRDefault="006C0053" w:rsidP="00EA3C28">
      <w:pPr>
        <w:pStyle w:val="Bibliography"/>
        <w:jc w:val="both"/>
        <w:rPr>
          <w:rFonts w:cs="Times New Roman"/>
        </w:rPr>
      </w:pPr>
      <w:r w:rsidRPr="006C0053">
        <w:rPr>
          <w:rFonts w:cs="Times New Roman"/>
        </w:rPr>
        <w:t xml:space="preserve">Dalrymple, G. H. (1977). Intraspecific Variation in the Cranial Feeding Mechanism of Turtles of the Genus </w:t>
      </w:r>
      <w:r w:rsidRPr="001F1521">
        <w:rPr>
          <w:rFonts w:cs="Times New Roman"/>
          <w:i/>
          <w:iCs/>
        </w:rPr>
        <w:t xml:space="preserve">Trionyx </w:t>
      </w:r>
      <w:r w:rsidRPr="006C0053">
        <w:rPr>
          <w:rFonts w:cs="Times New Roman"/>
        </w:rPr>
        <w:t xml:space="preserve">( Reptilia , Testudines , Trionychidae ). </w:t>
      </w:r>
      <w:r w:rsidRPr="006C0053">
        <w:rPr>
          <w:rFonts w:cs="Times New Roman"/>
          <w:i/>
          <w:iCs/>
        </w:rPr>
        <w:t>Journal of Herpetology</w:t>
      </w:r>
      <w:r w:rsidRPr="006C0053">
        <w:rPr>
          <w:rFonts w:cs="Times New Roman"/>
        </w:rPr>
        <w:t xml:space="preserve">, </w:t>
      </w:r>
      <w:r w:rsidRPr="006C0053">
        <w:rPr>
          <w:rFonts w:cs="Times New Roman"/>
          <w:i/>
          <w:iCs/>
        </w:rPr>
        <w:t>11</w:t>
      </w:r>
      <w:r w:rsidRPr="006C0053">
        <w:rPr>
          <w:rFonts w:cs="Times New Roman"/>
        </w:rPr>
        <w:t>(3), 255–285.</w:t>
      </w:r>
    </w:p>
    <w:p w14:paraId="56432F8E" w14:textId="77777777" w:rsidR="006C0053" w:rsidRPr="006C0053" w:rsidRDefault="006C0053" w:rsidP="00EA3C28">
      <w:pPr>
        <w:pStyle w:val="Bibliography"/>
        <w:jc w:val="both"/>
        <w:rPr>
          <w:rFonts w:cs="Times New Roman"/>
        </w:rPr>
      </w:pPr>
      <w:r w:rsidRPr="006C0053">
        <w:rPr>
          <w:rFonts w:cs="Times New Roman"/>
        </w:rPr>
        <w:t xml:space="preserve">Darby, P. C., DeAngelis, D. L., Romañach, S. S., Suir, K., &amp; Bridevaux, J. (2015). Modeling apple snail population dynamics on the Everglades landscape. </w:t>
      </w:r>
      <w:r w:rsidRPr="006C0053">
        <w:rPr>
          <w:rFonts w:cs="Times New Roman"/>
          <w:i/>
          <w:iCs/>
        </w:rPr>
        <w:t>Landscape Ecology</w:t>
      </w:r>
      <w:r w:rsidRPr="006C0053">
        <w:rPr>
          <w:rFonts w:cs="Times New Roman"/>
        </w:rPr>
        <w:t xml:space="preserve">, </w:t>
      </w:r>
      <w:r w:rsidRPr="006C0053">
        <w:rPr>
          <w:rFonts w:cs="Times New Roman"/>
          <w:i/>
          <w:iCs/>
        </w:rPr>
        <w:t>30</w:t>
      </w:r>
      <w:r w:rsidRPr="006C0053">
        <w:rPr>
          <w:rFonts w:cs="Times New Roman"/>
        </w:rPr>
        <w:t>(8), 1497–1510. https://doi.org/10.1007/s10980-015-0205-5</w:t>
      </w:r>
    </w:p>
    <w:p w14:paraId="6A843B77" w14:textId="77777777" w:rsidR="006C0053" w:rsidRPr="006C0053" w:rsidRDefault="006C0053" w:rsidP="00EA3C28">
      <w:pPr>
        <w:pStyle w:val="Bibliography"/>
        <w:jc w:val="both"/>
        <w:rPr>
          <w:rFonts w:cs="Times New Roman"/>
        </w:rPr>
      </w:pPr>
      <w:r w:rsidRPr="006C0053">
        <w:rPr>
          <w:rFonts w:cs="Times New Roman"/>
        </w:rPr>
        <w:lastRenderedPageBreak/>
        <w:t xml:space="preserve">Davidson, A. T., &amp; Dorn, N. J. (2018). System productivity alters predator sorting of a size-structured mixed prey community. </w:t>
      </w:r>
      <w:r w:rsidRPr="006C0053">
        <w:rPr>
          <w:rFonts w:cs="Times New Roman"/>
          <w:i/>
          <w:iCs/>
        </w:rPr>
        <w:t>Oecologia</w:t>
      </w:r>
      <w:r w:rsidRPr="006C0053">
        <w:rPr>
          <w:rFonts w:cs="Times New Roman"/>
        </w:rPr>
        <w:t xml:space="preserve">, </w:t>
      </w:r>
      <w:r w:rsidRPr="006C0053">
        <w:rPr>
          <w:rFonts w:cs="Times New Roman"/>
          <w:i/>
          <w:iCs/>
        </w:rPr>
        <w:t>186</w:t>
      </w:r>
      <w:r w:rsidRPr="006C0053">
        <w:rPr>
          <w:rFonts w:cs="Times New Roman"/>
        </w:rPr>
        <w:t>(4), 1101–1111. https://doi.org/10.1007/s00442-018-4099-1</w:t>
      </w:r>
    </w:p>
    <w:p w14:paraId="6DEA3F1C" w14:textId="77777777" w:rsidR="006C0053" w:rsidRDefault="006C0053" w:rsidP="00EA3C28">
      <w:pPr>
        <w:pStyle w:val="Bibliography"/>
        <w:jc w:val="both"/>
        <w:rPr>
          <w:ins w:id="554" w:author="Nathan Dorn" w:date="2024-06-12T16:01:00Z" w16du:dateUtc="2024-06-12T20:01:00Z"/>
          <w:rFonts w:cs="Times New Roman"/>
        </w:rPr>
      </w:pPr>
      <w:r w:rsidRPr="006C0053">
        <w:rPr>
          <w:rFonts w:cs="Times New Roman"/>
        </w:rPr>
        <w:t xml:space="preserve">Davidson, A. T., Hamman, E. A., McCoy, M. W., &amp; Vonesh, J. R. (2021). Asymmetrical effects of temperature on stage‐structured predator–prey interactions. </w:t>
      </w:r>
      <w:r w:rsidRPr="006C0053">
        <w:rPr>
          <w:rFonts w:cs="Times New Roman"/>
          <w:i/>
          <w:iCs/>
        </w:rPr>
        <w:t>Functional Ecology</w:t>
      </w:r>
      <w:r w:rsidRPr="006C0053">
        <w:rPr>
          <w:rFonts w:cs="Times New Roman"/>
        </w:rPr>
        <w:t xml:space="preserve">, </w:t>
      </w:r>
      <w:r w:rsidRPr="006C0053">
        <w:rPr>
          <w:rFonts w:cs="Times New Roman"/>
          <w:i/>
          <w:iCs/>
        </w:rPr>
        <w:t>35</w:t>
      </w:r>
      <w:r w:rsidRPr="006C0053">
        <w:rPr>
          <w:rFonts w:cs="Times New Roman"/>
        </w:rPr>
        <w:t>(5), 1041–1054. https://doi.org/10.1111/1365-2435.13777</w:t>
      </w:r>
    </w:p>
    <w:p w14:paraId="42BD73A3" w14:textId="6AD96C3E" w:rsidR="00260114" w:rsidRPr="00260114" w:rsidRDefault="00260114">
      <w:pPr>
        <w:pPrChange w:id="555" w:author="Nathan Dorn" w:date="2024-06-12T16:01:00Z" w16du:dateUtc="2024-06-12T20:01:00Z">
          <w:pPr>
            <w:pStyle w:val="Bibliography"/>
            <w:jc w:val="both"/>
          </w:pPr>
        </w:pPrChange>
      </w:pPr>
      <w:ins w:id="556" w:author="Nathan Dorn" w:date="2024-06-12T16:01:00Z" w16du:dateUtc="2024-06-12T20:01:00Z">
        <w:r>
          <w:t xml:space="preserve">De Roos, L. Persson &amp; E. McCauley. 2003. The influence of size-dependent life-history traits  on the structure and dynamics of populations and communities. </w:t>
        </w:r>
        <w:r w:rsidR="008B09E5">
          <w:t xml:space="preserve">Ecology Letters 6: </w:t>
        </w:r>
      </w:ins>
      <w:ins w:id="557" w:author="Nathan Dorn" w:date="2024-06-12T16:02:00Z" w16du:dateUtc="2024-06-12T20:02:00Z">
        <w:r w:rsidR="008B09E5">
          <w:t>473-487.</w:t>
        </w:r>
      </w:ins>
    </w:p>
    <w:p w14:paraId="4E84112D" w14:textId="77777777" w:rsidR="006C0053" w:rsidRPr="006C0053" w:rsidRDefault="006C0053" w:rsidP="00EA3C28">
      <w:pPr>
        <w:pStyle w:val="Bibliography"/>
        <w:jc w:val="both"/>
        <w:rPr>
          <w:rFonts w:cs="Times New Roman"/>
        </w:rPr>
      </w:pPr>
      <w:r w:rsidRPr="006C0053">
        <w:rPr>
          <w:rFonts w:cs="Times New Roman"/>
        </w:rPr>
        <w:t xml:space="preserve">Dorn, N. J., &amp; Cook, M. I. (2015). Hydrological disturbance diminishes predator control in wetlands. </w:t>
      </w:r>
      <w:r w:rsidRPr="006C0053">
        <w:rPr>
          <w:rFonts w:cs="Times New Roman"/>
          <w:i/>
          <w:iCs/>
        </w:rPr>
        <w:t>Ecology</w:t>
      </w:r>
      <w:r w:rsidRPr="006C0053">
        <w:rPr>
          <w:rFonts w:cs="Times New Roman"/>
        </w:rPr>
        <w:t xml:space="preserve">, </w:t>
      </w:r>
      <w:r w:rsidRPr="006C0053">
        <w:rPr>
          <w:rFonts w:cs="Times New Roman"/>
          <w:i/>
          <w:iCs/>
        </w:rPr>
        <w:t>96</w:t>
      </w:r>
      <w:r w:rsidRPr="006C0053">
        <w:rPr>
          <w:rFonts w:cs="Times New Roman"/>
        </w:rPr>
        <w:t>(11), 2984–2993. https://doi.org/10.1890/14-1505.1</w:t>
      </w:r>
    </w:p>
    <w:p w14:paraId="3B93DCDD" w14:textId="77777777" w:rsidR="006C0053" w:rsidRPr="006C0053" w:rsidRDefault="006C0053" w:rsidP="00EA3C28">
      <w:pPr>
        <w:pStyle w:val="Bibliography"/>
        <w:jc w:val="both"/>
        <w:rPr>
          <w:rFonts w:cs="Times New Roman"/>
        </w:rPr>
      </w:pPr>
      <w:r w:rsidRPr="006C0053">
        <w:rPr>
          <w:rFonts w:cs="Times New Roman"/>
        </w:rPr>
        <w:t xml:space="preserve">Drumheller, D. K., Cook, M. I., &amp; Dorn, N. J. (2022). The role of direct chemical inhibition in the displacement of a native herbivore by an invasive congener. </w:t>
      </w:r>
      <w:r w:rsidRPr="006C0053">
        <w:rPr>
          <w:rFonts w:cs="Times New Roman"/>
          <w:i/>
          <w:iCs/>
        </w:rPr>
        <w:t>Biological Invasions</w:t>
      </w:r>
      <w:r w:rsidRPr="006C0053">
        <w:rPr>
          <w:rFonts w:cs="Times New Roman"/>
        </w:rPr>
        <w:t xml:space="preserve">, </w:t>
      </w:r>
      <w:r w:rsidRPr="006C0053">
        <w:rPr>
          <w:rFonts w:cs="Times New Roman"/>
          <w:i/>
          <w:iCs/>
        </w:rPr>
        <w:t>0123456789</w:t>
      </w:r>
      <w:r w:rsidRPr="006C0053">
        <w:rPr>
          <w:rFonts w:cs="Times New Roman"/>
        </w:rPr>
        <w:t>. https://doi.org/10.1007/s10530-022-02752-3</w:t>
      </w:r>
    </w:p>
    <w:p w14:paraId="328CEB3E" w14:textId="77777777" w:rsidR="006C0053" w:rsidRPr="006C0053" w:rsidRDefault="006C0053" w:rsidP="00EA3C28">
      <w:pPr>
        <w:pStyle w:val="Bibliography"/>
        <w:jc w:val="both"/>
        <w:rPr>
          <w:rFonts w:cs="Times New Roman"/>
        </w:rPr>
      </w:pPr>
      <w:r w:rsidRPr="006C0053">
        <w:rPr>
          <w:rFonts w:cs="Times New Roman"/>
        </w:rPr>
        <w:t xml:space="preserve">Gaiser, E. E., Trexler, J. C., &amp; Wetzel, P. R. (2012). The Florida Everglades. In D. P. Batzer &amp; A. H. Baldwin (Eds.), </w:t>
      </w:r>
      <w:r w:rsidRPr="006C0053">
        <w:rPr>
          <w:rFonts w:cs="Times New Roman"/>
          <w:i/>
          <w:iCs/>
        </w:rPr>
        <w:t>Wetland Habitats of North America</w:t>
      </w:r>
      <w:r w:rsidRPr="006C0053">
        <w:rPr>
          <w:rFonts w:cs="Times New Roman"/>
        </w:rPr>
        <w:t xml:space="preserve"> (pp. 231–252). University of California Press.</w:t>
      </w:r>
    </w:p>
    <w:p w14:paraId="63298502" w14:textId="77777777" w:rsidR="006C0053" w:rsidRPr="006C0053" w:rsidRDefault="006C0053" w:rsidP="00EA3C28">
      <w:pPr>
        <w:pStyle w:val="Bibliography"/>
        <w:jc w:val="both"/>
        <w:rPr>
          <w:rFonts w:cs="Times New Roman"/>
        </w:rPr>
      </w:pPr>
      <w:r w:rsidRPr="006C0053">
        <w:rPr>
          <w:rFonts w:cs="Times New Roman"/>
        </w:rPr>
        <w:t xml:space="preserve">Gutierre, S. M. M., Darby, P. C., Valentine-Darby, P. L., Mellow, D. J., Therrien, M., &amp; Watford, M. (2019). Contrasting patterns of </w:t>
      </w:r>
      <w:r w:rsidRPr="001F1521">
        <w:rPr>
          <w:rFonts w:cs="Times New Roman"/>
          <w:i/>
          <w:iCs/>
        </w:rPr>
        <w:t>pomacea maculata</w:t>
      </w:r>
      <w:r w:rsidRPr="006C0053">
        <w:rPr>
          <w:rFonts w:cs="Times New Roman"/>
        </w:rPr>
        <w:t xml:space="preserve"> establishment and dispersal in an everglades wetland unit and a central florida lake. </w:t>
      </w:r>
      <w:r w:rsidRPr="006C0053">
        <w:rPr>
          <w:rFonts w:cs="Times New Roman"/>
          <w:i/>
          <w:iCs/>
        </w:rPr>
        <w:t>Diversity</w:t>
      </w:r>
      <w:r w:rsidRPr="006C0053">
        <w:rPr>
          <w:rFonts w:cs="Times New Roman"/>
        </w:rPr>
        <w:t xml:space="preserve">, </w:t>
      </w:r>
      <w:r w:rsidRPr="006C0053">
        <w:rPr>
          <w:rFonts w:cs="Times New Roman"/>
          <w:i/>
          <w:iCs/>
        </w:rPr>
        <w:t>11</w:t>
      </w:r>
      <w:r w:rsidRPr="006C0053">
        <w:rPr>
          <w:rFonts w:cs="Times New Roman"/>
        </w:rPr>
        <w:t>(10), 1–20. https://doi.org/10.3390/d11100183</w:t>
      </w:r>
    </w:p>
    <w:p w14:paraId="4AE0959D" w14:textId="77777777" w:rsidR="006C0053" w:rsidRPr="006C0053" w:rsidRDefault="006C0053" w:rsidP="00EA3C28">
      <w:pPr>
        <w:pStyle w:val="Bibliography"/>
        <w:jc w:val="both"/>
        <w:rPr>
          <w:rFonts w:cs="Times New Roman"/>
        </w:rPr>
      </w:pPr>
      <w:r w:rsidRPr="006C0053">
        <w:rPr>
          <w:rFonts w:cs="Times New Roman"/>
        </w:rPr>
        <w:t xml:space="preserve">Hanning, G. W. (1979). </w:t>
      </w:r>
      <w:r w:rsidRPr="006C0053">
        <w:rPr>
          <w:rFonts w:cs="Times New Roman"/>
          <w:i/>
          <w:iCs/>
        </w:rPr>
        <w:t>Aspects of Reproduction in Pomacea paludosa (mesogastropods: Pilidae)</w:t>
      </w:r>
      <w:r w:rsidRPr="006C0053">
        <w:rPr>
          <w:rFonts w:cs="Times New Roman"/>
        </w:rPr>
        <w:t>. MS thesis: Florida State University: Tallahassee FL.</w:t>
      </w:r>
    </w:p>
    <w:p w14:paraId="24D8737D" w14:textId="77777777" w:rsidR="006C0053" w:rsidRPr="006C0053" w:rsidRDefault="006C0053" w:rsidP="00EA3C28">
      <w:pPr>
        <w:pStyle w:val="Bibliography"/>
        <w:jc w:val="both"/>
        <w:rPr>
          <w:rFonts w:cs="Times New Roman"/>
        </w:rPr>
      </w:pPr>
      <w:r w:rsidRPr="006C0053">
        <w:rPr>
          <w:rFonts w:cs="Times New Roman"/>
        </w:rPr>
        <w:lastRenderedPageBreak/>
        <w:t xml:space="preserve">Hansen, C., Newman, S., Saunders, C. J., Tate-Boldt, E. K., &amp; Dorn, N. J. (2022). Flow-mediated growth of an aquatic herbivore. </w:t>
      </w:r>
      <w:r w:rsidRPr="006C0053">
        <w:rPr>
          <w:rFonts w:cs="Times New Roman"/>
          <w:i/>
          <w:iCs/>
        </w:rPr>
        <w:t>Hydrobiologia</w:t>
      </w:r>
      <w:r w:rsidRPr="006C0053">
        <w:rPr>
          <w:rFonts w:cs="Times New Roman"/>
        </w:rPr>
        <w:t xml:space="preserve">, </w:t>
      </w:r>
      <w:r w:rsidRPr="006C0053">
        <w:rPr>
          <w:rFonts w:cs="Times New Roman"/>
          <w:i/>
          <w:iCs/>
        </w:rPr>
        <w:t>849</w:t>
      </w:r>
      <w:r w:rsidRPr="006C0053">
        <w:rPr>
          <w:rFonts w:cs="Times New Roman"/>
        </w:rPr>
        <w:t>(14), 3161–3173. https://doi.org/10.1007/s10750-022-04923-8</w:t>
      </w:r>
    </w:p>
    <w:p w14:paraId="1ED358E1" w14:textId="4BE3B042" w:rsidR="006C0053" w:rsidRPr="006C0053" w:rsidRDefault="006C0053" w:rsidP="00EA3C28">
      <w:pPr>
        <w:pStyle w:val="Bibliography"/>
        <w:jc w:val="both"/>
        <w:rPr>
          <w:rFonts w:cs="Times New Roman"/>
        </w:rPr>
      </w:pPr>
      <w:r w:rsidRPr="006C0053">
        <w:rPr>
          <w:rFonts w:cs="Times New Roman"/>
        </w:rPr>
        <w:t xml:space="preserve">Howell, H. J. (2023). </w:t>
      </w:r>
      <w:r w:rsidRPr="006C0053">
        <w:rPr>
          <w:rFonts w:cs="Times New Roman"/>
          <w:i/>
          <w:iCs/>
        </w:rPr>
        <w:t>The Ecology, Conservation, and Management of the Everglades’ Herpetofaunal Community</w:t>
      </w:r>
      <w:r w:rsidRPr="006C0053">
        <w:rPr>
          <w:rFonts w:cs="Times New Roman"/>
        </w:rPr>
        <w:t xml:space="preserve"> [Dissertation]. University of Miami.</w:t>
      </w:r>
      <w:r w:rsidR="003067B2">
        <w:rPr>
          <w:rFonts w:cs="Times New Roman"/>
        </w:rPr>
        <w:t xml:space="preserve"> Miami FL.</w:t>
      </w:r>
    </w:p>
    <w:p w14:paraId="2D057ABE" w14:textId="77777777" w:rsidR="006C0053" w:rsidRPr="006C0053" w:rsidRDefault="006C0053" w:rsidP="00EA3C28">
      <w:pPr>
        <w:pStyle w:val="Bibliography"/>
        <w:jc w:val="both"/>
        <w:rPr>
          <w:rFonts w:cs="Times New Roman"/>
        </w:rPr>
      </w:pPr>
      <w:r w:rsidRPr="006C0053">
        <w:rPr>
          <w:rFonts w:cs="Times New Roman"/>
        </w:rPr>
        <w:t xml:space="preserve">Jeyasingh, P. D., &amp; Weider, L. J. (2005). Phosphorus availability mediates plasticity in life-history traits and predator-prey interactions in </w:t>
      </w:r>
      <w:r w:rsidRPr="006C0053">
        <w:rPr>
          <w:rFonts w:cs="Times New Roman"/>
          <w:i/>
          <w:iCs/>
        </w:rPr>
        <w:t>Daphnia</w:t>
      </w:r>
      <w:r w:rsidRPr="006C0053">
        <w:rPr>
          <w:rFonts w:cs="Times New Roman"/>
        </w:rPr>
        <w:t xml:space="preserve">: Phosphorus alters life-history and predation. </w:t>
      </w:r>
      <w:r w:rsidRPr="006C0053">
        <w:rPr>
          <w:rFonts w:cs="Times New Roman"/>
          <w:i/>
          <w:iCs/>
        </w:rPr>
        <w:t>Ecology Letters</w:t>
      </w:r>
      <w:r w:rsidRPr="006C0053">
        <w:rPr>
          <w:rFonts w:cs="Times New Roman"/>
        </w:rPr>
        <w:t xml:space="preserve">, </w:t>
      </w:r>
      <w:r w:rsidRPr="006C0053">
        <w:rPr>
          <w:rFonts w:cs="Times New Roman"/>
          <w:i/>
          <w:iCs/>
        </w:rPr>
        <w:t>8</w:t>
      </w:r>
      <w:r w:rsidRPr="006C0053">
        <w:rPr>
          <w:rFonts w:cs="Times New Roman"/>
        </w:rPr>
        <w:t>(10), 1021–1028. https://doi.org/10.1111/j.1461-0248.2005.00803.x</w:t>
      </w:r>
    </w:p>
    <w:p w14:paraId="46429E0B" w14:textId="5905EC3E" w:rsidR="006C0053" w:rsidRPr="006C0053" w:rsidRDefault="006C0053" w:rsidP="00EA3C28">
      <w:pPr>
        <w:pStyle w:val="Bibliography"/>
        <w:jc w:val="both"/>
        <w:rPr>
          <w:rFonts w:cs="Times New Roman"/>
        </w:rPr>
      </w:pPr>
      <w:r w:rsidRPr="006C0053">
        <w:rPr>
          <w:rFonts w:cs="Times New Roman"/>
        </w:rPr>
        <w:t>Kesler, D. H., &amp; Munns, W. R. J. (1989). Predation by</w:t>
      </w:r>
      <w:r w:rsidRPr="003067B2">
        <w:rPr>
          <w:rFonts w:cs="Times New Roman"/>
          <w:i/>
          <w:iCs/>
        </w:rPr>
        <w:t xml:space="preserve"> Belostoma flumineum</w:t>
      </w:r>
      <w:r w:rsidRPr="006C0053">
        <w:rPr>
          <w:rFonts w:cs="Times New Roman"/>
        </w:rPr>
        <w:t xml:space="preserve"> ( Hemiptera ): An Important Cause of Mortality in Freshwater Snails. </w:t>
      </w:r>
      <w:r w:rsidRPr="006C0053">
        <w:rPr>
          <w:rFonts w:cs="Times New Roman"/>
          <w:i/>
          <w:iCs/>
        </w:rPr>
        <w:t>Journal of the North American Benthological Society</w:t>
      </w:r>
      <w:r w:rsidRPr="006C0053">
        <w:rPr>
          <w:rFonts w:cs="Times New Roman"/>
        </w:rPr>
        <w:t xml:space="preserve">, </w:t>
      </w:r>
      <w:r w:rsidRPr="006C0053">
        <w:rPr>
          <w:rFonts w:cs="Times New Roman"/>
          <w:i/>
          <w:iCs/>
        </w:rPr>
        <w:t>8</w:t>
      </w:r>
      <w:r w:rsidRPr="006C0053">
        <w:rPr>
          <w:rFonts w:cs="Times New Roman"/>
        </w:rPr>
        <w:t>(4), 342–350.</w:t>
      </w:r>
    </w:p>
    <w:p w14:paraId="04B5EFBB" w14:textId="77777777" w:rsidR="006C0053" w:rsidRPr="006C0053" w:rsidRDefault="006C0053" w:rsidP="00EA3C28">
      <w:pPr>
        <w:pStyle w:val="Bibliography"/>
        <w:jc w:val="both"/>
        <w:rPr>
          <w:rFonts w:cs="Times New Roman"/>
        </w:rPr>
      </w:pPr>
      <w:r w:rsidRPr="006C0053">
        <w:rPr>
          <w:rFonts w:cs="Times New Roman"/>
        </w:rPr>
        <w:t xml:space="preserve">Kingsolver, J. G., &amp; Woods, H. A. (2016). Beyond Thermal Performance Curves: Modeling Time-Dependent Effects of Thermal Stress on Ectotherm Growth Rates. </w:t>
      </w:r>
      <w:r w:rsidRPr="006C0053">
        <w:rPr>
          <w:rFonts w:cs="Times New Roman"/>
          <w:i/>
          <w:iCs/>
        </w:rPr>
        <w:t>The American Naturalist</w:t>
      </w:r>
      <w:r w:rsidRPr="006C0053">
        <w:rPr>
          <w:rFonts w:cs="Times New Roman"/>
        </w:rPr>
        <w:t xml:space="preserve">, </w:t>
      </w:r>
      <w:r w:rsidRPr="006C0053">
        <w:rPr>
          <w:rFonts w:cs="Times New Roman"/>
          <w:i/>
          <w:iCs/>
        </w:rPr>
        <w:t>187</w:t>
      </w:r>
      <w:r w:rsidRPr="006C0053">
        <w:rPr>
          <w:rFonts w:cs="Times New Roman"/>
        </w:rPr>
        <w:t>(3), 283–294. https://doi.org/10.1086/684786</w:t>
      </w:r>
    </w:p>
    <w:p w14:paraId="52BA8358" w14:textId="77777777" w:rsidR="006C0053" w:rsidRPr="006C0053" w:rsidRDefault="006C0053" w:rsidP="00EA3C28">
      <w:pPr>
        <w:pStyle w:val="Bibliography"/>
        <w:jc w:val="both"/>
        <w:rPr>
          <w:rFonts w:cs="Times New Roman"/>
        </w:rPr>
      </w:pPr>
      <w:r w:rsidRPr="006C0053">
        <w:rPr>
          <w:rFonts w:cs="Times New Roman"/>
        </w:rPr>
        <w:t xml:space="preserve">Ma, G., Bai, C., Rudolf, V. H. W., &amp; Ma, C. (2021). Night warming alters mean warming effects on predator–prey interactions by modifying predator demographics and interaction strengths. </w:t>
      </w:r>
      <w:r w:rsidRPr="006C0053">
        <w:rPr>
          <w:rFonts w:cs="Times New Roman"/>
          <w:i/>
          <w:iCs/>
        </w:rPr>
        <w:t>Functional Ecology</w:t>
      </w:r>
      <w:r w:rsidRPr="006C0053">
        <w:rPr>
          <w:rFonts w:cs="Times New Roman"/>
        </w:rPr>
        <w:t xml:space="preserve">, </w:t>
      </w:r>
      <w:r w:rsidRPr="006C0053">
        <w:rPr>
          <w:rFonts w:cs="Times New Roman"/>
          <w:i/>
          <w:iCs/>
        </w:rPr>
        <w:t>35</w:t>
      </w:r>
      <w:r w:rsidRPr="006C0053">
        <w:rPr>
          <w:rFonts w:cs="Times New Roman"/>
        </w:rPr>
        <w:t>(9), 2094–2107. https://doi.org/10.1111/1365-2435.13833</w:t>
      </w:r>
    </w:p>
    <w:p w14:paraId="584D9977" w14:textId="77777777" w:rsidR="006C0053" w:rsidRPr="006C0053" w:rsidRDefault="006C0053" w:rsidP="00EA3C28">
      <w:pPr>
        <w:pStyle w:val="Bibliography"/>
        <w:jc w:val="both"/>
        <w:rPr>
          <w:rFonts w:cs="Times New Roman"/>
        </w:rPr>
      </w:pPr>
      <w:r w:rsidRPr="006C0053">
        <w:rPr>
          <w:rFonts w:cs="Times New Roman"/>
        </w:rPr>
        <w:t xml:space="preserve">MacArthur, R., &amp; Levins, R. (1964). Competition, habitat selections, and character displacement in a patchy environment. </w:t>
      </w:r>
      <w:r w:rsidRPr="006C0053">
        <w:rPr>
          <w:rFonts w:cs="Times New Roman"/>
          <w:i/>
          <w:iCs/>
        </w:rPr>
        <w:t>Proceedings of the National Academy of Sciences</w:t>
      </w:r>
      <w:r w:rsidRPr="006C0053">
        <w:rPr>
          <w:rFonts w:cs="Times New Roman"/>
        </w:rPr>
        <w:t xml:space="preserve">, </w:t>
      </w:r>
      <w:r w:rsidRPr="006C0053">
        <w:rPr>
          <w:rFonts w:cs="Times New Roman"/>
          <w:i/>
          <w:iCs/>
        </w:rPr>
        <w:t>51</w:t>
      </w:r>
      <w:r w:rsidRPr="006C0053">
        <w:rPr>
          <w:rFonts w:cs="Times New Roman"/>
        </w:rPr>
        <w:t>(6), 1207–1210. https://doi.org/10.1073/pnas.51.6.1207</w:t>
      </w:r>
    </w:p>
    <w:p w14:paraId="3405438C" w14:textId="77777777" w:rsidR="006C0053" w:rsidRPr="006C0053" w:rsidRDefault="006C0053" w:rsidP="00EA3C28">
      <w:pPr>
        <w:pStyle w:val="Bibliography"/>
        <w:jc w:val="both"/>
        <w:rPr>
          <w:rFonts w:cs="Times New Roman"/>
        </w:rPr>
      </w:pPr>
      <w:r w:rsidRPr="006C0053">
        <w:rPr>
          <w:rFonts w:cs="Times New Roman"/>
        </w:rPr>
        <w:lastRenderedPageBreak/>
        <w:t xml:space="preserve">McCoy, M. W., Bolker, B. M., Warkentin, K. M., &amp; Vonesh, J. R. (2011). Predicting predation through prey ontogeny using size-dependent functional response models. </w:t>
      </w:r>
      <w:r w:rsidRPr="006C0053">
        <w:rPr>
          <w:rFonts w:cs="Times New Roman"/>
          <w:i/>
          <w:iCs/>
        </w:rPr>
        <w:t>American Naturalist</w:t>
      </w:r>
      <w:r w:rsidRPr="006C0053">
        <w:rPr>
          <w:rFonts w:cs="Times New Roman"/>
        </w:rPr>
        <w:t xml:space="preserve">, </w:t>
      </w:r>
      <w:r w:rsidRPr="006C0053">
        <w:rPr>
          <w:rFonts w:cs="Times New Roman"/>
          <w:i/>
          <w:iCs/>
        </w:rPr>
        <w:t>177</w:t>
      </w:r>
      <w:r w:rsidRPr="006C0053">
        <w:rPr>
          <w:rFonts w:cs="Times New Roman"/>
        </w:rPr>
        <w:t>(6), 752–766. https://doi.org/10.1086/659950</w:t>
      </w:r>
    </w:p>
    <w:p w14:paraId="48FD191E" w14:textId="77777777" w:rsidR="006C0053" w:rsidRPr="006C0053" w:rsidRDefault="006C0053" w:rsidP="00EA3C28">
      <w:pPr>
        <w:pStyle w:val="Bibliography"/>
        <w:jc w:val="both"/>
        <w:rPr>
          <w:rFonts w:cs="Times New Roman"/>
        </w:rPr>
      </w:pPr>
      <w:r w:rsidRPr="006C0053">
        <w:rPr>
          <w:rFonts w:cs="Times New Roman"/>
        </w:rPr>
        <w:t xml:space="preserve">McPeek, M. A., &amp; Peckarsky, B. L. (1998). Life histories and the strengths of species interactions: Combining mortality, growth, and fecundity effects. </w:t>
      </w:r>
      <w:r w:rsidRPr="006C0053">
        <w:rPr>
          <w:rFonts w:cs="Times New Roman"/>
          <w:i/>
          <w:iCs/>
        </w:rPr>
        <w:t>Ecology</w:t>
      </w:r>
      <w:r w:rsidRPr="006C0053">
        <w:rPr>
          <w:rFonts w:cs="Times New Roman"/>
        </w:rPr>
        <w:t xml:space="preserve">, </w:t>
      </w:r>
      <w:r w:rsidRPr="006C0053">
        <w:rPr>
          <w:rFonts w:cs="Times New Roman"/>
          <w:i/>
          <w:iCs/>
        </w:rPr>
        <w:t>79</w:t>
      </w:r>
      <w:r w:rsidRPr="006C0053">
        <w:rPr>
          <w:rFonts w:cs="Times New Roman"/>
        </w:rPr>
        <w:t>(3), 867–879. https://doi.org/10.1890/0012-9658(1998)079[0867:LHATSO]2.0.CO;2</w:t>
      </w:r>
    </w:p>
    <w:p w14:paraId="30B963C6" w14:textId="77777777" w:rsidR="006C0053" w:rsidRPr="006C0053" w:rsidRDefault="006C0053" w:rsidP="00EA3C28">
      <w:pPr>
        <w:pStyle w:val="Bibliography"/>
        <w:jc w:val="both"/>
        <w:rPr>
          <w:rFonts w:cs="Times New Roman"/>
        </w:rPr>
      </w:pPr>
      <w:r w:rsidRPr="006C0053">
        <w:rPr>
          <w:rFonts w:cs="Times New Roman"/>
        </w:rPr>
        <w:t xml:space="preserve">McVoy, C. W., Said, W. P., Obeysekera, J., VanArman, J. A., &amp; Dreschel, T. W. (2011). </w:t>
      </w:r>
      <w:r w:rsidRPr="006C0053">
        <w:rPr>
          <w:rFonts w:cs="Times New Roman"/>
          <w:i/>
          <w:iCs/>
        </w:rPr>
        <w:t>Landscapes and Hydrology of the Predrainage Everglades</w:t>
      </w:r>
      <w:r w:rsidRPr="006C0053">
        <w:rPr>
          <w:rFonts w:cs="Times New Roman"/>
        </w:rPr>
        <w:t>. University Press of Florida.</w:t>
      </w:r>
    </w:p>
    <w:p w14:paraId="53356E88" w14:textId="77777777" w:rsidR="006C0053" w:rsidRPr="006C0053" w:rsidRDefault="006C0053" w:rsidP="00EA3C28">
      <w:pPr>
        <w:pStyle w:val="Bibliography"/>
        <w:jc w:val="both"/>
        <w:rPr>
          <w:rFonts w:cs="Times New Roman"/>
        </w:rPr>
      </w:pPr>
      <w:r w:rsidRPr="006C0053">
        <w:rPr>
          <w:rFonts w:cs="Times New Roman"/>
        </w:rPr>
        <w:t xml:space="preserve">Meehan, M. L., Turnbull, K. F., Sinclair, B. J., &amp; Lindo, Z. (2022). Predators minimize energy costs, rather than maximize energy gains under warming: Evidence from a microcosm feeding experiment. </w:t>
      </w:r>
      <w:r w:rsidRPr="006C0053">
        <w:rPr>
          <w:rFonts w:cs="Times New Roman"/>
          <w:i/>
          <w:iCs/>
        </w:rPr>
        <w:t>Functional Ecology</w:t>
      </w:r>
      <w:r w:rsidRPr="006C0053">
        <w:rPr>
          <w:rFonts w:cs="Times New Roman"/>
        </w:rPr>
        <w:t xml:space="preserve">, </w:t>
      </w:r>
      <w:r w:rsidRPr="006C0053">
        <w:rPr>
          <w:rFonts w:cs="Times New Roman"/>
          <w:i/>
          <w:iCs/>
        </w:rPr>
        <w:t>36</w:t>
      </w:r>
      <w:r w:rsidRPr="006C0053">
        <w:rPr>
          <w:rFonts w:cs="Times New Roman"/>
        </w:rPr>
        <w:t>(9), 2279–2288. https://doi.org/10.1111/1365-2435.14131</w:t>
      </w:r>
    </w:p>
    <w:p w14:paraId="43DE3BCF" w14:textId="77777777" w:rsidR="006C0053" w:rsidRPr="006C0053" w:rsidRDefault="006C0053" w:rsidP="00EA3C28">
      <w:pPr>
        <w:pStyle w:val="Bibliography"/>
        <w:jc w:val="both"/>
        <w:rPr>
          <w:rFonts w:cs="Times New Roman"/>
        </w:rPr>
      </w:pPr>
      <w:r w:rsidRPr="006C0053">
        <w:rPr>
          <w:rFonts w:cs="Times New Roman"/>
        </w:rPr>
        <w:t xml:space="preserve">Nunes, L. T., Barneche, D. R., Lastrucci, N. S., Fraga, A. A., Nunes, J. A. C. C., Ferreira, C. E. L., &amp; Floeter, S. R. (2021). Predicting the effects of body size, temperature and diet on animal feeding rates. </w:t>
      </w:r>
      <w:r w:rsidRPr="006C0053">
        <w:rPr>
          <w:rFonts w:cs="Times New Roman"/>
          <w:i/>
          <w:iCs/>
        </w:rPr>
        <w:t>Functional Ecology</w:t>
      </w:r>
      <w:r w:rsidRPr="006C0053">
        <w:rPr>
          <w:rFonts w:cs="Times New Roman"/>
        </w:rPr>
        <w:t xml:space="preserve">, </w:t>
      </w:r>
      <w:r w:rsidRPr="006C0053">
        <w:rPr>
          <w:rFonts w:cs="Times New Roman"/>
          <w:i/>
          <w:iCs/>
        </w:rPr>
        <w:t>35</w:t>
      </w:r>
      <w:r w:rsidRPr="006C0053">
        <w:rPr>
          <w:rFonts w:cs="Times New Roman"/>
        </w:rPr>
        <w:t>(10), 2229–2240. https://doi.org/10.1111/1365-2435.13872</w:t>
      </w:r>
    </w:p>
    <w:p w14:paraId="3FA95D53" w14:textId="77777777" w:rsidR="006C0053" w:rsidRPr="006C0053" w:rsidRDefault="006C0053" w:rsidP="00EA3C28">
      <w:pPr>
        <w:pStyle w:val="Bibliography"/>
        <w:jc w:val="both"/>
        <w:rPr>
          <w:rFonts w:cs="Times New Roman"/>
        </w:rPr>
      </w:pPr>
      <w:r w:rsidRPr="006C0053">
        <w:rPr>
          <w:rFonts w:cs="Times New Roman"/>
        </w:rPr>
        <w:t xml:space="preserve">Osenberg, C. W., &amp; Mittelbach, G. G. (1996). 12. The Relative Importance of Resource Limitation and Predation Limitation in Food Chains. In </w:t>
      </w:r>
      <w:r w:rsidRPr="006C0053">
        <w:rPr>
          <w:rFonts w:cs="Times New Roman"/>
          <w:i/>
          <w:iCs/>
        </w:rPr>
        <w:t>Food webs</w:t>
      </w:r>
      <w:r w:rsidRPr="006C0053">
        <w:rPr>
          <w:rFonts w:cs="Times New Roman"/>
        </w:rPr>
        <w:t xml:space="preserve"> (pp. 134–148).</w:t>
      </w:r>
    </w:p>
    <w:p w14:paraId="5F6E0CEC" w14:textId="77777777" w:rsidR="006C0053" w:rsidRPr="006C0053" w:rsidRDefault="006C0053" w:rsidP="00EA3C28">
      <w:pPr>
        <w:pStyle w:val="Bibliography"/>
        <w:jc w:val="both"/>
        <w:rPr>
          <w:rFonts w:cs="Times New Roman"/>
        </w:rPr>
      </w:pPr>
      <w:r w:rsidRPr="006C0053">
        <w:rPr>
          <w:rFonts w:cs="Times New Roman"/>
        </w:rPr>
        <w:t xml:space="preserve">Pepi, A., Grof-Tisza, P., Holyoak, M., &amp; Karban, R. (2018). As temperature increases, predator attack rate is more important to survival than a smaller window of prey vulnerability. </w:t>
      </w:r>
      <w:r w:rsidRPr="006C0053">
        <w:rPr>
          <w:rFonts w:cs="Times New Roman"/>
          <w:i/>
          <w:iCs/>
        </w:rPr>
        <w:t>Ecology</w:t>
      </w:r>
      <w:r w:rsidRPr="006C0053">
        <w:rPr>
          <w:rFonts w:cs="Times New Roman"/>
        </w:rPr>
        <w:t xml:space="preserve">, </w:t>
      </w:r>
      <w:r w:rsidRPr="006C0053">
        <w:rPr>
          <w:rFonts w:cs="Times New Roman"/>
          <w:i/>
          <w:iCs/>
        </w:rPr>
        <w:t>99</w:t>
      </w:r>
      <w:r w:rsidRPr="006C0053">
        <w:rPr>
          <w:rFonts w:cs="Times New Roman"/>
        </w:rPr>
        <w:t>(7), 1584–1590. https://doi.org/10.1002/ecy.2356</w:t>
      </w:r>
    </w:p>
    <w:p w14:paraId="1BF2966C" w14:textId="77777777" w:rsidR="006C0053" w:rsidRPr="006C0053" w:rsidRDefault="006C0053" w:rsidP="00EA3C28">
      <w:pPr>
        <w:pStyle w:val="Bibliography"/>
        <w:jc w:val="both"/>
        <w:rPr>
          <w:rFonts w:cs="Times New Roman"/>
        </w:rPr>
      </w:pPr>
      <w:r w:rsidRPr="006C0053">
        <w:rPr>
          <w:rFonts w:cs="Times New Roman"/>
        </w:rPr>
        <w:lastRenderedPageBreak/>
        <w:t xml:space="preserve">Pintar, M. R., Kline, J. L., &amp; Trexler, J. C. (2021). The Aquatic Heteroptera (Hemiptera) of Marshes in the Florida Everglades. </w:t>
      </w:r>
      <w:r w:rsidRPr="006C0053">
        <w:rPr>
          <w:rFonts w:cs="Times New Roman"/>
          <w:i/>
          <w:iCs/>
        </w:rPr>
        <w:t>Florida Entomologist</w:t>
      </w:r>
      <w:r w:rsidRPr="006C0053">
        <w:rPr>
          <w:rFonts w:cs="Times New Roman"/>
        </w:rPr>
        <w:t xml:space="preserve">, </w:t>
      </w:r>
      <w:r w:rsidRPr="006C0053">
        <w:rPr>
          <w:rFonts w:cs="Times New Roman"/>
          <w:i/>
          <w:iCs/>
        </w:rPr>
        <w:t>104</w:t>
      </w:r>
      <w:r w:rsidRPr="006C0053">
        <w:rPr>
          <w:rFonts w:cs="Times New Roman"/>
        </w:rPr>
        <w:t>(4). https://doi.org/10.1653/024.104.0408</w:t>
      </w:r>
    </w:p>
    <w:p w14:paraId="44817B29" w14:textId="77777777" w:rsidR="006C0053" w:rsidRPr="006C0053" w:rsidRDefault="006C0053" w:rsidP="00EA3C28">
      <w:pPr>
        <w:pStyle w:val="Bibliography"/>
        <w:jc w:val="both"/>
        <w:rPr>
          <w:rFonts w:cs="Times New Roman"/>
        </w:rPr>
      </w:pPr>
      <w:r w:rsidRPr="006C0053">
        <w:rPr>
          <w:rFonts w:cs="Times New Roman"/>
        </w:rPr>
        <w:t xml:space="preserve">R Core Team. (2019). </w:t>
      </w:r>
      <w:r w:rsidRPr="006C0053">
        <w:rPr>
          <w:rFonts w:cs="Times New Roman"/>
          <w:i/>
          <w:iCs/>
        </w:rPr>
        <w:t>R: A language and environment for statistical computing. R Foundation for Statistical Computing</w:t>
      </w:r>
      <w:r w:rsidRPr="006C0053">
        <w:rPr>
          <w:rFonts w:cs="Times New Roman"/>
        </w:rPr>
        <w:t xml:space="preserve">. </w:t>
      </w:r>
      <w:r w:rsidRPr="006C0053">
        <w:rPr>
          <w:rFonts w:cs="Times New Roman"/>
          <w:i/>
          <w:iCs/>
        </w:rPr>
        <w:t>URL https://www.R-project.org/</w:t>
      </w:r>
      <w:r w:rsidRPr="006C0053">
        <w:rPr>
          <w:rFonts w:cs="Times New Roman"/>
        </w:rPr>
        <w:t>.</w:t>
      </w:r>
    </w:p>
    <w:p w14:paraId="365EAA23" w14:textId="77777777" w:rsidR="006C0053" w:rsidRPr="006C0053" w:rsidRDefault="006C0053" w:rsidP="00EA3C28">
      <w:pPr>
        <w:pStyle w:val="Bibliography"/>
        <w:jc w:val="both"/>
        <w:rPr>
          <w:rFonts w:cs="Times New Roman"/>
        </w:rPr>
      </w:pPr>
      <w:r w:rsidRPr="006C0053">
        <w:rPr>
          <w:rFonts w:cs="Times New Roman"/>
        </w:rPr>
        <w:t xml:space="preserve">Richardson, C. J. (2010). The Everglades: North America’s subtropical wetland. </w:t>
      </w:r>
      <w:r w:rsidRPr="006C0053">
        <w:rPr>
          <w:rFonts w:cs="Times New Roman"/>
          <w:i/>
          <w:iCs/>
        </w:rPr>
        <w:t>Wetlands Ecology and Management</w:t>
      </w:r>
      <w:r w:rsidRPr="006C0053">
        <w:rPr>
          <w:rFonts w:cs="Times New Roman"/>
        </w:rPr>
        <w:t xml:space="preserve">, </w:t>
      </w:r>
      <w:r w:rsidRPr="006C0053">
        <w:rPr>
          <w:rFonts w:cs="Times New Roman"/>
          <w:i/>
          <w:iCs/>
        </w:rPr>
        <w:t>18</w:t>
      </w:r>
      <w:r w:rsidRPr="006C0053">
        <w:rPr>
          <w:rFonts w:cs="Times New Roman"/>
        </w:rPr>
        <w:t>(5), 517–542. https://doi.org/10.1007/s11273-009-9156-4</w:t>
      </w:r>
    </w:p>
    <w:p w14:paraId="68B1DD2D" w14:textId="77777777" w:rsidR="006C0053" w:rsidRPr="006C0053" w:rsidRDefault="006C0053" w:rsidP="00EA3C28">
      <w:pPr>
        <w:pStyle w:val="Bibliography"/>
        <w:jc w:val="both"/>
        <w:rPr>
          <w:rFonts w:cs="Times New Roman"/>
        </w:rPr>
      </w:pPr>
      <w:r w:rsidRPr="006C0053">
        <w:rPr>
          <w:rFonts w:cs="Times New Roman"/>
        </w:rPr>
        <w:t xml:space="preserve">Rochette, R., &amp; Dill, L. M. (2000). Mortality, behavior and the effects of predators on the intertidal distribution of littorinid gastropods. </w:t>
      </w:r>
      <w:r w:rsidRPr="006C0053">
        <w:rPr>
          <w:rFonts w:cs="Times New Roman"/>
          <w:i/>
          <w:iCs/>
        </w:rPr>
        <w:t>Journal of Experimental Marine Biology and Ecology</w:t>
      </w:r>
      <w:r w:rsidRPr="006C0053">
        <w:rPr>
          <w:rFonts w:cs="Times New Roman"/>
        </w:rPr>
        <w:t xml:space="preserve">, </w:t>
      </w:r>
      <w:r w:rsidRPr="006C0053">
        <w:rPr>
          <w:rFonts w:cs="Times New Roman"/>
          <w:i/>
          <w:iCs/>
        </w:rPr>
        <w:t>253</w:t>
      </w:r>
      <w:r w:rsidRPr="006C0053">
        <w:rPr>
          <w:rFonts w:cs="Times New Roman"/>
        </w:rPr>
        <w:t>(2), 165–191. https://doi.org/10.1016/S0022-0981(00)00253-7</w:t>
      </w:r>
    </w:p>
    <w:p w14:paraId="0A7EE6BC" w14:textId="77777777" w:rsidR="006C0053" w:rsidRPr="006C0053" w:rsidRDefault="006C0053" w:rsidP="00EA3C28">
      <w:pPr>
        <w:pStyle w:val="Bibliography"/>
        <w:jc w:val="both"/>
        <w:rPr>
          <w:rFonts w:cs="Times New Roman"/>
        </w:rPr>
      </w:pPr>
      <w:r w:rsidRPr="006C0053">
        <w:rPr>
          <w:rFonts w:cs="Times New Roman"/>
        </w:rPr>
        <w:t xml:space="preserve">Roland, J., &amp; Embree, D. G. (1995). Biological Control of the Winter Moth. </w:t>
      </w:r>
      <w:r w:rsidRPr="006C0053">
        <w:rPr>
          <w:rFonts w:cs="Times New Roman"/>
          <w:i/>
          <w:iCs/>
        </w:rPr>
        <w:t>Annual Review of Entomology</w:t>
      </w:r>
      <w:r w:rsidRPr="006C0053">
        <w:rPr>
          <w:rFonts w:cs="Times New Roman"/>
        </w:rPr>
        <w:t xml:space="preserve">, </w:t>
      </w:r>
      <w:r w:rsidRPr="006C0053">
        <w:rPr>
          <w:rFonts w:cs="Times New Roman"/>
          <w:i/>
          <w:iCs/>
        </w:rPr>
        <w:t>40</w:t>
      </w:r>
      <w:r w:rsidRPr="006C0053">
        <w:rPr>
          <w:rFonts w:cs="Times New Roman"/>
        </w:rPr>
        <w:t>(1), 475–492. https://doi.org/10.1146/annurev.en.40.010195.002355</w:t>
      </w:r>
    </w:p>
    <w:p w14:paraId="4166768A" w14:textId="77777777" w:rsidR="006C0053" w:rsidRPr="006C0053" w:rsidRDefault="006C0053" w:rsidP="00EA3C28">
      <w:pPr>
        <w:pStyle w:val="Bibliography"/>
        <w:jc w:val="both"/>
        <w:rPr>
          <w:rFonts w:cs="Times New Roman"/>
        </w:rPr>
      </w:pPr>
      <w:r w:rsidRPr="006C0053">
        <w:rPr>
          <w:rFonts w:cs="Times New Roman"/>
        </w:rPr>
        <w:t xml:space="preserve">Ruehl, C. B., &amp; Trexler, J. C. (2015). Reciprocal transplant reveals trade-off of resource quality and predation risk in the field. </w:t>
      </w:r>
      <w:r w:rsidRPr="006C0053">
        <w:rPr>
          <w:rFonts w:cs="Times New Roman"/>
          <w:i/>
          <w:iCs/>
        </w:rPr>
        <w:t>Oecologia</w:t>
      </w:r>
      <w:r w:rsidRPr="006C0053">
        <w:rPr>
          <w:rFonts w:cs="Times New Roman"/>
        </w:rPr>
        <w:t xml:space="preserve">, </w:t>
      </w:r>
      <w:r w:rsidRPr="006C0053">
        <w:rPr>
          <w:rFonts w:cs="Times New Roman"/>
          <w:i/>
          <w:iCs/>
        </w:rPr>
        <w:t>179</w:t>
      </w:r>
      <w:r w:rsidRPr="006C0053">
        <w:rPr>
          <w:rFonts w:cs="Times New Roman"/>
        </w:rPr>
        <w:t>(1), 117–127. https://doi.org/10.1007/s00442-015-3324-4</w:t>
      </w:r>
    </w:p>
    <w:p w14:paraId="12DE6779" w14:textId="77777777" w:rsidR="006C0053" w:rsidRPr="006C0053" w:rsidRDefault="006C0053" w:rsidP="00EA3C28">
      <w:pPr>
        <w:pStyle w:val="Bibliography"/>
        <w:jc w:val="both"/>
        <w:rPr>
          <w:rFonts w:cs="Times New Roman"/>
        </w:rPr>
      </w:pPr>
      <w:r w:rsidRPr="006C0053">
        <w:rPr>
          <w:rFonts w:cs="Times New Roman"/>
        </w:rPr>
        <w:t xml:space="preserve">Sklar, F. H., Chimney, M. J., Newman, S., McCormick, P., Gawlik, D., Miao, S. L., McVoy, C., Said, W., Newman, J., Coronado, C., Crozier, G., Korvela, M., &amp; Rutchey, K. (2005). The ecological—Societal underpinnings of Everglades restoration. </w:t>
      </w:r>
      <w:r w:rsidRPr="006C0053">
        <w:rPr>
          <w:rFonts w:cs="Times New Roman"/>
          <w:i/>
          <w:iCs/>
        </w:rPr>
        <w:t>Frontiers in Ecology and the Environment</w:t>
      </w:r>
      <w:r w:rsidRPr="006C0053">
        <w:rPr>
          <w:rFonts w:cs="Times New Roman"/>
        </w:rPr>
        <w:t xml:space="preserve">, </w:t>
      </w:r>
      <w:r w:rsidRPr="006C0053">
        <w:rPr>
          <w:rFonts w:cs="Times New Roman"/>
          <w:i/>
          <w:iCs/>
        </w:rPr>
        <w:t>3</w:t>
      </w:r>
      <w:r w:rsidRPr="006C0053">
        <w:rPr>
          <w:rFonts w:cs="Times New Roman"/>
        </w:rPr>
        <w:t>(3), 161–169. https://doi.org/10.1890/1540-9295(2005)003[0161:TEUOER]2.0.CO;2</w:t>
      </w:r>
    </w:p>
    <w:p w14:paraId="7934508A" w14:textId="77777777" w:rsidR="006C0053" w:rsidRPr="006C0053" w:rsidRDefault="006C0053" w:rsidP="00EA3C28">
      <w:pPr>
        <w:pStyle w:val="Bibliography"/>
        <w:jc w:val="both"/>
        <w:rPr>
          <w:rFonts w:cs="Times New Roman"/>
        </w:rPr>
      </w:pPr>
      <w:r w:rsidRPr="006C0053">
        <w:rPr>
          <w:rFonts w:cs="Times New Roman"/>
        </w:rPr>
        <w:t xml:space="preserve">Snyder, N. F. R., &amp; Snyder, H. A. (1971). Defenses of the Florida Apple Snail </w:t>
      </w:r>
      <w:r w:rsidRPr="00516654">
        <w:rPr>
          <w:rFonts w:cs="Times New Roman"/>
          <w:i/>
          <w:iCs/>
        </w:rPr>
        <w:t>Pomacea paludosa</w:t>
      </w:r>
      <w:r w:rsidRPr="006C0053">
        <w:rPr>
          <w:rFonts w:cs="Times New Roman"/>
        </w:rPr>
        <w:t xml:space="preserve">. </w:t>
      </w:r>
      <w:r w:rsidRPr="006C0053">
        <w:rPr>
          <w:rFonts w:cs="Times New Roman"/>
          <w:i/>
          <w:iCs/>
        </w:rPr>
        <w:t>Behavior</w:t>
      </w:r>
      <w:r w:rsidRPr="006C0053">
        <w:rPr>
          <w:rFonts w:cs="Times New Roman"/>
        </w:rPr>
        <w:t xml:space="preserve">, </w:t>
      </w:r>
      <w:r w:rsidRPr="006C0053">
        <w:rPr>
          <w:rFonts w:cs="Times New Roman"/>
          <w:i/>
          <w:iCs/>
        </w:rPr>
        <w:t>40</w:t>
      </w:r>
      <w:r w:rsidRPr="006C0053">
        <w:rPr>
          <w:rFonts w:cs="Times New Roman"/>
        </w:rPr>
        <w:t>(3), 175–215.</w:t>
      </w:r>
    </w:p>
    <w:p w14:paraId="6702B830" w14:textId="77777777" w:rsidR="006C0053" w:rsidRPr="006C0053" w:rsidRDefault="006C0053" w:rsidP="00EA3C28">
      <w:pPr>
        <w:pStyle w:val="Bibliography"/>
        <w:jc w:val="both"/>
        <w:rPr>
          <w:rFonts w:cs="Times New Roman"/>
        </w:rPr>
      </w:pPr>
      <w:r w:rsidRPr="006C0053">
        <w:rPr>
          <w:rFonts w:cs="Times New Roman"/>
        </w:rPr>
        <w:lastRenderedPageBreak/>
        <w:t xml:space="preserve">Soomdat, N. N., Griffin, J. N., McCoy, M., Hensel, M. J. S., Buhler, S., Chejanovski, Z., &amp; Silliman, B. R. (2014). Independent and combined effects of multiple predators across ontogeny of a dominant grazer. </w:t>
      </w:r>
      <w:r w:rsidRPr="006C0053">
        <w:rPr>
          <w:rFonts w:cs="Times New Roman"/>
          <w:i/>
          <w:iCs/>
        </w:rPr>
        <w:t>Oikos</w:t>
      </w:r>
      <w:r w:rsidRPr="006C0053">
        <w:rPr>
          <w:rFonts w:cs="Times New Roman"/>
        </w:rPr>
        <w:t xml:space="preserve">, </w:t>
      </w:r>
      <w:r w:rsidRPr="006C0053">
        <w:rPr>
          <w:rFonts w:cs="Times New Roman"/>
          <w:i/>
          <w:iCs/>
        </w:rPr>
        <w:t>123</w:t>
      </w:r>
      <w:r w:rsidRPr="006C0053">
        <w:rPr>
          <w:rFonts w:cs="Times New Roman"/>
        </w:rPr>
        <w:t>(9), 1081–1090. https://doi.org/10.1111/oik.01579</w:t>
      </w:r>
    </w:p>
    <w:p w14:paraId="6E610597" w14:textId="77777777" w:rsidR="006C0053" w:rsidRPr="006C0053" w:rsidRDefault="006C0053" w:rsidP="00EA3C28">
      <w:pPr>
        <w:pStyle w:val="Bibliography"/>
        <w:jc w:val="both"/>
        <w:rPr>
          <w:rFonts w:cs="Times New Roman"/>
        </w:rPr>
      </w:pPr>
      <w:r w:rsidRPr="006C0053">
        <w:rPr>
          <w:rFonts w:cs="Times New Roman"/>
        </w:rPr>
        <w:t xml:space="preserve">Twardochleb, L. A., Novak, M., &amp; Moore, J. W. (2012). Using the functional response of a consumer to predict biotic resistance to invasive prey. </w:t>
      </w:r>
      <w:r w:rsidRPr="006C0053">
        <w:rPr>
          <w:rFonts w:cs="Times New Roman"/>
          <w:i/>
          <w:iCs/>
        </w:rPr>
        <w:t>Ecological Applications</w:t>
      </w:r>
      <w:r w:rsidRPr="006C0053">
        <w:rPr>
          <w:rFonts w:cs="Times New Roman"/>
        </w:rPr>
        <w:t xml:space="preserve">, </w:t>
      </w:r>
      <w:r w:rsidRPr="006C0053">
        <w:rPr>
          <w:rFonts w:cs="Times New Roman"/>
          <w:i/>
          <w:iCs/>
        </w:rPr>
        <w:t>22</w:t>
      </w:r>
      <w:r w:rsidRPr="006C0053">
        <w:rPr>
          <w:rFonts w:cs="Times New Roman"/>
        </w:rPr>
        <w:t>(4), 1162–1171. https://doi.org/10.1890/11-0871.1</w:t>
      </w:r>
    </w:p>
    <w:p w14:paraId="1B20713C" w14:textId="322F567C" w:rsidR="006C0053" w:rsidRPr="006C0053" w:rsidRDefault="006C0053" w:rsidP="00EA3C28">
      <w:pPr>
        <w:pStyle w:val="Bibliography"/>
        <w:jc w:val="both"/>
        <w:rPr>
          <w:rFonts w:cs="Times New Roman"/>
        </w:rPr>
      </w:pPr>
      <w:r w:rsidRPr="006C0053">
        <w:rPr>
          <w:rFonts w:cs="Times New Roman"/>
        </w:rPr>
        <w:t>Valentine-Darby, P. L., Kell, S. E., &amp; Darby, P. C. (2015). Predation on Florida apple snails (</w:t>
      </w:r>
      <w:r w:rsidRPr="00516654">
        <w:rPr>
          <w:rFonts w:cs="Times New Roman"/>
          <w:i/>
          <w:iCs/>
        </w:rPr>
        <w:t>Pomacea paludosa</w:t>
      </w:r>
      <w:r w:rsidRPr="006C0053">
        <w:rPr>
          <w:rFonts w:cs="Times New Roman"/>
        </w:rPr>
        <w:t xml:space="preserve">) by native and non-native aquatic fauna, and predator-prey size relationships. </w:t>
      </w:r>
      <w:r w:rsidRPr="006C0053">
        <w:rPr>
          <w:rFonts w:cs="Times New Roman"/>
          <w:i/>
          <w:iCs/>
        </w:rPr>
        <w:t>Florida Scientist</w:t>
      </w:r>
      <w:r w:rsidRPr="006C0053">
        <w:rPr>
          <w:rFonts w:cs="Times New Roman"/>
        </w:rPr>
        <w:t xml:space="preserve">, </w:t>
      </w:r>
      <w:r w:rsidRPr="006C0053">
        <w:rPr>
          <w:rFonts w:cs="Times New Roman"/>
          <w:i/>
          <w:iCs/>
        </w:rPr>
        <w:t>78</w:t>
      </w:r>
      <w:r w:rsidRPr="006C0053">
        <w:rPr>
          <w:rFonts w:cs="Times New Roman"/>
        </w:rPr>
        <w:t>(1), 47–56.</w:t>
      </w:r>
    </w:p>
    <w:p w14:paraId="46A4DC8B" w14:textId="77777777" w:rsidR="006C0053" w:rsidRPr="006C0053" w:rsidRDefault="006C0053" w:rsidP="00EA3C28">
      <w:pPr>
        <w:pStyle w:val="Bibliography"/>
        <w:jc w:val="both"/>
        <w:rPr>
          <w:rFonts w:cs="Times New Roman"/>
        </w:rPr>
      </w:pPr>
      <w:r w:rsidRPr="006C0053">
        <w:rPr>
          <w:rFonts w:cs="Times New Roman"/>
        </w:rPr>
        <w:t xml:space="preserve">van der Heiden, C. A., &amp; Dorn, N. J. (2017). Benefits of adjacent habitat patches to the distribution of a crayfish population in a hydro-dynamic wetland landscape. </w:t>
      </w:r>
      <w:r w:rsidRPr="006C0053">
        <w:rPr>
          <w:rFonts w:cs="Times New Roman"/>
          <w:i/>
          <w:iCs/>
        </w:rPr>
        <w:t>Aquatic Ecology</w:t>
      </w:r>
      <w:r w:rsidRPr="006C0053">
        <w:rPr>
          <w:rFonts w:cs="Times New Roman"/>
        </w:rPr>
        <w:t xml:space="preserve">, </w:t>
      </w:r>
      <w:r w:rsidRPr="006C0053">
        <w:rPr>
          <w:rFonts w:cs="Times New Roman"/>
          <w:i/>
          <w:iCs/>
        </w:rPr>
        <w:t>51</w:t>
      </w:r>
      <w:r w:rsidRPr="006C0053">
        <w:rPr>
          <w:rFonts w:cs="Times New Roman"/>
        </w:rPr>
        <w:t>(2), 219–233. https://doi.org/10.1007/s10452-016-9612-1</w:t>
      </w:r>
    </w:p>
    <w:p w14:paraId="3DADA0DB" w14:textId="77777777" w:rsidR="006C0053" w:rsidRDefault="006C0053" w:rsidP="00EA3C28">
      <w:pPr>
        <w:pStyle w:val="Bibliography"/>
        <w:jc w:val="both"/>
        <w:rPr>
          <w:ins w:id="558" w:author="Nathan Dorn" w:date="2024-06-12T15:54:00Z" w16du:dateUtc="2024-06-12T19:54:00Z"/>
          <w:rFonts w:cs="Times New Roman"/>
        </w:rPr>
      </w:pPr>
      <w:r w:rsidRPr="006C0053">
        <w:rPr>
          <w:rFonts w:cs="Times New Roman"/>
        </w:rPr>
        <w:t xml:space="preserve">Vance, R. R. (1985). The Stable Coexistence of Two Competitors for One Resource. </w:t>
      </w:r>
      <w:r w:rsidRPr="006C0053">
        <w:rPr>
          <w:rFonts w:cs="Times New Roman"/>
          <w:i/>
          <w:iCs/>
        </w:rPr>
        <w:t>The American Naturalist</w:t>
      </w:r>
      <w:r w:rsidRPr="006C0053">
        <w:rPr>
          <w:rFonts w:cs="Times New Roman"/>
        </w:rPr>
        <w:t xml:space="preserve">, </w:t>
      </w:r>
      <w:r w:rsidRPr="006C0053">
        <w:rPr>
          <w:rFonts w:cs="Times New Roman"/>
          <w:i/>
          <w:iCs/>
        </w:rPr>
        <w:t>126</w:t>
      </w:r>
      <w:r w:rsidRPr="006C0053">
        <w:rPr>
          <w:rFonts w:cs="Times New Roman"/>
        </w:rPr>
        <w:t>(1), 72–86. https://doi.org/10.1086/284397</w:t>
      </w:r>
    </w:p>
    <w:p w14:paraId="41154858" w14:textId="4AADE61A" w:rsidR="00777416" w:rsidRPr="00777416" w:rsidRDefault="00777416">
      <w:pPr>
        <w:pPrChange w:id="559" w:author="Nathan Dorn" w:date="2024-06-12T15:54:00Z" w16du:dateUtc="2024-06-12T19:54:00Z">
          <w:pPr>
            <w:pStyle w:val="Bibliography"/>
            <w:jc w:val="both"/>
          </w:pPr>
        </w:pPrChange>
      </w:pPr>
      <w:ins w:id="560" w:author="Nathan Dorn" w:date="2024-06-12T15:54:00Z" w16du:dateUtc="2024-06-12T19:54:00Z">
        <w:r>
          <w:t xml:space="preserve">Werner, E. E. and J. F. Gilliam. </w:t>
        </w:r>
      </w:ins>
      <w:ins w:id="561" w:author="Nathan Dorn" w:date="2024-06-12T15:59:00Z" w16du:dateUtc="2024-06-12T19:59:00Z">
        <w:r w:rsidR="00A52268">
          <w:t xml:space="preserve">1984. </w:t>
        </w:r>
      </w:ins>
      <w:ins w:id="562" w:author="Nathan Dorn" w:date="2024-06-12T15:54:00Z" w16du:dateUtc="2024-06-12T19:54:00Z">
        <w:r w:rsidR="006B604F">
          <w:t xml:space="preserve">The ontogenetic niche </w:t>
        </w:r>
      </w:ins>
      <w:ins w:id="563" w:author="Nathan Dorn" w:date="2024-06-12T15:55:00Z" w16du:dateUtc="2024-06-12T19:55:00Z">
        <w:r w:rsidR="006B604F">
          <w:t>and species interactions in size-structured populations. Annual Review of Ecology and Systematics 15: 393-425.</w:t>
        </w:r>
      </w:ins>
    </w:p>
    <w:p w14:paraId="4900BBAA" w14:textId="77777777" w:rsidR="006C0053" w:rsidRPr="006C0053" w:rsidRDefault="006C0053" w:rsidP="00EA3C28">
      <w:pPr>
        <w:pStyle w:val="Bibliography"/>
        <w:jc w:val="both"/>
        <w:rPr>
          <w:rFonts w:cs="Times New Roman"/>
        </w:rPr>
      </w:pPr>
      <w:r w:rsidRPr="006C0053">
        <w:rPr>
          <w:rFonts w:cs="Times New Roman"/>
        </w:rPr>
        <w:t xml:space="preserve">Zweig, C. L., &amp; Kitchens, W. M. (2008). Effects of landscape gradients on wetland vegetation communities: Information for large-scale restoration. </w:t>
      </w:r>
      <w:r w:rsidRPr="006C0053">
        <w:rPr>
          <w:rFonts w:cs="Times New Roman"/>
          <w:i/>
          <w:iCs/>
        </w:rPr>
        <w:t>Wetlands</w:t>
      </w:r>
      <w:r w:rsidRPr="006C0053">
        <w:rPr>
          <w:rFonts w:cs="Times New Roman"/>
        </w:rPr>
        <w:t xml:space="preserve">, </w:t>
      </w:r>
      <w:r w:rsidRPr="006C0053">
        <w:rPr>
          <w:rFonts w:cs="Times New Roman"/>
          <w:i/>
          <w:iCs/>
        </w:rPr>
        <w:t>28</w:t>
      </w:r>
      <w:r w:rsidRPr="006C0053">
        <w:rPr>
          <w:rFonts w:cs="Times New Roman"/>
        </w:rPr>
        <w:t>(4), 1086–1096. https://doi.org/10.1672/08-96.1</w:t>
      </w:r>
    </w:p>
    <w:p w14:paraId="7B921AA7" w14:textId="0ED34C51" w:rsidR="00AD7084" w:rsidRDefault="00F92F46" w:rsidP="00EA3C28">
      <w:pPr>
        <w:pStyle w:val="NATESTYLE1CommonCollege"/>
        <w:spacing w:after="240" w:line="360" w:lineRule="auto"/>
        <w:jc w:val="both"/>
      </w:pPr>
      <w:r w:rsidRPr="00C22A40">
        <w:fldChar w:fldCharType="end"/>
      </w:r>
    </w:p>
    <w:p w14:paraId="235A2CF0" w14:textId="77777777" w:rsidR="00AD7084" w:rsidRDefault="00AD7084" w:rsidP="00EA3C28">
      <w:pPr>
        <w:pStyle w:val="Heading1"/>
        <w:jc w:val="both"/>
        <w:sectPr w:rsidR="00AD7084" w:rsidSect="00EA3BEE">
          <w:footerReference w:type="default" r:id="rId15"/>
          <w:pgSz w:w="12240" w:h="15840"/>
          <w:pgMar w:top="1440" w:right="1440" w:bottom="1440" w:left="1440" w:header="720" w:footer="720" w:gutter="0"/>
          <w:lnNumType w:countBy="1" w:restart="continuous"/>
          <w:cols w:space="720"/>
          <w:docGrid w:linePitch="360"/>
        </w:sectPr>
      </w:pPr>
    </w:p>
    <w:p w14:paraId="55B19363" w14:textId="6FFBA1A3" w:rsidR="00DC29A8" w:rsidRPr="00524172" w:rsidRDefault="00725796" w:rsidP="00EA3C28">
      <w:pPr>
        <w:pStyle w:val="Heading1"/>
        <w:jc w:val="both"/>
      </w:pPr>
      <w:r>
        <w:lastRenderedPageBreak/>
        <w:t>Figures and Tables</w:t>
      </w:r>
    </w:p>
    <w:p w14:paraId="425A29F8" w14:textId="0831FC4F" w:rsidR="001642FB" w:rsidRDefault="0044756F" w:rsidP="00EA3C28">
      <w:pPr>
        <w:pStyle w:val="NATESTYLE1CommonCollege"/>
        <w:spacing w:after="240" w:line="360" w:lineRule="auto"/>
        <w:jc w:val="both"/>
      </w:pPr>
      <w:bookmarkStart w:id="564" w:name="_Hlk98960098"/>
      <w:r w:rsidRPr="0004035B">
        <w:rPr>
          <w:b/>
          <w:bCs/>
        </w:rPr>
        <w:t>F</w:t>
      </w:r>
      <w:r w:rsidR="0004035B" w:rsidRPr="0004035B">
        <w:rPr>
          <w:b/>
          <w:bCs/>
        </w:rPr>
        <w:t>IGURE</w:t>
      </w:r>
      <w:r w:rsidRPr="0004035B">
        <w:rPr>
          <w:b/>
          <w:bCs/>
        </w:rPr>
        <w:t xml:space="preserve"> 1</w:t>
      </w:r>
      <w:r w:rsidR="0004035B">
        <w:t xml:space="preserve"> </w:t>
      </w:r>
      <w:r w:rsidR="00F91FC9">
        <w:t xml:space="preserve">A) </w:t>
      </w:r>
      <w:r w:rsidR="00B9197D">
        <w:t>Map</w:t>
      </w:r>
      <w:r w:rsidR="00FD3881">
        <w:t xml:space="preserve"> and image</w:t>
      </w:r>
      <w:r w:rsidR="00C05D12">
        <w:t>s</w:t>
      </w:r>
      <w:r w:rsidR="00B9197D">
        <w:t xml:space="preserve"> of </w:t>
      </w:r>
      <w:r w:rsidR="00901BDA">
        <w:t xml:space="preserve">B) LILA </w:t>
      </w:r>
      <w:r w:rsidR="00C527FC">
        <w:t xml:space="preserve">impoundment #2 </w:t>
      </w:r>
      <w:r w:rsidR="00901BDA">
        <w:t xml:space="preserve">and C) </w:t>
      </w:r>
      <w:r w:rsidR="00B46E0B">
        <w:t>Site 2</w:t>
      </w:r>
      <w:r w:rsidR="00C527FC">
        <w:t xml:space="preserve"> in Water Conservation Area 3A</w:t>
      </w:r>
      <w:r w:rsidR="00C05D12">
        <w:t>. Photo credit</w:t>
      </w:r>
      <w:r w:rsidR="00C527FC">
        <w:t>s</w:t>
      </w:r>
      <w:r w:rsidR="00C05D12">
        <w:t xml:space="preserve"> to </w:t>
      </w:r>
      <w:r w:rsidR="00074357">
        <w:t xml:space="preserve">B) </w:t>
      </w:r>
      <w:r w:rsidR="00C05D12">
        <w:t>Mark</w:t>
      </w:r>
      <w:r w:rsidR="00440918">
        <w:t xml:space="preserve"> I.</w:t>
      </w:r>
      <w:r w:rsidR="00C05D12">
        <w:t xml:space="preserve"> Cook and </w:t>
      </w:r>
      <w:r w:rsidR="00074357">
        <w:t xml:space="preserve">C) </w:t>
      </w:r>
      <w:r w:rsidR="00C05D12">
        <w:t xml:space="preserve">Nathan </w:t>
      </w:r>
      <w:r w:rsidR="00074357">
        <w:t xml:space="preserve">T. </w:t>
      </w:r>
      <w:r w:rsidR="00C05D12">
        <w:t>Barrus</w:t>
      </w:r>
      <w:r w:rsidR="00074357">
        <w:t>.</w:t>
      </w:r>
      <w:r w:rsidR="00ED3214">
        <w:t xml:space="preserve"> </w:t>
      </w:r>
      <w:r w:rsidR="009C0344">
        <w:t xml:space="preserve"> </w:t>
      </w:r>
    </w:p>
    <w:p w14:paraId="342CDEB8" w14:textId="296B5E84" w:rsidR="00783074" w:rsidRPr="00524172" w:rsidRDefault="00E20C3D" w:rsidP="00EA3C28">
      <w:pPr>
        <w:pStyle w:val="NATESTYLE1CommonCollege"/>
        <w:spacing w:after="240" w:line="360" w:lineRule="auto"/>
        <w:jc w:val="both"/>
      </w:pPr>
      <w:r w:rsidRPr="0004035B">
        <w:rPr>
          <w:b/>
          <w:bCs/>
        </w:rPr>
        <w:t>F</w:t>
      </w:r>
      <w:r w:rsidR="0004035B" w:rsidRPr="0004035B">
        <w:rPr>
          <w:b/>
          <w:bCs/>
        </w:rPr>
        <w:t>IGURE</w:t>
      </w:r>
      <w:r w:rsidRPr="0004035B">
        <w:rPr>
          <w:b/>
          <w:bCs/>
        </w:rPr>
        <w:t xml:space="preserve"> 2</w:t>
      </w:r>
      <w:r w:rsidR="00195555">
        <w:t xml:space="preserve"> A) The hydrologic treatments </w:t>
      </w:r>
      <w:del w:id="565" w:author="Nathan Dorn" w:date="2024-06-12T15:38:00Z" w16du:dateUtc="2024-06-12T19:38:00Z">
        <w:r w:rsidR="00195555" w:rsidDel="001212BB">
          <w:delText>in LILA</w:delText>
        </w:r>
        <w:r w:rsidR="008472D5" w:rsidDel="001212BB">
          <w:delText xml:space="preserve"> in 2020</w:delText>
        </w:r>
      </w:del>
      <w:ins w:id="566" w:author="Nathan Dorn" w:date="2024-06-12T15:38:00Z" w16du:dateUtc="2024-06-12T19:38:00Z">
        <w:r w:rsidR="001212BB">
          <w:t xml:space="preserve">used in the modeling </w:t>
        </w:r>
        <w:r w:rsidR="00586D83">
          <w:t>of the isocline.</w:t>
        </w:r>
      </w:ins>
      <w:del w:id="567" w:author="Nathan Dorn" w:date="2024-06-12T15:39:00Z" w16du:dateUtc="2024-06-12T19:39:00Z">
        <w:r w:rsidR="00DF4797" w:rsidDel="00586D83">
          <w:delText>, and</w:delText>
        </w:r>
      </w:del>
      <w:ins w:id="568" w:author="Nathan Dorn" w:date="2024-06-12T15:39:00Z" w16du:dateUtc="2024-06-12T19:39:00Z">
        <w:r w:rsidR="00586D83">
          <w:t>.</w:t>
        </w:r>
      </w:ins>
      <w:r w:rsidR="00DF4797">
        <w:t xml:space="preserve"> </w:t>
      </w:r>
      <w:commentRangeStart w:id="569"/>
      <w:r w:rsidR="00DF4797">
        <w:t xml:space="preserve">B) </w:t>
      </w:r>
      <w:ins w:id="570" w:author="Nathan Dorn" w:date="2024-06-12T15:39:00Z" w16du:dateUtc="2024-06-12T19:39:00Z">
        <w:r w:rsidR="0062661E">
          <w:t>T</w:t>
        </w:r>
      </w:ins>
      <w:del w:id="571" w:author="Nathan Dorn" w:date="2024-06-12T15:39:00Z" w16du:dateUtc="2024-06-12T19:39:00Z">
        <w:r w:rsidR="00DF4797" w:rsidDel="0062661E">
          <w:delText>t</w:delText>
        </w:r>
      </w:del>
      <w:r w:rsidR="00DF4797">
        <w:t>he zero-population growth isoclines</w:t>
      </w:r>
      <w:ins w:id="572" w:author="Nathan Dorn" w:date="2024-06-12T15:42:00Z" w16du:dateUtc="2024-06-12T19:42:00Z">
        <w:r w:rsidR="00F808D4">
          <w:t xml:space="preserve"> illustrating the joint </w:t>
        </w:r>
        <w:r w:rsidR="009358E4">
          <w:t>impa</w:t>
        </w:r>
      </w:ins>
      <w:ins w:id="573" w:author="Nathan Dorn" w:date="2024-06-12T15:43:00Z" w16du:dateUtc="2024-06-12T19:43:00Z">
        <w:r w:rsidR="009358E4">
          <w:t>ct of juvenile growth rates and juvenile mortality.  For the</w:t>
        </w:r>
      </w:ins>
      <w:del w:id="574" w:author="Nathan Dorn" w:date="2024-06-12T15:43:00Z" w16du:dateUtc="2024-06-12T19:43:00Z">
        <w:r w:rsidR="00DF4797" w:rsidDel="009358E4">
          <w:delText xml:space="preserve"> </w:delText>
        </w:r>
        <w:r w:rsidR="00352BFA" w:rsidDel="009358E4">
          <w:delText>of</w:delText>
        </w:r>
      </w:del>
      <w:r w:rsidR="00352BFA">
        <w:t xml:space="preserve"> </w:t>
      </w:r>
      <w:r w:rsidR="00714E48">
        <w:t>FAS</w:t>
      </w:r>
      <w:r w:rsidR="00352BFA">
        <w:t xml:space="preserve"> </w:t>
      </w:r>
      <w:del w:id="575" w:author="Nathan Dorn" w:date="2024-06-12T15:43:00Z" w16du:dateUtc="2024-06-12T19:43:00Z">
        <w:r w:rsidR="00352BFA" w:rsidDel="009358E4">
          <w:delText>as</w:delText>
        </w:r>
        <w:r w:rsidR="002E27B5" w:rsidDel="009358E4">
          <w:delText xml:space="preserve"> a function of</w:delText>
        </w:r>
      </w:del>
      <w:r w:rsidR="002E27B5">
        <w:t xml:space="preserve"> juvenile </w:t>
      </w:r>
      <w:ins w:id="576" w:author="Nathan Dorn" w:date="2024-06-12T15:43:00Z" w16du:dateUtc="2024-06-12T19:43:00Z">
        <w:r w:rsidR="009358E4">
          <w:t xml:space="preserve">snails are </w:t>
        </w:r>
      </w:ins>
      <w:del w:id="577" w:author="Nathan Dorn" w:date="2024-06-12T15:43:00Z" w16du:dateUtc="2024-06-12T19:43:00Z">
        <w:r w:rsidR="002E27B5" w:rsidDel="009358E4">
          <w:delText>(</w:delText>
        </w:r>
      </w:del>
      <w:r w:rsidR="002E27B5">
        <w:t>&lt; 10 mm SL</w:t>
      </w:r>
      <w:del w:id="578" w:author="Nathan Dorn" w:date="2024-06-12T15:43:00Z" w16du:dateUtc="2024-06-12T19:43:00Z">
        <w:r w:rsidR="002E27B5" w:rsidDel="009358E4">
          <w:delText>)</w:delText>
        </w:r>
      </w:del>
      <w:ins w:id="579" w:author="Nathan Dorn" w:date="2024-06-12T15:43:00Z" w16du:dateUtc="2024-06-12T19:43:00Z">
        <w:r w:rsidR="009358E4">
          <w:t xml:space="preserve"> and</w:t>
        </w:r>
      </w:ins>
      <w:r w:rsidR="002E27B5">
        <w:t xml:space="preserve"> </w:t>
      </w:r>
      <w:commentRangeStart w:id="580"/>
      <w:r w:rsidR="002E27B5">
        <w:t>survival</w:t>
      </w:r>
      <w:ins w:id="581" w:author="Nathan Dorn" w:date="2024-06-12T15:43:00Z" w16du:dateUtc="2024-06-12T19:43:00Z">
        <w:r w:rsidR="009358E4">
          <w:t xml:space="preserve"> is cumulative while </w:t>
        </w:r>
      </w:ins>
      <w:del w:id="582" w:author="Nathan Dorn" w:date="2024-06-12T15:43:00Z" w16du:dateUtc="2024-06-12T19:43:00Z">
        <w:r w:rsidR="002E27B5" w:rsidDel="009358E4">
          <w:delText xml:space="preserve"> and </w:delText>
        </w:r>
      </w:del>
      <w:r w:rsidR="002E27B5">
        <w:t>juvenile growth rates</w:t>
      </w:r>
      <w:ins w:id="583" w:author="Nathan Dorn" w:date="2024-06-12T15:44:00Z" w16du:dateUtc="2024-06-12T19:44:00Z">
        <w:r w:rsidR="0060345C">
          <w:t xml:space="preserve"> were quantified with </w:t>
        </w:r>
        <w:r w:rsidR="0005791A">
          <w:t>size dependency (</w:t>
        </w:r>
        <w:proofErr w:type="spellStart"/>
        <w:r w:rsidR="0005791A">
          <w:t>K</w:t>
        </w:r>
      </w:ins>
      <w:ins w:id="584" w:author="Nathan Dorn" w:date="2024-06-12T15:45:00Z" w16du:dateUtc="2024-06-12T19:45:00Z">
        <w:r w:rsidR="0005791A" w:rsidRPr="0005791A">
          <w:rPr>
            <w:vertAlign w:val="subscript"/>
            <w:rPrChange w:id="585" w:author="Nathan Dorn" w:date="2024-06-12T15:45:00Z" w16du:dateUtc="2024-06-12T19:45:00Z">
              <w:rPr/>
            </w:rPrChange>
          </w:rPr>
          <w:t>growth</w:t>
        </w:r>
        <w:proofErr w:type="spellEnd"/>
        <w:r w:rsidR="0005791A">
          <w:t xml:space="preserve">).  </w:t>
        </w:r>
        <w:r w:rsidR="003376C1">
          <w:t>The two isoc</w:t>
        </w:r>
      </w:ins>
      <w:ins w:id="586" w:author="Nathan Dorn" w:date="2024-06-12T15:46:00Z" w16du:dateUtc="2024-06-12T19:46:00Z">
        <w:r w:rsidR="003376C1">
          <w:t xml:space="preserve">lines represent two </w:t>
        </w:r>
      </w:ins>
      <w:ins w:id="587" w:author="Nathan Dorn" w:date="2024-06-12T15:45:00Z" w16du:dateUtc="2024-06-12T19:45:00Z">
        <w:r w:rsidR="003376C1">
          <w:t>reproduct</w:t>
        </w:r>
      </w:ins>
      <w:ins w:id="588" w:author="Nathan Dorn" w:date="2024-06-12T15:46:00Z" w16du:dateUtc="2024-06-12T19:46:00Z">
        <w:r w:rsidR="003376C1">
          <w:t xml:space="preserve">ive (birth rate) conditions associated with water depth variation. </w:t>
        </w:r>
      </w:ins>
      <w:del w:id="589" w:author="Nathan Dorn" w:date="2024-06-12T15:44:00Z" w16du:dateUtc="2024-06-12T19:44:00Z">
        <w:r w:rsidR="002E27B5" w:rsidDel="0005791A">
          <w:delText xml:space="preserve"> </w:delText>
        </w:r>
        <w:commentRangeEnd w:id="580"/>
        <w:r w:rsidR="0062661E" w:rsidDel="0005791A">
          <w:rPr>
            <w:rStyle w:val="CommentReference"/>
            <w:rFonts w:cstheme="minorBidi"/>
          </w:rPr>
          <w:commentReference w:id="580"/>
        </w:r>
      </w:del>
      <w:commentRangeEnd w:id="569"/>
      <w:r w:rsidR="0032011C">
        <w:rPr>
          <w:rStyle w:val="CommentReference"/>
          <w:rFonts w:cstheme="minorBidi"/>
        </w:rPr>
        <w:commentReference w:id="569"/>
      </w:r>
      <w:del w:id="590" w:author="Nathan Dorn" w:date="2024-06-12T15:45:00Z" w16du:dateUtc="2024-06-12T19:45:00Z">
        <w:r w:rsidR="002E27B5" w:rsidDel="003376C1">
          <w:delText xml:space="preserve">under two </w:delText>
        </w:r>
        <w:r w:rsidR="000011D0" w:rsidDel="003376C1">
          <w:delText>hydrologic</w:delText>
        </w:r>
        <w:r w:rsidR="007E52B6" w:rsidDel="003376C1">
          <w:delText xml:space="preserve"> treatments </w:delText>
        </w:r>
        <w:r w:rsidR="0015696E" w:rsidDel="003376C1">
          <w:delText>(</w:delText>
        </w:r>
        <w:r w:rsidR="007E52B6" w:rsidDel="003376C1">
          <w:delText xml:space="preserve">good </w:delText>
        </w:r>
        <w:r w:rsidR="0015696E" w:rsidDel="003376C1">
          <w:delText>vs.</w:delText>
        </w:r>
        <w:r w:rsidR="007E52B6" w:rsidDel="003376C1">
          <w:delText xml:space="preserve"> poor </w:delText>
        </w:r>
        <w:r w:rsidR="0015696E" w:rsidDel="003376C1">
          <w:delText>egg laying conditions)</w:delText>
        </w:r>
        <w:r w:rsidR="0023172F" w:rsidDel="003376C1">
          <w:delText>.</w:delText>
        </w:r>
        <w:r w:rsidR="00052D01" w:rsidDel="003376C1">
          <w:delText xml:space="preserve"> </w:delText>
        </w:r>
      </w:del>
      <w:r w:rsidR="00052D01">
        <w:t>The FAS breeding season is represented by the blue shaded area.</w:t>
      </w:r>
      <w:r w:rsidR="00DC6479">
        <w:t xml:space="preserve"> </w:t>
      </w:r>
    </w:p>
    <w:p w14:paraId="7C4702B0" w14:textId="6F48A897" w:rsidR="004F74C4" w:rsidRPr="00524172" w:rsidRDefault="0004035B" w:rsidP="00EA3C28">
      <w:pPr>
        <w:pStyle w:val="NATESTYLE1CommonCollege"/>
        <w:spacing w:after="240"/>
        <w:jc w:val="both"/>
      </w:pPr>
      <w:commentRangeStart w:id="591"/>
      <w:r w:rsidRPr="0004035B">
        <w:rPr>
          <w:b/>
          <w:bCs/>
        </w:rPr>
        <w:t xml:space="preserve">FIGURE </w:t>
      </w:r>
      <w:r w:rsidR="0023172F" w:rsidRPr="0004035B">
        <w:rPr>
          <w:b/>
          <w:bCs/>
        </w:rPr>
        <w:t>3</w:t>
      </w:r>
      <w:r w:rsidR="00CE761E" w:rsidRPr="00524172">
        <w:t xml:space="preserve"> </w:t>
      </w:r>
      <w:r w:rsidR="00391CFB">
        <w:t xml:space="preserve">Field picture </w:t>
      </w:r>
      <w:r w:rsidR="00E92AF4">
        <w:t>showing</w:t>
      </w:r>
      <w:r w:rsidR="008028FB">
        <w:t xml:space="preserve"> the transects of tethers in</w:t>
      </w:r>
      <w:r w:rsidR="00B7473B">
        <w:t xml:space="preserve"> LILA</w:t>
      </w:r>
      <w:r w:rsidR="00D44D6D">
        <w:t xml:space="preserve"> </w:t>
      </w:r>
      <w:r w:rsidR="008028FB">
        <w:t>wetland</w:t>
      </w:r>
      <w:r w:rsidR="00B7473B">
        <w:t>s</w:t>
      </w:r>
      <w:r w:rsidR="008028FB">
        <w:t xml:space="preserve"> used to estimate daily survival</w:t>
      </w:r>
      <w:r w:rsidR="00633976">
        <w:t xml:space="preserve"> </w:t>
      </w:r>
      <w:r w:rsidR="00E8306C">
        <w:t>(</w:t>
      </w:r>
      <w:r w:rsidR="008B7F1D">
        <w:t>photo</w:t>
      </w:r>
      <w:r w:rsidR="00357E61">
        <w:t xml:space="preserve"> credit</w:t>
      </w:r>
      <w:r w:rsidR="00E8306C">
        <w:t>:</w:t>
      </w:r>
      <w:r w:rsidR="00357E61">
        <w:t xml:space="preserve"> Brandon </w:t>
      </w:r>
      <w:proofErr w:type="spellStart"/>
      <w:r w:rsidR="00357E61">
        <w:t>G</w:t>
      </w:r>
      <w:r w:rsidR="0008576F">
        <w:t>ü</w:t>
      </w:r>
      <w:r w:rsidR="00357E61">
        <w:t>ell</w:t>
      </w:r>
      <w:proofErr w:type="spellEnd"/>
      <w:r w:rsidR="00E8306C">
        <w:t>)</w:t>
      </w:r>
      <w:r w:rsidR="0008576F">
        <w:t>.</w:t>
      </w:r>
      <w:r w:rsidR="008028FB">
        <w:t xml:space="preserve"> </w:t>
      </w:r>
      <w:r w:rsidR="00D816E7">
        <w:t>D</w:t>
      </w:r>
      <w:r w:rsidR="006F40F2" w:rsidRPr="00524172">
        <w:t>aily survival probabilities</w:t>
      </w:r>
      <w:r w:rsidR="00D816E7">
        <w:t xml:space="preserve"> </w:t>
      </w:r>
      <w:proofErr w:type="gramStart"/>
      <w:r w:rsidR="008855A8" w:rsidRPr="00524172">
        <w:t>estimated</w:t>
      </w:r>
      <w:proofErr w:type="gramEnd"/>
      <w:r w:rsidR="006F40F2" w:rsidRPr="00524172">
        <w:t xml:space="preserve"> from logistic regression from tethering data. Shaded areas indicate standard error.</w:t>
      </w:r>
      <w:r w:rsidR="00004CAC">
        <w:t xml:space="preserve"> </w:t>
      </w:r>
      <w:bookmarkStart w:id="592" w:name="_Hlk98960193"/>
      <w:bookmarkEnd w:id="564"/>
      <w:commentRangeEnd w:id="591"/>
      <w:r w:rsidR="00462763">
        <w:rPr>
          <w:rStyle w:val="CommentReference"/>
          <w:rFonts w:cstheme="minorBidi"/>
        </w:rPr>
        <w:commentReference w:id="591"/>
      </w:r>
    </w:p>
    <w:p w14:paraId="0D193592" w14:textId="60E64037" w:rsidR="00DD5C59" w:rsidRDefault="0004035B" w:rsidP="00EA3C28">
      <w:pPr>
        <w:pStyle w:val="NATESTYLE1CommonCollege"/>
        <w:spacing w:after="240"/>
        <w:jc w:val="both"/>
        <w:rPr>
          <w:rFonts w:asciiTheme="minorHAnsi" w:hAnsiTheme="minorHAnsi" w:cstheme="minorBidi"/>
          <w:noProof/>
          <w:sz w:val="16"/>
          <w:szCs w:val="16"/>
        </w:rPr>
      </w:pPr>
      <w:commentRangeStart w:id="593"/>
      <w:r w:rsidRPr="0004035B">
        <w:rPr>
          <w:b/>
          <w:bCs/>
        </w:rPr>
        <w:t xml:space="preserve">FIGURE </w:t>
      </w:r>
      <w:r w:rsidR="0023172F" w:rsidRPr="0004035B">
        <w:rPr>
          <w:b/>
          <w:bCs/>
        </w:rPr>
        <w:t>4</w:t>
      </w:r>
      <w:r w:rsidR="007D14CA" w:rsidRPr="00524172">
        <w:t xml:space="preserve"> </w:t>
      </w:r>
      <w:r w:rsidR="00EA7392">
        <w:t xml:space="preserve">A) </w:t>
      </w:r>
      <w:r w:rsidR="00F122A3">
        <w:t>Counts of ar</w:t>
      </w:r>
      <w:r w:rsidR="00EA7392">
        <w:t>t</w:t>
      </w:r>
      <w:r w:rsidR="00780591">
        <w:t>e</w:t>
      </w:r>
      <w:r w:rsidR="00EA7392">
        <w:t xml:space="preserve">facts of biotic </w:t>
      </w:r>
      <w:r w:rsidR="00F122A3">
        <w:t xml:space="preserve">factors causing </w:t>
      </w:r>
      <w:r w:rsidR="00EA7392">
        <w:t xml:space="preserve">mortality </w:t>
      </w:r>
      <w:r w:rsidR="00F122A3">
        <w:t>of</w:t>
      </w:r>
      <w:r w:rsidR="00EA7392">
        <w:t xml:space="preserve"> snails </w:t>
      </w:r>
      <w:r w:rsidR="00F122A3">
        <w:t>(</w:t>
      </w:r>
      <w:r w:rsidR="00F122A3" w:rsidRPr="00524172">
        <w:t>&lt; 10 mm SL</w:t>
      </w:r>
      <w:r w:rsidR="00F122A3">
        <w:t>) in</w:t>
      </w:r>
      <w:r w:rsidR="00484918">
        <w:t xml:space="preserve"> the</w:t>
      </w:r>
      <w:r w:rsidR="00F122A3">
        <w:t xml:space="preserve"> two seasons</w:t>
      </w:r>
      <w:r w:rsidR="00F466E2">
        <w:t xml:space="preserve"> in the LILA wetlands</w:t>
      </w:r>
      <w:r w:rsidR="001E3B04">
        <w:t>, and</w:t>
      </w:r>
      <w:r w:rsidR="00DD0FEB">
        <w:t xml:space="preserve"> </w:t>
      </w:r>
      <w:r w:rsidR="007B0AB9">
        <w:t xml:space="preserve">B) </w:t>
      </w:r>
      <w:r w:rsidR="00455F25">
        <w:t xml:space="preserve">seasonal abundance of </w:t>
      </w:r>
      <w:r w:rsidR="00F6786D" w:rsidRPr="00524172">
        <w:t>predators</w:t>
      </w:r>
      <w:r w:rsidR="006D6834">
        <w:t xml:space="preserve"> of </w:t>
      </w:r>
      <w:r w:rsidR="00455F25">
        <w:t xml:space="preserve">juvenile </w:t>
      </w:r>
      <w:r w:rsidR="006D6834">
        <w:t>snails</w:t>
      </w:r>
      <w:r w:rsidR="00F6786D" w:rsidRPr="00524172">
        <w:t xml:space="preserve"> from throw</w:t>
      </w:r>
      <w:r w:rsidR="00DD0FEB">
        <w:t>-</w:t>
      </w:r>
      <w:r w:rsidR="00F6786D" w:rsidRPr="00524172">
        <w:t xml:space="preserve">trap </w:t>
      </w:r>
      <w:r w:rsidR="00DD0FEB">
        <w:t>samples</w:t>
      </w:r>
      <w:r w:rsidR="00455F25">
        <w:t xml:space="preserve"> (</w:t>
      </w:r>
      <w:r w:rsidR="00D90083">
        <w:t>c</w:t>
      </w:r>
      <w:r w:rsidR="00455F25">
        <w:t xml:space="preserve">rayfish and </w:t>
      </w:r>
      <w:r w:rsidR="00D90083">
        <w:t>g</w:t>
      </w:r>
      <w:r w:rsidR="00455F25">
        <w:t xml:space="preserve">iant </w:t>
      </w:r>
      <w:r w:rsidR="00D90083">
        <w:t>w</w:t>
      </w:r>
      <w:r w:rsidR="00455F25">
        <w:t xml:space="preserve">ater </w:t>
      </w:r>
      <w:r w:rsidR="00D90083">
        <w:t>b</w:t>
      </w:r>
      <w:r w:rsidR="00455F25">
        <w:t>ug)</w:t>
      </w:r>
      <w:r w:rsidR="00F6786D" w:rsidRPr="00524172">
        <w:t xml:space="preserve">, and from </w:t>
      </w:r>
      <w:r w:rsidR="00A77852" w:rsidRPr="00524172">
        <w:t>standard sets of trap</w:t>
      </w:r>
      <w:r w:rsidR="00F6786D" w:rsidRPr="00524172">
        <w:t xml:space="preserve"> nets</w:t>
      </w:r>
      <w:r w:rsidR="00455F25">
        <w:t xml:space="preserve"> (</w:t>
      </w:r>
      <w:r w:rsidR="00D90083">
        <w:t>g</w:t>
      </w:r>
      <w:r w:rsidR="00455F25">
        <w:t xml:space="preserve">reater </w:t>
      </w:r>
      <w:r w:rsidR="00D90083">
        <w:t>s</w:t>
      </w:r>
      <w:r w:rsidR="00455F25">
        <w:t>iren)</w:t>
      </w:r>
      <w:r w:rsidR="00F6786D" w:rsidRPr="00524172">
        <w:t>.</w:t>
      </w:r>
      <w:r w:rsidR="00DD0FEB">
        <w:t xml:space="preserve"> Sampling effort was equal in each season. </w:t>
      </w:r>
      <w:r w:rsidR="00455F25">
        <w:t>C) Per-capita predation rate from the different predators in the two seasons.</w:t>
      </w:r>
      <w:r w:rsidR="00DC6479">
        <w:t xml:space="preserve"> </w:t>
      </w:r>
      <w:bookmarkEnd w:id="592"/>
      <w:commentRangeEnd w:id="593"/>
      <w:r w:rsidR="00462763">
        <w:rPr>
          <w:rStyle w:val="CommentReference"/>
          <w:rFonts w:cstheme="minorBidi"/>
        </w:rPr>
        <w:commentReference w:id="593"/>
      </w:r>
    </w:p>
    <w:p w14:paraId="4FCEEB6F" w14:textId="1A49E952" w:rsidR="006539CF" w:rsidRDefault="0004035B" w:rsidP="00EA3C28">
      <w:pPr>
        <w:pStyle w:val="NATESTYLE1CommonCollege"/>
        <w:spacing w:after="240"/>
        <w:jc w:val="both"/>
      </w:pPr>
      <w:commentRangeStart w:id="594"/>
      <w:r w:rsidRPr="0004035B">
        <w:rPr>
          <w:b/>
          <w:bCs/>
        </w:rPr>
        <w:t xml:space="preserve">FIGURE </w:t>
      </w:r>
      <w:r w:rsidR="00B968DC" w:rsidRPr="0004035B">
        <w:rPr>
          <w:b/>
          <w:bCs/>
        </w:rPr>
        <w:t>5</w:t>
      </w:r>
      <w:r w:rsidR="004F74C4" w:rsidRPr="00524172">
        <w:t xml:space="preserve"> </w:t>
      </w:r>
      <w:r w:rsidR="008C20E5">
        <w:t>I</w:t>
      </w:r>
      <w:r w:rsidR="004F74C4" w:rsidRPr="00524172">
        <w:t>socline</w:t>
      </w:r>
      <w:r w:rsidR="001F7F47" w:rsidRPr="00524172">
        <w:t>s</w:t>
      </w:r>
      <w:r w:rsidR="004F74C4" w:rsidRPr="00524172">
        <w:t xml:space="preserve"> </w:t>
      </w:r>
      <w:r w:rsidR="00D83290" w:rsidRPr="00524172">
        <w:t xml:space="preserve">illustrating the bivariate </w:t>
      </w:r>
      <w:r w:rsidR="003A1C82" w:rsidRPr="00524172">
        <w:t xml:space="preserve">effects of </w:t>
      </w:r>
      <w:r w:rsidR="008512F7">
        <w:t xml:space="preserve">juvenile </w:t>
      </w:r>
      <w:r w:rsidR="002836F8">
        <w:t>growth</w:t>
      </w:r>
      <w:r w:rsidR="00487260">
        <w:t xml:space="preserve"> </w:t>
      </w:r>
      <w:r w:rsidR="00D83290" w:rsidRPr="00524172">
        <w:t>and survival</w:t>
      </w:r>
      <w:r w:rsidR="003A1C82" w:rsidRPr="00524172">
        <w:t xml:space="preserve"> </w:t>
      </w:r>
      <w:r w:rsidR="008512F7">
        <w:t xml:space="preserve">that </w:t>
      </w:r>
      <w:r w:rsidR="008C20E5">
        <w:t>produc</w:t>
      </w:r>
      <w:r w:rsidR="008512F7">
        <w:t>e</w:t>
      </w:r>
      <w:r w:rsidR="008C20E5">
        <w:t xml:space="preserve"> zero net annual population growth </w:t>
      </w:r>
      <w:r w:rsidR="003A1C82" w:rsidRPr="00524172">
        <w:t>for a size-structured model of a freshwater gastropod</w:t>
      </w:r>
      <w:r w:rsidR="00921C6F">
        <w:t xml:space="preserve"> (</w:t>
      </w:r>
      <w:proofErr w:type="spellStart"/>
      <w:r w:rsidR="003A1C82" w:rsidRPr="00524172">
        <w:rPr>
          <w:i/>
        </w:rPr>
        <w:t>Pomacea</w:t>
      </w:r>
      <w:proofErr w:type="spellEnd"/>
      <w:r w:rsidR="003A1C82" w:rsidRPr="00524172">
        <w:rPr>
          <w:i/>
        </w:rPr>
        <w:t xml:space="preserve"> paludosa</w:t>
      </w:r>
      <w:r w:rsidR="00921C6F">
        <w:t xml:space="preserve">) </w:t>
      </w:r>
      <w:r w:rsidR="003A1C82" w:rsidRPr="00524172">
        <w:t>under different hydrologic regimes</w:t>
      </w:r>
      <w:r w:rsidR="00921C6F">
        <w:t xml:space="preserve"> </w:t>
      </w:r>
      <w:r w:rsidR="001A2E47">
        <w:t>that affect reproduction</w:t>
      </w:r>
      <w:r w:rsidR="00213446">
        <w:t xml:space="preserve">. The </w:t>
      </w:r>
      <w:r w:rsidR="00921C6F">
        <w:t>b</w:t>
      </w:r>
      <w:r w:rsidR="00213446">
        <w:t xml:space="preserve">lack isocline </w:t>
      </w:r>
      <w:r w:rsidR="00DF2FEA">
        <w:t>and gray isoclines represent two hydrologic scenarios producing better</w:t>
      </w:r>
      <w:r w:rsidR="001A2E47">
        <w:t xml:space="preserve"> (Grey)</w:t>
      </w:r>
      <w:r w:rsidR="00DF2FEA">
        <w:t xml:space="preserve"> and worse</w:t>
      </w:r>
      <w:r w:rsidR="001A2E47">
        <w:t xml:space="preserve"> (</w:t>
      </w:r>
      <w:r w:rsidR="0089149D">
        <w:t>B</w:t>
      </w:r>
      <w:r w:rsidR="001A2E47">
        <w:t>lack)</w:t>
      </w:r>
      <w:r w:rsidR="00DF2FEA">
        <w:t xml:space="preserve"> </w:t>
      </w:r>
      <w:r w:rsidR="00213446">
        <w:t>reproductive conditions</w:t>
      </w:r>
      <w:r w:rsidR="00725ACE">
        <w:t xml:space="preserve">. </w:t>
      </w:r>
      <w:r w:rsidR="003A1C82" w:rsidRPr="00524172">
        <w:t xml:space="preserve">Mean </w:t>
      </w:r>
      <w:r w:rsidR="001F0CBA">
        <w:t xml:space="preserve">cumulative juvenile </w:t>
      </w:r>
      <w:r w:rsidR="003A1C82" w:rsidRPr="00524172">
        <w:t>survival</w:t>
      </w:r>
      <w:r w:rsidR="00A2255A">
        <w:t xml:space="preserve"> (snails &lt; 10mm SL)</w:t>
      </w:r>
      <w:r w:rsidR="003A1C82" w:rsidRPr="00524172">
        <w:t xml:space="preserve"> and </w:t>
      </w:r>
      <w:r w:rsidR="002836F8">
        <w:t>growth</w:t>
      </w:r>
      <w:r w:rsidR="00A2255A">
        <w:t xml:space="preserve"> (</w:t>
      </w:r>
      <w:proofErr w:type="spellStart"/>
      <w:r w:rsidR="00A2255A">
        <w:t>k</w:t>
      </w:r>
      <w:r w:rsidR="00867D1A" w:rsidRPr="00867D1A">
        <w:rPr>
          <w:vertAlign w:val="subscript"/>
        </w:rPr>
        <w:t>growth</w:t>
      </w:r>
      <w:proofErr w:type="spellEnd"/>
      <w:r w:rsidR="00A2255A">
        <w:t>)</w:t>
      </w:r>
      <w:r w:rsidR="003E3AC1" w:rsidRPr="00524172">
        <w:t xml:space="preserve"> </w:t>
      </w:r>
      <w:r w:rsidR="00D577A1">
        <w:t xml:space="preserve">quantified </w:t>
      </w:r>
      <w:r w:rsidR="009434AF">
        <w:t>in</w:t>
      </w:r>
      <w:r w:rsidR="003A1C82" w:rsidRPr="00524172">
        <w:t xml:space="preserve"> </w:t>
      </w:r>
      <w:r w:rsidR="00220A3B">
        <w:t>LILA and WCA3A</w:t>
      </w:r>
      <w:r w:rsidR="003A1C82" w:rsidRPr="00524172">
        <w:t xml:space="preserve"> are plotted on each pane</w:t>
      </w:r>
      <w:r w:rsidR="00D36ECE">
        <w:t>l</w:t>
      </w:r>
      <w:r w:rsidR="00C56FE4">
        <w:t xml:space="preserve"> with seasonal and combined </w:t>
      </w:r>
      <w:r w:rsidR="00C56FE4">
        <w:lastRenderedPageBreak/>
        <w:t>parameters</w:t>
      </w:r>
      <w:r w:rsidR="00D36ECE">
        <w:t>.</w:t>
      </w:r>
      <w:r w:rsidR="00C56FE4">
        <w:t xml:space="preserve"> </w:t>
      </w:r>
      <w:r w:rsidR="00D577A1">
        <w:t>The</w:t>
      </w:r>
      <w:r w:rsidR="00EA2333">
        <w:t xml:space="preserve"> combined </w:t>
      </w:r>
      <w:r w:rsidR="002A4F66">
        <w:t xml:space="preserve">parameters </w:t>
      </w:r>
      <w:r w:rsidR="006E450D">
        <w:t xml:space="preserve">were </w:t>
      </w:r>
      <w:r w:rsidR="00D44D6D">
        <w:t>calculated</w:t>
      </w:r>
      <w:r w:rsidR="006E450D">
        <w:t xml:space="preserve"> by a</w:t>
      </w:r>
      <w:r w:rsidR="00EA2333">
        <w:t xml:space="preserve"> weighted average reflect</w:t>
      </w:r>
      <w:r w:rsidR="006E450D">
        <w:t>ing</w:t>
      </w:r>
      <w:r w:rsidR="00EA2333">
        <w:t xml:space="preserve"> </w:t>
      </w:r>
      <w:r w:rsidR="006E450D">
        <w:t>greater</w:t>
      </w:r>
      <w:r w:rsidR="002A4F66">
        <w:t xml:space="preserve"> juvenile</w:t>
      </w:r>
      <w:r w:rsidR="00EA2333">
        <w:t xml:space="preserve"> snail </w:t>
      </w:r>
      <w:r w:rsidR="002A4F66">
        <w:t>produ</w:t>
      </w:r>
      <w:r w:rsidR="006E450D">
        <w:t>ction</w:t>
      </w:r>
      <w:r w:rsidR="002A4F66">
        <w:t xml:space="preserve"> </w:t>
      </w:r>
      <w:r w:rsidR="00EA2333">
        <w:t>in the dry season.</w:t>
      </w:r>
      <w:r w:rsidR="00DC6479">
        <w:t xml:space="preserve"> </w:t>
      </w:r>
      <w:r w:rsidR="00B26816">
        <w:t xml:space="preserve"> </w:t>
      </w:r>
      <w:commentRangeEnd w:id="594"/>
      <w:r w:rsidR="00CB4B8C">
        <w:rPr>
          <w:rStyle w:val="CommentReference"/>
          <w:rFonts w:cstheme="minorBidi"/>
        </w:rPr>
        <w:commentReference w:id="594"/>
      </w:r>
    </w:p>
    <w:sectPr w:rsidR="006539CF" w:rsidSect="00EA3BEE">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Nathan Dorn" w:date="2024-06-11T15:53:00Z" w:initials="ND">
    <w:p w14:paraId="6FE7704F" w14:textId="77777777" w:rsidR="00536513" w:rsidRDefault="000A1872" w:rsidP="00536513">
      <w:pPr>
        <w:pStyle w:val="CommentText"/>
      </w:pPr>
      <w:r>
        <w:rPr>
          <w:rStyle w:val="CommentReference"/>
        </w:rPr>
        <w:annotationRef/>
      </w:r>
      <w:r w:rsidR="00536513">
        <w:t xml:space="preserve">I think it’s age-structured rather than stage, correct?  It’s very difficult to describe because it actually tracks size and doesn’t just track transitions (not just survival)… the ages aren’t really stages though… and thus this description needs to be carefully considered. Maybe DeAngelis described it explicitly one way or another? </w:t>
      </w:r>
    </w:p>
  </w:comment>
  <w:comment w:id="1" w:author="Nathan Dorn" w:date="2024-06-12T09:58:00Z" w:initials="ND">
    <w:p w14:paraId="7B94265D" w14:textId="1F0AA1DC" w:rsidR="00785DB4" w:rsidRDefault="00785DB4" w:rsidP="00785DB4">
      <w:pPr>
        <w:pStyle w:val="CommentText"/>
      </w:pPr>
      <w:r>
        <w:rPr>
          <w:rStyle w:val="CommentReference"/>
        </w:rPr>
        <w:annotationRef/>
      </w:r>
      <w:r>
        <w:t xml:space="preserve">Much easier to explain this as mortality even though it goes into the model as “survival”… in the literature it’s more often referred to as mortality. </w:t>
      </w:r>
    </w:p>
  </w:comment>
  <w:comment w:id="109" w:author="Nathan Dorn" w:date="2024-06-12T16:19:00Z" w:initials="ND">
    <w:p w14:paraId="42B17CBE" w14:textId="77777777" w:rsidR="00D20A5F" w:rsidRDefault="00D20A5F" w:rsidP="00D20A5F">
      <w:pPr>
        <w:pStyle w:val="CommentText"/>
      </w:pPr>
      <w:r>
        <w:rPr>
          <w:rStyle w:val="CommentReference"/>
        </w:rPr>
        <w:annotationRef/>
      </w:r>
      <w:r>
        <w:t>I think this model is what Werner and Gilliam 1984 called a size-indexed demography (page 401 bottom right)…. What do you think.  How did DeAngelis describe this?</w:t>
      </w:r>
    </w:p>
  </w:comment>
  <w:comment w:id="110" w:author="Nathan Dorn" w:date="2024-06-12T13:45:00Z" w:initials="ND">
    <w:p w14:paraId="30C78519" w14:textId="19D1AE41" w:rsidR="0075272A" w:rsidRDefault="0075272A" w:rsidP="0075272A">
      <w:pPr>
        <w:pStyle w:val="CommentText"/>
      </w:pPr>
      <w:r>
        <w:rPr>
          <w:rStyle w:val="CommentReference"/>
        </w:rPr>
        <w:annotationRef/>
      </w:r>
      <w:r>
        <w:t xml:space="preserve">This would be a bigger part of the rewrite with less emphasis on individual predator-prey impact strength.  </w:t>
      </w:r>
    </w:p>
  </w:comment>
  <w:comment w:id="138" w:author="Nathan Dorn" w:date="2024-06-12T14:10:00Z" w:initials="ND">
    <w:p w14:paraId="0660B46F" w14:textId="77777777" w:rsidR="006644CF" w:rsidRDefault="006644CF" w:rsidP="006644CF">
      <w:pPr>
        <w:pStyle w:val="CommentText"/>
      </w:pPr>
      <w:r>
        <w:rPr>
          <w:rStyle w:val="CommentReference"/>
        </w:rPr>
        <w:annotationRef/>
      </w:r>
      <w:r>
        <w:t xml:space="preserve">Focus on this in the results. I think this is a result if it really hasn’t been ever published. I’d hope DeAngelis would review this and tell us if he knows otherwise. </w:t>
      </w:r>
    </w:p>
  </w:comment>
  <w:comment w:id="143" w:author="Nathan Dorn" w:date="2024-06-12T14:15:00Z" w:initials="ND">
    <w:p w14:paraId="7475DBCD" w14:textId="77777777" w:rsidR="00126551" w:rsidRDefault="00126551" w:rsidP="00126551">
      <w:pPr>
        <w:pStyle w:val="CommentText"/>
      </w:pPr>
      <w:r>
        <w:rPr>
          <w:rStyle w:val="CommentReference"/>
        </w:rPr>
        <w:annotationRef/>
      </w:r>
      <w:r>
        <w:t>Could be downplayed further.</w:t>
      </w:r>
    </w:p>
  </w:comment>
  <w:comment w:id="179" w:author="Nathan Dorn" w:date="2024-06-12T12:10:00Z" w:initials="ND">
    <w:p w14:paraId="6B92E285" w14:textId="2D5280FF" w:rsidR="001C02C5" w:rsidRDefault="001C02C5" w:rsidP="001C02C5">
      <w:pPr>
        <w:pStyle w:val="CommentText"/>
      </w:pPr>
      <w:r>
        <w:rPr>
          <w:rStyle w:val="CommentReference"/>
        </w:rPr>
        <w:annotationRef/>
      </w:r>
      <w:r>
        <w:t xml:space="preserve">Fixing this at 22 mm produces a disconnect with our fixation on 3-10 mm SL.  I think most of these predators can’t eat many snails beyond 10mm so we should focus there and call these small juveniles and remove mention of predators if they only eat larger ones.  The key is that we identify the range of possible predators.    In fact, we might just mention in the text that they are fish, crayfish, insects, and amphibians (and list the citations). </w:t>
      </w:r>
    </w:p>
  </w:comment>
  <w:comment w:id="224" w:author="Nathan Dorn" w:date="2024-06-12T12:17:00Z" w:initials="ND">
    <w:p w14:paraId="4626091A" w14:textId="77777777" w:rsidR="005B2038" w:rsidRDefault="005B2038" w:rsidP="005B2038">
      <w:pPr>
        <w:pStyle w:val="CommentText"/>
      </w:pPr>
      <w:r>
        <w:rPr>
          <w:rStyle w:val="CommentReference"/>
        </w:rPr>
        <w:annotationRef/>
      </w:r>
      <w:r>
        <w:t xml:space="preserve">Point could be made in the discussion or intro, but needs to be downplayed as a primary point of this paper to keep it general. </w:t>
      </w:r>
    </w:p>
  </w:comment>
  <w:comment w:id="259" w:author="Nathan Dorn" w:date="2024-06-12T12:40:00Z" w:initials="ND">
    <w:p w14:paraId="1331B01A" w14:textId="77777777" w:rsidR="00EB5530" w:rsidRDefault="00EB5530" w:rsidP="00EB5530">
      <w:pPr>
        <w:pStyle w:val="CommentText"/>
      </w:pPr>
      <w:r>
        <w:rPr>
          <w:rStyle w:val="CommentReference"/>
        </w:rPr>
        <w:annotationRef/>
      </w:r>
      <w:r>
        <w:t xml:space="preserve">The two treatments might be better in the supplemental. </w:t>
      </w:r>
    </w:p>
  </w:comment>
  <w:comment w:id="237" w:author="Nathan Dorn" w:date="2024-06-12T12:31:00Z" w:initials="ND">
    <w:p w14:paraId="53F2EF49" w14:textId="4C25470E" w:rsidR="00D227AE" w:rsidRDefault="00D227AE" w:rsidP="00D227AE">
      <w:pPr>
        <w:pStyle w:val="CommentText"/>
      </w:pPr>
      <w:r>
        <w:rPr>
          <w:rStyle w:val="CommentReference"/>
        </w:rPr>
        <w:annotationRef/>
      </w:r>
      <w:r>
        <w:t xml:space="preserve">Is this all of the description of the isocline in the paper?  so it predicts lambda (how was it predicted)? </w:t>
      </w:r>
    </w:p>
  </w:comment>
  <w:comment w:id="333" w:author="Nathan Dorn" w:date="2024-06-12T11:56:00Z" w:initials="ND">
    <w:p w14:paraId="1F5A8BE8" w14:textId="44853C10" w:rsidR="00E45274" w:rsidRDefault="00E45274" w:rsidP="00E45274">
      <w:pPr>
        <w:pStyle w:val="CommentText"/>
      </w:pPr>
      <w:r>
        <w:rPr>
          <w:rStyle w:val="CommentReference"/>
        </w:rPr>
        <w:annotationRef/>
      </w:r>
      <w:r>
        <w:t>Into supplemental</w:t>
      </w:r>
    </w:p>
  </w:comment>
  <w:comment w:id="352" w:author="Nathan Dorn" w:date="2024-06-12T12:08:00Z" w:initials="ND">
    <w:p w14:paraId="11CC4CEA" w14:textId="77777777" w:rsidR="00263D28" w:rsidRDefault="00263D28" w:rsidP="00263D28">
      <w:pPr>
        <w:pStyle w:val="CommentText"/>
      </w:pPr>
      <w:r>
        <w:rPr>
          <w:rStyle w:val="CommentReference"/>
        </w:rPr>
        <w:annotationRef/>
      </w:r>
      <w:r>
        <w:t xml:space="preserve">A single figure could describe the initial isocline result.  </w:t>
      </w:r>
    </w:p>
  </w:comment>
  <w:comment w:id="382" w:author="Nathan Dorn" w:date="2024-06-12T11:51:00Z" w:initials="ND">
    <w:p w14:paraId="6324B504" w14:textId="4E13D325" w:rsidR="005E300C" w:rsidRDefault="005E300C" w:rsidP="005E300C">
      <w:pPr>
        <w:pStyle w:val="CommentText"/>
      </w:pPr>
      <w:r>
        <w:rPr>
          <w:rStyle w:val="CommentReference"/>
        </w:rPr>
        <w:annotationRef/>
      </w:r>
      <w:r>
        <w:t>Will this table be necessary for Ecology?</w:t>
      </w:r>
    </w:p>
  </w:comment>
  <w:comment w:id="397" w:author="Nathan Dorn" w:date="2024-06-12T10:23:00Z" w:initials="ND">
    <w:p w14:paraId="11D54F0B" w14:textId="30C0B27A" w:rsidR="00A200C4" w:rsidRDefault="00A200C4" w:rsidP="00A200C4">
      <w:pPr>
        <w:pStyle w:val="CommentText"/>
      </w:pPr>
      <w:r>
        <w:rPr>
          <w:rStyle w:val="CommentReference"/>
        </w:rPr>
        <w:annotationRef/>
      </w:r>
      <w:r>
        <w:t>Remove to supplemental methods.</w:t>
      </w:r>
    </w:p>
  </w:comment>
  <w:comment w:id="404" w:author="Nathan Dorn" w:date="2024-06-12T10:24:00Z" w:initials="ND">
    <w:p w14:paraId="7AF6AA02" w14:textId="77777777" w:rsidR="00A200C4" w:rsidRDefault="00A200C4" w:rsidP="00A200C4">
      <w:pPr>
        <w:pStyle w:val="CommentText"/>
      </w:pPr>
      <w:r>
        <w:rPr>
          <w:rStyle w:val="CommentReference"/>
        </w:rPr>
        <w:annotationRef/>
      </w:r>
      <w:r>
        <w:t>Move to supplemental methodological detail.</w:t>
      </w:r>
    </w:p>
  </w:comment>
  <w:comment w:id="406" w:author="Nathan Dorn" w:date="2024-06-12T10:26:00Z" w:initials="ND">
    <w:p w14:paraId="74E438FF" w14:textId="77777777" w:rsidR="00091769" w:rsidRDefault="00453701" w:rsidP="00091769">
      <w:pPr>
        <w:pStyle w:val="CommentText"/>
      </w:pPr>
      <w:r>
        <w:rPr>
          <w:rStyle w:val="CommentReference"/>
        </w:rPr>
        <w:annotationRef/>
      </w:r>
      <w:r w:rsidR="00091769">
        <w:t xml:space="preserve">Were dead used in the analyses or were they removed/censored?  This whole thing could get removed to the methodological detail. </w:t>
      </w:r>
    </w:p>
  </w:comment>
  <w:comment w:id="407" w:author="Nathan Dorn" w:date="2024-06-12T10:27:00Z" w:initials="ND">
    <w:p w14:paraId="1CCEF59F" w14:textId="2635514E" w:rsidR="007C5AF1" w:rsidRDefault="007C5AF1" w:rsidP="007C5AF1">
      <w:pPr>
        <w:pStyle w:val="CommentText"/>
      </w:pPr>
      <w:r>
        <w:rPr>
          <w:rStyle w:val="CommentReference"/>
        </w:rPr>
        <w:annotationRef/>
      </w:r>
      <w:r>
        <w:t>These were lost to abiotic conditions or stress… did we use these and did it affect our predictions?  We didn’t censor these?</w:t>
      </w:r>
    </w:p>
  </w:comment>
  <w:comment w:id="408" w:author="Nathan Dorn" w:date="2024-06-12T10:29:00Z" w:initials="ND">
    <w:p w14:paraId="4D912FFE" w14:textId="77777777" w:rsidR="00091769" w:rsidRDefault="002C186C" w:rsidP="00091769">
      <w:pPr>
        <w:pStyle w:val="CommentText"/>
      </w:pPr>
      <w:r>
        <w:rPr>
          <w:rStyle w:val="CommentReference"/>
        </w:rPr>
        <w:annotationRef/>
      </w:r>
      <w:r w:rsidR="00091769">
        <w:t xml:space="preserve">That was a goal?  But only for LILA?  I can’t remember this part.  Why?  I can’t remember why this was important or how it relates to the primary results of the paper. </w:t>
      </w:r>
    </w:p>
  </w:comment>
  <w:comment w:id="409" w:author="Nathan Dorn" w:date="2024-06-12T10:31:00Z" w:initials="ND">
    <w:p w14:paraId="22657CC3" w14:textId="77777777" w:rsidR="00F758A3" w:rsidRDefault="009B6431" w:rsidP="00F758A3">
      <w:pPr>
        <w:pStyle w:val="CommentText"/>
      </w:pPr>
      <w:r>
        <w:rPr>
          <w:rStyle w:val="CommentReference"/>
        </w:rPr>
        <w:annotationRef/>
      </w:r>
      <w:r w:rsidR="00F758A3">
        <w:t xml:space="preserve">If we downplay the size-selectivity analysis then we can remove much of this to the supplemental methods of the survival study.  The tether escape check goes to the supplements.   Then… the spatial factors were unimportant and worth just mentioning to explain that we combined results for the two wetlands in LILA.  We can mention that survival was not strongly size selective in the results, but then point to the supplemental for more detail on mortality.  </w:t>
      </w:r>
    </w:p>
  </w:comment>
  <w:comment w:id="411" w:author="Nathan Dorn" w:date="2024-06-12T12:54:00Z" w:initials="ND">
    <w:p w14:paraId="30D62248" w14:textId="77777777" w:rsidR="00BC7AE2" w:rsidRDefault="00453B2E" w:rsidP="00BC7AE2">
      <w:pPr>
        <w:pStyle w:val="CommentText"/>
      </w:pPr>
      <w:r>
        <w:rPr>
          <w:rStyle w:val="CommentReference"/>
        </w:rPr>
        <w:annotationRef/>
      </w:r>
      <w:r w:rsidR="00BC7AE2">
        <w:t xml:space="preserve">Not obvious up to this point why we’re doing this. If we are trying to simplify this then this hypothesis might take us a little far afield.  It could get addressed in the discussion (the data would already be presented except in the per-capita summary for comparison)…. Despite warmer temps the mortality went down.  Our best estimates of per-capita predation rates (mortalities/abundances) suggest that predation rates rose in the warmer season, but that seasonal changes were counteracted by far fewer predators.  If a reviewer wants more of this stuff they could ask for more emphasis in the intro and explicit measures. </w:t>
      </w:r>
    </w:p>
  </w:comment>
  <w:comment w:id="445" w:author="Nathan Dorn" w:date="2024-06-12T13:19:00Z" w:initials="ND">
    <w:p w14:paraId="699F290D" w14:textId="77777777" w:rsidR="00186885" w:rsidRDefault="00186885" w:rsidP="00186885">
      <w:pPr>
        <w:pStyle w:val="CommentText"/>
      </w:pPr>
      <w:r>
        <w:rPr>
          <w:rStyle w:val="CommentReference"/>
        </w:rPr>
        <w:annotationRef/>
      </w:r>
      <w:r>
        <w:t xml:space="preserve">Needs a Gaiser citation to explain the mats. </w:t>
      </w:r>
    </w:p>
  </w:comment>
  <w:comment w:id="456" w:author="Nathan Dorn" w:date="2024-06-12T13:19:00Z" w:initials="ND">
    <w:p w14:paraId="3C444101" w14:textId="77777777" w:rsidR="00186885" w:rsidRDefault="00186885" w:rsidP="00186885">
      <w:pPr>
        <w:pStyle w:val="CommentText"/>
      </w:pPr>
      <w:r>
        <w:rPr>
          <w:rStyle w:val="CommentReference"/>
        </w:rPr>
        <w:annotationRef/>
      </w:r>
      <w:r>
        <w:t>Drumheller necessary?</w:t>
      </w:r>
    </w:p>
  </w:comment>
  <w:comment w:id="473" w:author="Nathan Dorn" w:date="2024-06-12T13:26:00Z" w:initials="ND">
    <w:p w14:paraId="0920A755" w14:textId="77777777" w:rsidR="005A406A" w:rsidRDefault="005A406A" w:rsidP="005A406A">
      <w:pPr>
        <w:pStyle w:val="CommentText"/>
      </w:pPr>
      <w:r>
        <w:rPr>
          <w:rStyle w:val="CommentReference"/>
        </w:rPr>
        <w:annotationRef/>
      </w:r>
      <w:r>
        <w:t>Regression also accounts for size of the snail?</w:t>
      </w:r>
    </w:p>
  </w:comment>
  <w:comment w:id="479" w:author="Nathan Dorn" w:date="2024-06-12T13:27:00Z" w:initials="ND">
    <w:p w14:paraId="679DA474" w14:textId="77777777" w:rsidR="00FD7968" w:rsidRDefault="00FD7968" w:rsidP="00FD7968">
      <w:pPr>
        <w:pStyle w:val="CommentText"/>
      </w:pPr>
      <w:r>
        <w:rPr>
          <w:rStyle w:val="CommentReference"/>
        </w:rPr>
        <w:annotationRef/>
      </w:r>
      <w:r>
        <w:t xml:space="preserve">Let’s indicate that we worked in two different sites but that we focus only on site 2 because we were able to get parameters in both seasons for this site. </w:t>
      </w:r>
    </w:p>
  </w:comment>
  <w:comment w:id="480" w:author="Nathan Dorn" w:date="2024-06-12T13:29:00Z" w:initials="ND">
    <w:p w14:paraId="7BF24064" w14:textId="77777777" w:rsidR="00157B02" w:rsidRDefault="00157B02" w:rsidP="00157B02">
      <w:pPr>
        <w:pStyle w:val="CommentText"/>
      </w:pPr>
      <w:r>
        <w:rPr>
          <w:rStyle w:val="CommentReference"/>
        </w:rPr>
        <w:annotationRef/>
      </w:r>
      <w:r>
        <w:t>This could be removed to the supplemental and pointed to if we can describe what K growth is.</w:t>
      </w:r>
    </w:p>
  </w:comment>
  <w:comment w:id="496" w:author="Nathan Dorn" w:date="2024-06-12T13:35:00Z" w:initials="ND">
    <w:p w14:paraId="0F87FE8A" w14:textId="77777777" w:rsidR="00A46C8B" w:rsidRDefault="00A46C8B" w:rsidP="00A46C8B">
      <w:pPr>
        <w:pStyle w:val="CommentText"/>
      </w:pPr>
      <w:r>
        <w:rPr>
          <w:rStyle w:val="CommentReference"/>
        </w:rPr>
        <w:annotationRef/>
      </w:r>
      <w:r>
        <w:t xml:space="preserve">I think this is implied in the isocline construction portion or should be stated there or can be explained in the results. </w:t>
      </w:r>
    </w:p>
  </w:comment>
  <w:comment w:id="522" w:author="Nathan Dorn" w:date="2024-06-12T10:14:00Z" w:initials="ND">
    <w:p w14:paraId="5EE3B59A" w14:textId="451BCAB9" w:rsidR="00D160B3" w:rsidRDefault="00D160B3" w:rsidP="00D160B3">
      <w:pPr>
        <w:pStyle w:val="CommentText"/>
      </w:pPr>
      <w:r>
        <w:rPr>
          <w:rStyle w:val="CommentReference"/>
        </w:rPr>
        <w:annotationRef/>
      </w:r>
      <w:r>
        <w:t xml:space="preserve">Put into supplemental figure.  Mention with one sentence and then mention again when comparing it to the field measured rates.  In another supplemental figure. </w:t>
      </w:r>
    </w:p>
  </w:comment>
  <w:comment w:id="536" w:author="Nathan Dorn" w:date="2024-06-12T13:45:00Z" w:initials="ND">
    <w:p w14:paraId="73B117B5" w14:textId="77777777" w:rsidR="00E41903" w:rsidRDefault="00E41903" w:rsidP="00E41903">
      <w:pPr>
        <w:pStyle w:val="CommentText"/>
      </w:pPr>
      <w:r>
        <w:rPr>
          <w:rStyle w:val="CommentReference"/>
        </w:rPr>
        <w:annotationRef/>
      </w:r>
      <w:r>
        <w:t xml:space="preserve">I think the site 3 data should come off of the figure (but be put in the supplement) and the ellipses need to be removed somehow.  I don’t think the combined value for the cages in LILA are important.  In fact, it could be put in the supplement as well with reference to a full figure in the supplement and a reduced figure in the paper (just site 2 and LILA).  The main point would be that seasonal values would not be appropriate for evaluating population… warmer seasons were better for growth partly because of faster growth and partly because there were fewer predators.   In the figure the combined values need to be more distinct by making them open black outlined symbols or something like that.  They just look like another symbol but they are something different. </w:t>
      </w:r>
    </w:p>
    <w:p w14:paraId="6BE76D9E" w14:textId="77777777" w:rsidR="00E41903" w:rsidRDefault="00E41903" w:rsidP="00E41903">
      <w:pPr>
        <w:pStyle w:val="CommentText"/>
      </w:pPr>
    </w:p>
    <w:p w14:paraId="06532061" w14:textId="77777777" w:rsidR="00E41903" w:rsidRDefault="00E41903" w:rsidP="00E41903">
      <w:pPr>
        <w:pStyle w:val="CommentText"/>
      </w:pPr>
      <w:r>
        <w:t>Maybe the three for each of the two sites (LILA and site 2) should be connected somehow?</w:t>
      </w:r>
    </w:p>
  </w:comment>
  <w:comment w:id="580" w:author="Nathan Dorn" w:date="2024-06-12T15:40:00Z" w:initials="ND">
    <w:p w14:paraId="5BFE3445" w14:textId="77777777" w:rsidR="0062661E" w:rsidRDefault="0062661E" w:rsidP="0062661E">
      <w:pPr>
        <w:pStyle w:val="CommentText"/>
      </w:pPr>
      <w:r>
        <w:rPr>
          <w:rStyle w:val="CommentReference"/>
        </w:rPr>
        <w:annotationRef/>
      </w:r>
      <w:r>
        <w:t xml:space="preserve">To make the result more general the axes should be labeled “juvenile” growth and “juvenile survival”.  They can be explained as K growth and cumulative survival in the legend. </w:t>
      </w:r>
    </w:p>
  </w:comment>
  <w:comment w:id="569" w:author="Nathan Dorn" w:date="2024-06-12T15:47:00Z" w:initials="ND">
    <w:p w14:paraId="2007A944" w14:textId="77777777" w:rsidR="00462763" w:rsidRDefault="0032011C" w:rsidP="00462763">
      <w:pPr>
        <w:pStyle w:val="CommentText"/>
      </w:pPr>
      <w:r>
        <w:rPr>
          <w:rStyle w:val="CommentReference"/>
        </w:rPr>
        <w:annotationRef/>
      </w:r>
      <w:r w:rsidR="00462763">
        <w:t xml:space="preserve">I think this figure is a primary result from the work and might need it’s own figure without the hydrograph.  The hydrograph could go into the supplemental.  I’d also like to see these isoclines touching the axes.  The second isocline could also be put in the supplemental to describe the relative effect of either poorer or better reproduction.  Perhaps only one isocline should go on this graphic since the area in between them illustrates different conditions for the different scenarios. </w:t>
      </w:r>
    </w:p>
    <w:p w14:paraId="0EDA8C65" w14:textId="77777777" w:rsidR="00462763" w:rsidRDefault="00462763" w:rsidP="00462763">
      <w:pPr>
        <w:pStyle w:val="CommentText"/>
      </w:pPr>
      <w:r>
        <w:t xml:space="preserve">I think you should also reduce the size of the font inside the figure to the same size as the axes or smaller. </w:t>
      </w:r>
    </w:p>
  </w:comment>
  <w:comment w:id="591" w:author="Nathan Dorn" w:date="2024-06-12T15:49:00Z" w:initials="ND">
    <w:p w14:paraId="4664E511" w14:textId="77777777" w:rsidR="00462763" w:rsidRDefault="00462763" w:rsidP="00462763">
      <w:pPr>
        <w:pStyle w:val="CommentText"/>
      </w:pPr>
      <w:r>
        <w:rPr>
          <w:rStyle w:val="CommentReference"/>
        </w:rPr>
        <w:annotationRef/>
      </w:r>
      <w:r>
        <w:t>Supplemental figure</w:t>
      </w:r>
    </w:p>
  </w:comment>
  <w:comment w:id="593" w:author="Nathan Dorn" w:date="2024-06-12T15:49:00Z" w:initials="ND">
    <w:p w14:paraId="77C0B496" w14:textId="77777777" w:rsidR="00462763" w:rsidRDefault="00462763" w:rsidP="00462763">
      <w:pPr>
        <w:pStyle w:val="CommentText"/>
      </w:pPr>
      <w:r>
        <w:rPr>
          <w:rStyle w:val="CommentReference"/>
        </w:rPr>
        <w:annotationRef/>
      </w:r>
      <w:r>
        <w:t>Supplemental figure</w:t>
      </w:r>
    </w:p>
  </w:comment>
  <w:comment w:id="594" w:author="Nathan Dorn" w:date="2024-06-12T15:53:00Z" w:initials="ND">
    <w:p w14:paraId="4F4D81C6" w14:textId="77777777" w:rsidR="00CB4B8C" w:rsidRDefault="00CB4B8C" w:rsidP="00CB4B8C">
      <w:pPr>
        <w:pStyle w:val="CommentText"/>
      </w:pPr>
      <w:r>
        <w:rPr>
          <w:rStyle w:val="CommentReference"/>
        </w:rPr>
        <w:annotationRef/>
      </w:r>
      <w:r>
        <w:t xml:space="preserve">Remove the site 3 data point and the cages from the figure in the main body of the manuscript and put the full figure (all points) in the supplementals.  Highlight the averaged points another way and remove the ellipses (resembles a multivariate similarity 2D plo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FE7704F" w15:done="0"/>
  <w15:commentEx w15:paraId="7B94265D" w15:done="0"/>
  <w15:commentEx w15:paraId="42B17CBE" w15:done="0"/>
  <w15:commentEx w15:paraId="30C78519" w15:done="0"/>
  <w15:commentEx w15:paraId="0660B46F" w15:done="0"/>
  <w15:commentEx w15:paraId="7475DBCD" w15:done="0"/>
  <w15:commentEx w15:paraId="6B92E285" w15:done="0"/>
  <w15:commentEx w15:paraId="4626091A" w15:done="0"/>
  <w15:commentEx w15:paraId="1331B01A" w15:done="0"/>
  <w15:commentEx w15:paraId="53F2EF49" w15:done="0"/>
  <w15:commentEx w15:paraId="1F5A8BE8" w15:done="0"/>
  <w15:commentEx w15:paraId="11CC4CEA" w15:done="0"/>
  <w15:commentEx w15:paraId="6324B504" w15:done="0"/>
  <w15:commentEx w15:paraId="11D54F0B" w15:done="0"/>
  <w15:commentEx w15:paraId="7AF6AA02" w15:done="0"/>
  <w15:commentEx w15:paraId="74E438FF" w15:done="0"/>
  <w15:commentEx w15:paraId="1CCEF59F" w15:done="0"/>
  <w15:commentEx w15:paraId="4D912FFE" w15:done="0"/>
  <w15:commentEx w15:paraId="22657CC3" w15:done="0"/>
  <w15:commentEx w15:paraId="30D62248" w15:done="0"/>
  <w15:commentEx w15:paraId="699F290D" w15:done="0"/>
  <w15:commentEx w15:paraId="3C444101" w15:done="0"/>
  <w15:commentEx w15:paraId="0920A755" w15:done="0"/>
  <w15:commentEx w15:paraId="679DA474" w15:done="0"/>
  <w15:commentEx w15:paraId="7BF24064" w15:done="0"/>
  <w15:commentEx w15:paraId="0F87FE8A" w15:done="0"/>
  <w15:commentEx w15:paraId="5EE3B59A" w15:done="0"/>
  <w15:commentEx w15:paraId="06532061" w15:done="0"/>
  <w15:commentEx w15:paraId="5BFE3445" w15:done="0"/>
  <w15:commentEx w15:paraId="0EDA8C65" w15:done="0"/>
  <w15:commentEx w15:paraId="4664E511" w15:done="0"/>
  <w15:commentEx w15:paraId="77C0B496" w15:done="0"/>
  <w15:commentEx w15:paraId="4F4D81C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9FD974C" w16cex:dateUtc="2024-06-11T19:53:00Z"/>
  <w16cex:commentExtensible w16cex:durableId="5D0339E8" w16cex:dateUtc="2024-06-12T13:58:00Z"/>
  <w16cex:commentExtensible w16cex:durableId="51482249" w16cex:dateUtc="2024-06-12T20:19:00Z"/>
  <w16cex:commentExtensible w16cex:durableId="20AEC7DE" w16cex:dateUtc="2024-06-12T17:45:00Z"/>
  <w16cex:commentExtensible w16cex:durableId="0D401B6B" w16cex:dateUtc="2024-06-12T18:10:00Z"/>
  <w16cex:commentExtensible w16cex:durableId="3E9D062E" w16cex:dateUtc="2024-06-12T18:15:00Z"/>
  <w16cex:commentExtensible w16cex:durableId="647CE335" w16cex:dateUtc="2024-06-12T16:10:00Z"/>
  <w16cex:commentExtensible w16cex:durableId="7238AC55" w16cex:dateUtc="2024-06-12T16:17:00Z"/>
  <w16cex:commentExtensible w16cex:durableId="1782B58B" w16cex:dateUtc="2024-06-12T16:40:00Z"/>
  <w16cex:commentExtensible w16cex:durableId="238E0CA8" w16cex:dateUtc="2024-06-12T16:31:00Z"/>
  <w16cex:commentExtensible w16cex:durableId="36FAAA20" w16cex:dateUtc="2024-06-12T15:56:00Z"/>
  <w16cex:commentExtensible w16cex:durableId="4BAEF432" w16cex:dateUtc="2024-06-12T16:08:00Z"/>
  <w16cex:commentExtensible w16cex:durableId="52295C4C" w16cex:dateUtc="2024-06-12T15:51:00Z"/>
  <w16cex:commentExtensible w16cex:durableId="6E94EEEB" w16cex:dateUtc="2024-06-12T14:23:00Z"/>
  <w16cex:commentExtensible w16cex:durableId="6AB72486" w16cex:dateUtc="2024-06-12T14:24:00Z"/>
  <w16cex:commentExtensible w16cex:durableId="0A59323D" w16cex:dateUtc="2024-06-12T14:26:00Z"/>
  <w16cex:commentExtensible w16cex:durableId="0CCC8835" w16cex:dateUtc="2024-06-12T14:27:00Z"/>
  <w16cex:commentExtensible w16cex:durableId="787B887D" w16cex:dateUtc="2024-06-12T14:29:00Z"/>
  <w16cex:commentExtensible w16cex:durableId="4D598438" w16cex:dateUtc="2024-06-12T14:31:00Z"/>
  <w16cex:commentExtensible w16cex:durableId="0A4298E2" w16cex:dateUtc="2024-06-12T16:54:00Z"/>
  <w16cex:commentExtensible w16cex:durableId="19355C78" w16cex:dateUtc="2024-06-12T17:19:00Z"/>
  <w16cex:commentExtensible w16cex:durableId="373720DE" w16cex:dateUtc="2024-06-12T17:19:00Z"/>
  <w16cex:commentExtensible w16cex:durableId="12A7A717" w16cex:dateUtc="2024-06-12T17:26:00Z"/>
  <w16cex:commentExtensible w16cex:durableId="4C13D021" w16cex:dateUtc="2024-06-12T17:27:00Z"/>
  <w16cex:commentExtensible w16cex:durableId="41F222BB" w16cex:dateUtc="2024-06-12T17:29:00Z"/>
  <w16cex:commentExtensible w16cex:durableId="2B4C51F3" w16cex:dateUtc="2024-06-12T17:35:00Z"/>
  <w16cex:commentExtensible w16cex:durableId="5B27DEDE" w16cex:dateUtc="2024-06-12T14:14:00Z"/>
  <w16cex:commentExtensible w16cex:durableId="506259FB" w16cex:dateUtc="2024-06-12T17:45:00Z"/>
  <w16cex:commentExtensible w16cex:durableId="1DF623BE" w16cex:dateUtc="2024-06-12T19:40:00Z"/>
  <w16cex:commentExtensible w16cex:durableId="053E3EB2" w16cex:dateUtc="2024-06-12T19:47:00Z"/>
  <w16cex:commentExtensible w16cex:durableId="1003E326" w16cex:dateUtc="2024-06-12T19:49:00Z"/>
  <w16cex:commentExtensible w16cex:durableId="47D9EB8E" w16cex:dateUtc="2024-06-12T19:49:00Z"/>
  <w16cex:commentExtensible w16cex:durableId="5226690B" w16cex:dateUtc="2024-06-12T19: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FE7704F" w16cid:durableId="19FD974C"/>
  <w16cid:commentId w16cid:paraId="7B94265D" w16cid:durableId="5D0339E8"/>
  <w16cid:commentId w16cid:paraId="42B17CBE" w16cid:durableId="51482249"/>
  <w16cid:commentId w16cid:paraId="30C78519" w16cid:durableId="20AEC7DE"/>
  <w16cid:commentId w16cid:paraId="0660B46F" w16cid:durableId="0D401B6B"/>
  <w16cid:commentId w16cid:paraId="7475DBCD" w16cid:durableId="3E9D062E"/>
  <w16cid:commentId w16cid:paraId="6B92E285" w16cid:durableId="647CE335"/>
  <w16cid:commentId w16cid:paraId="4626091A" w16cid:durableId="7238AC55"/>
  <w16cid:commentId w16cid:paraId="1331B01A" w16cid:durableId="1782B58B"/>
  <w16cid:commentId w16cid:paraId="53F2EF49" w16cid:durableId="238E0CA8"/>
  <w16cid:commentId w16cid:paraId="1F5A8BE8" w16cid:durableId="36FAAA20"/>
  <w16cid:commentId w16cid:paraId="11CC4CEA" w16cid:durableId="4BAEF432"/>
  <w16cid:commentId w16cid:paraId="6324B504" w16cid:durableId="52295C4C"/>
  <w16cid:commentId w16cid:paraId="11D54F0B" w16cid:durableId="6E94EEEB"/>
  <w16cid:commentId w16cid:paraId="7AF6AA02" w16cid:durableId="6AB72486"/>
  <w16cid:commentId w16cid:paraId="74E438FF" w16cid:durableId="0A59323D"/>
  <w16cid:commentId w16cid:paraId="1CCEF59F" w16cid:durableId="0CCC8835"/>
  <w16cid:commentId w16cid:paraId="4D912FFE" w16cid:durableId="787B887D"/>
  <w16cid:commentId w16cid:paraId="22657CC3" w16cid:durableId="4D598438"/>
  <w16cid:commentId w16cid:paraId="30D62248" w16cid:durableId="0A4298E2"/>
  <w16cid:commentId w16cid:paraId="699F290D" w16cid:durableId="19355C78"/>
  <w16cid:commentId w16cid:paraId="3C444101" w16cid:durableId="373720DE"/>
  <w16cid:commentId w16cid:paraId="0920A755" w16cid:durableId="12A7A717"/>
  <w16cid:commentId w16cid:paraId="679DA474" w16cid:durableId="4C13D021"/>
  <w16cid:commentId w16cid:paraId="7BF24064" w16cid:durableId="41F222BB"/>
  <w16cid:commentId w16cid:paraId="0F87FE8A" w16cid:durableId="2B4C51F3"/>
  <w16cid:commentId w16cid:paraId="5EE3B59A" w16cid:durableId="5B27DEDE"/>
  <w16cid:commentId w16cid:paraId="06532061" w16cid:durableId="506259FB"/>
  <w16cid:commentId w16cid:paraId="5BFE3445" w16cid:durableId="1DF623BE"/>
  <w16cid:commentId w16cid:paraId="0EDA8C65" w16cid:durableId="053E3EB2"/>
  <w16cid:commentId w16cid:paraId="4664E511" w16cid:durableId="1003E326"/>
  <w16cid:commentId w16cid:paraId="77C0B496" w16cid:durableId="47D9EB8E"/>
  <w16cid:commentId w16cid:paraId="4F4D81C6" w16cid:durableId="5226690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7B1D5FA" w14:textId="77777777" w:rsidR="00F00E67" w:rsidRDefault="00F00E67" w:rsidP="00781B9F">
      <w:pPr>
        <w:spacing w:line="240" w:lineRule="auto"/>
      </w:pPr>
      <w:r>
        <w:separator/>
      </w:r>
    </w:p>
  </w:endnote>
  <w:endnote w:type="continuationSeparator" w:id="0">
    <w:p w14:paraId="30433F34" w14:textId="77777777" w:rsidR="00F00E67" w:rsidRDefault="00F00E67" w:rsidP="00781B9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76857204"/>
      <w:docPartObj>
        <w:docPartGallery w:val="Page Numbers (Bottom of Page)"/>
        <w:docPartUnique/>
      </w:docPartObj>
    </w:sdtPr>
    <w:sdtEndPr>
      <w:rPr>
        <w:noProof/>
      </w:rPr>
    </w:sdtEndPr>
    <w:sdtContent>
      <w:p w14:paraId="016EAB9D" w14:textId="77777777" w:rsidR="001377DB" w:rsidRDefault="001377D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DBA64FA" w14:textId="77777777" w:rsidR="001377DB" w:rsidRDefault="001377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B364B95" w14:textId="77777777" w:rsidR="00F00E67" w:rsidRDefault="00F00E67" w:rsidP="00781B9F">
      <w:pPr>
        <w:spacing w:line="240" w:lineRule="auto"/>
      </w:pPr>
      <w:r>
        <w:separator/>
      </w:r>
    </w:p>
  </w:footnote>
  <w:footnote w:type="continuationSeparator" w:id="0">
    <w:p w14:paraId="382E51B0" w14:textId="77777777" w:rsidR="00F00E67" w:rsidRDefault="00F00E67" w:rsidP="00781B9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4726262"/>
    <w:multiLevelType w:val="hybridMultilevel"/>
    <w:tmpl w:val="269457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0852042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Nathan Dorn">
    <w15:presenceInfo w15:providerId="AD" w15:userId="S::ndorn@fiu.edu::410ef3ae-c69e-4cfe-b718-e611471ff50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6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7511"/>
    <w:rsid w:val="000008F4"/>
    <w:rsid w:val="000011D0"/>
    <w:rsid w:val="0000139B"/>
    <w:rsid w:val="000014FC"/>
    <w:rsid w:val="00001EBB"/>
    <w:rsid w:val="000028D2"/>
    <w:rsid w:val="00002965"/>
    <w:rsid w:val="00002A69"/>
    <w:rsid w:val="00004770"/>
    <w:rsid w:val="00004A00"/>
    <w:rsid w:val="00004CAC"/>
    <w:rsid w:val="0000563F"/>
    <w:rsid w:val="000057B7"/>
    <w:rsid w:val="00005852"/>
    <w:rsid w:val="0000590A"/>
    <w:rsid w:val="00005D89"/>
    <w:rsid w:val="00006040"/>
    <w:rsid w:val="00006A76"/>
    <w:rsid w:val="00006F69"/>
    <w:rsid w:val="000075D2"/>
    <w:rsid w:val="00007C96"/>
    <w:rsid w:val="000115CD"/>
    <w:rsid w:val="00011E92"/>
    <w:rsid w:val="00012B63"/>
    <w:rsid w:val="00012FA5"/>
    <w:rsid w:val="000138A2"/>
    <w:rsid w:val="000143F2"/>
    <w:rsid w:val="0001532D"/>
    <w:rsid w:val="00015972"/>
    <w:rsid w:val="00015A98"/>
    <w:rsid w:val="00015D6D"/>
    <w:rsid w:val="00016074"/>
    <w:rsid w:val="00016DDD"/>
    <w:rsid w:val="000177CE"/>
    <w:rsid w:val="00020367"/>
    <w:rsid w:val="00020D6F"/>
    <w:rsid w:val="00020E9D"/>
    <w:rsid w:val="000211B3"/>
    <w:rsid w:val="0002125D"/>
    <w:rsid w:val="00022D9D"/>
    <w:rsid w:val="0002318C"/>
    <w:rsid w:val="0002387D"/>
    <w:rsid w:val="00024855"/>
    <w:rsid w:val="0002493C"/>
    <w:rsid w:val="00025C85"/>
    <w:rsid w:val="000260D1"/>
    <w:rsid w:val="000260E6"/>
    <w:rsid w:val="00026763"/>
    <w:rsid w:val="00030085"/>
    <w:rsid w:val="00030451"/>
    <w:rsid w:val="00030CAE"/>
    <w:rsid w:val="00032851"/>
    <w:rsid w:val="00033CBE"/>
    <w:rsid w:val="00033E6D"/>
    <w:rsid w:val="00034199"/>
    <w:rsid w:val="00034ED2"/>
    <w:rsid w:val="00034F71"/>
    <w:rsid w:val="00035419"/>
    <w:rsid w:val="0003562F"/>
    <w:rsid w:val="00035F38"/>
    <w:rsid w:val="00036AE1"/>
    <w:rsid w:val="00036B22"/>
    <w:rsid w:val="00036BA0"/>
    <w:rsid w:val="00037210"/>
    <w:rsid w:val="0003765F"/>
    <w:rsid w:val="00037795"/>
    <w:rsid w:val="00037F7E"/>
    <w:rsid w:val="0004035B"/>
    <w:rsid w:val="00040ABA"/>
    <w:rsid w:val="00041662"/>
    <w:rsid w:val="00041A0A"/>
    <w:rsid w:val="00042D12"/>
    <w:rsid w:val="00042F0E"/>
    <w:rsid w:val="0004341E"/>
    <w:rsid w:val="00044265"/>
    <w:rsid w:val="0004497C"/>
    <w:rsid w:val="00044A00"/>
    <w:rsid w:val="00046220"/>
    <w:rsid w:val="0004712B"/>
    <w:rsid w:val="000472D5"/>
    <w:rsid w:val="000473DE"/>
    <w:rsid w:val="00047D1C"/>
    <w:rsid w:val="0005137F"/>
    <w:rsid w:val="00051837"/>
    <w:rsid w:val="00051D6B"/>
    <w:rsid w:val="0005288F"/>
    <w:rsid w:val="00052D01"/>
    <w:rsid w:val="0005317C"/>
    <w:rsid w:val="00053DE2"/>
    <w:rsid w:val="00053E20"/>
    <w:rsid w:val="00053EE8"/>
    <w:rsid w:val="00054271"/>
    <w:rsid w:val="0005439E"/>
    <w:rsid w:val="00055822"/>
    <w:rsid w:val="00055B1E"/>
    <w:rsid w:val="000562FE"/>
    <w:rsid w:val="00056451"/>
    <w:rsid w:val="0005725C"/>
    <w:rsid w:val="000574D4"/>
    <w:rsid w:val="0005768A"/>
    <w:rsid w:val="0005791A"/>
    <w:rsid w:val="00061B72"/>
    <w:rsid w:val="00062356"/>
    <w:rsid w:val="00063B00"/>
    <w:rsid w:val="00064028"/>
    <w:rsid w:val="00064ECC"/>
    <w:rsid w:val="0006523D"/>
    <w:rsid w:val="000658D4"/>
    <w:rsid w:val="0006656F"/>
    <w:rsid w:val="00066731"/>
    <w:rsid w:val="0006683B"/>
    <w:rsid w:val="00067166"/>
    <w:rsid w:val="000676AA"/>
    <w:rsid w:val="000677A7"/>
    <w:rsid w:val="000678FC"/>
    <w:rsid w:val="00067C13"/>
    <w:rsid w:val="00067E60"/>
    <w:rsid w:val="00070620"/>
    <w:rsid w:val="00070B34"/>
    <w:rsid w:val="00070F4B"/>
    <w:rsid w:val="0007192D"/>
    <w:rsid w:val="00072237"/>
    <w:rsid w:val="000725E3"/>
    <w:rsid w:val="00073DBF"/>
    <w:rsid w:val="00073E07"/>
    <w:rsid w:val="0007430A"/>
    <w:rsid w:val="00074357"/>
    <w:rsid w:val="00075441"/>
    <w:rsid w:val="00076877"/>
    <w:rsid w:val="00076E4D"/>
    <w:rsid w:val="0007729E"/>
    <w:rsid w:val="00077BAB"/>
    <w:rsid w:val="00080A91"/>
    <w:rsid w:val="0008129A"/>
    <w:rsid w:val="000813B1"/>
    <w:rsid w:val="00081867"/>
    <w:rsid w:val="00081CE2"/>
    <w:rsid w:val="000824BE"/>
    <w:rsid w:val="0008308E"/>
    <w:rsid w:val="0008316F"/>
    <w:rsid w:val="0008544A"/>
    <w:rsid w:val="0008576F"/>
    <w:rsid w:val="00085957"/>
    <w:rsid w:val="000866D9"/>
    <w:rsid w:val="0008686A"/>
    <w:rsid w:val="00087279"/>
    <w:rsid w:val="00087B90"/>
    <w:rsid w:val="00087F0A"/>
    <w:rsid w:val="00090370"/>
    <w:rsid w:val="00090931"/>
    <w:rsid w:val="00090B2D"/>
    <w:rsid w:val="00090D23"/>
    <w:rsid w:val="00091153"/>
    <w:rsid w:val="00091769"/>
    <w:rsid w:val="0009223F"/>
    <w:rsid w:val="000925B7"/>
    <w:rsid w:val="000928D1"/>
    <w:rsid w:val="000929AD"/>
    <w:rsid w:val="00093840"/>
    <w:rsid w:val="00094371"/>
    <w:rsid w:val="000953E5"/>
    <w:rsid w:val="000955CB"/>
    <w:rsid w:val="00095AE5"/>
    <w:rsid w:val="00095C52"/>
    <w:rsid w:val="00096187"/>
    <w:rsid w:val="00096248"/>
    <w:rsid w:val="00096A0E"/>
    <w:rsid w:val="00096DF8"/>
    <w:rsid w:val="00096F19"/>
    <w:rsid w:val="00096F5A"/>
    <w:rsid w:val="0009739D"/>
    <w:rsid w:val="000976EE"/>
    <w:rsid w:val="000A0B7C"/>
    <w:rsid w:val="000A1006"/>
    <w:rsid w:val="000A1872"/>
    <w:rsid w:val="000A1C43"/>
    <w:rsid w:val="000A293D"/>
    <w:rsid w:val="000A2A8E"/>
    <w:rsid w:val="000A31B0"/>
    <w:rsid w:val="000A3465"/>
    <w:rsid w:val="000A38A2"/>
    <w:rsid w:val="000A3993"/>
    <w:rsid w:val="000A3B1D"/>
    <w:rsid w:val="000A5391"/>
    <w:rsid w:val="000A5412"/>
    <w:rsid w:val="000A575E"/>
    <w:rsid w:val="000A6858"/>
    <w:rsid w:val="000B0267"/>
    <w:rsid w:val="000B0339"/>
    <w:rsid w:val="000B0485"/>
    <w:rsid w:val="000B1882"/>
    <w:rsid w:val="000B27B4"/>
    <w:rsid w:val="000B2B65"/>
    <w:rsid w:val="000B2B8E"/>
    <w:rsid w:val="000B392D"/>
    <w:rsid w:val="000B3B9F"/>
    <w:rsid w:val="000B3CDC"/>
    <w:rsid w:val="000B3E22"/>
    <w:rsid w:val="000B3E6E"/>
    <w:rsid w:val="000B4219"/>
    <w:rsid w:val="000B45B5"/>
    <w:rsid w:val="000B47B7"/>
    <w:rsid w:val="000B4CC1"/>
    <w:rsid w:val="000B4CF0"/>
    <w:rsid w:val="000B64AB"/>
    <w:rsid w:val="000B6982"/>
    <w:rsid w:val="000B7F98"/>
    <w:rsid w:val="000C05B9"/>
    <w:rsid w:val="000C083F"/>
    <w:rsid w:val="000C1139"/>
    <w:rsid w:val="000C2C0F"/>
    <w:rsid w:val="000C3C4E"/>
    <w:rsid w:val="000C6934"/>
    <w:rsid w:val="000C734E"/>
    <w:rsid w:val="000C7C5F"/>
    <w:rsid w:val="000D058A"/>
    <w:rsid w:val="000D0D38"/>
    <w:rsid w:val="000D1B15"/>
    <w:rsid w:val="000D28B1"/>
    <w:rsid w:val="000D34BC"/>
    <w:rsid w:val="000D36C8"/>
    <w:rsid w:val="000D3DBC"/>
    <w:rsid w:val="000D43DF"/>
    <w:rsid w:val="000D487D"/>
    <w:rsid w:val="000D55CD"/>
    <w:rsid w:val="000D5CFF"/>
    <w:rsid w:val="000D73F1"/>
    <w:rsid w:val="000E0597"/>
    <w:rsid w:val="000E0B8A"/>
    <w:rsid w:val="000E0C1A"/>
    <w:rsid w:val="000E0F0E"/>
    <w:rsid w:val="000E1BDC"/>
    <w:rsid w:val="000E1D22"/>
    <w:rsid w:val="000E2042"/>
    <w:rsid w:val="000E248A"/>
    <w:rsid w:val="000E299F"/>
    <w:rsid w:val="000E2B38"/>
    <w:rsid w:val="000E428B"/>
    <w:rsid w:val="000E4346"/>
    <w:rsid w:val="000E4A3E"/>
    <w:rsid w:val="000E4A42"/>
    <w:rsid w:val="000E4D60"/>
    <w:rsid w:val="000E5052"/>
    <w:rsid w:val="000E5D3D"/>
    <w:rsid w:val="000E667F"/>
    <w:rsid w:val="000E68C9"/>
    <w:rsid w:val="000E7374"/>
    <w:rsid w:val="000E7860"/>
    <w:rsid w:val="000E7E9B"/>
    <w:rsid w:val="000F1A17"/>
    <w:rsid w:val="000F1B3C"/>
    <w:rsid w:val="000F20A2"/>
    <w:rsid w:val="000F2486"/>
    <w:rsid w:val="000F2D5A"/>
    <w:rsid w:val="000F4779"/>
    <w:rsid w:val="000F4831"/>
    <w:rsid w:val="000F4B1F"/>
    <w:rsid w:val="000F53B9"/>
    <w:rsid w:val="000F554B"/>
    <w:rsid w:val="000F5CE2"/>
    <w:rsid w:val="000F5CF8"/>
    <w:rsid w:val="000F6466"/>
    <w:rsid w:val="000F6878"/>
    <w:rsid w:val="000F6951"/>
    <w:rsid w:val="000F71E6"/>
    <w:rsid w:val="000F7F93"/>
    <w:rsid w:val="001002C1"/>
    <w:rsid w:val="001002D7"/>
    <w:rsid w:val="001003F5"/>
    <w:rsid w:val="00100464"/>
    <w:rsid w:val="00100ED1"/>
    <w:rsid w:val="0010172F"/>
    <w:rsid w:val="00102147"/>
    <w:rsid w:val="00102BF3"/>
    <w:rsid w:val="001035A5"/>
    <w:rsid w:val="0010376C"/>
    <w:rsid w:val="001038CC"/>
    <w:rsid w:val="001042D6"/>
    <w:rsid w:val="001047AE"/>
    <w:rsid w:val="00104F7D"/>
    <w:rsid w:val="00105BE2"/>
    <w:rsid w:val="00106038"/>
    <w:rsid w:val="001067DA"/>
    <w:rsid w:val="0010760A"/>
    <w:rsid w:val="001125E2"/>
    <w:rsid w:val="001127E3"/>
    <w:rsid w:val="00112F03"/>
    <w:rsid w:val="00114455"/>
    <w:rsid w:val="00114469"/>
    <w:rsid w:val="001150F3"/>
    <w:rsid w:val="00115AE4"/>
    <w:rsid w:val="00115B9E"/>
    <w:rsid w:val="001169DF"/>
    <w:rsid w:val="00116B71"/>
    <w:rsid w:val="00116DB8"/>
    <w:rsid w:val="00117648"/>
    <w:rsid w:val="00120291"/>
    <w:rsid w:val="00120926"/>
    <w:rsid w:val="00120CAB"/>
    <w:rsid w:val="001212BB"/>
    <w:rsid w:val="00122950"/>
    <w:rsid w:val="00122A47"/>
    <w:rsid w:val="00122F0A"/>
    <w:rsid w:val="001230AF"/>
    <w:rsid w:val="00123137"/>
    <w:rsid w:val="00124169"/>
    <w:rsid w:val="00124246"/>
    <w:rsid w:val="00124AF6"/>
    <w:rsid w:val="001250F5"/>
    <w:rsid w:val="001256EE"/>
    <w:rsid w:val="001258EC"/>
    <w:rsid w:val="001259CC"/>
    <w:rsid w:val="00125D77"/>
    <w:rsid w:val="00126546"/>
    <w:rsid w:val="00126551"/>
    <w:rsid w:val="00130A3F"/>
    <w:rsid w:val="00130B82"/>
    <w:rsid w:val="0013150F"/>
    <w:rsid w:val="00131681"/>
    <w:rsid w:val="001322E8"/>
    <w:rsid w:val="0013310C"/>
    <w:rsid w:val="00135596"/>
    <w:rsid w:val="001358C3"/>
    <w:rsid w:val="00136185"/>
    <w:rsid w:val="00136266"/>
    <w:rsid w:val="001364E8"/>
    <w:rsid w:val="00136B35"/>
    <w:rsid w:val="00136BFE"/>
    <w:rsid w:val="00136F82"/>
    <w:rsid w:val="00137444"/>
    <w:rsid w:val="00137577"/>
    <w:rsid w:val="001377DB"/>
    <w:rsid w:val="00137DDF"/>
    <w:rsid w:val="00140721"/>
    <w:rsid w:val="0014091A"/>
    <w:rsid w:val="00140B01"/>
    <w:rsid w:val="00140BDF"/>
    <w:rsid w:val="00141662"/>
    <w:rsid w:val="00141EED"/>
    <w:rsid w:val="001421D3"/>
    <w:rsid w:val="001425E8"/>
    <w:rsid w:val="00142A39"/>
    <w:rsid w:val="00142BE4"/>
    <w:rsid w:val="001435C5"/>
    <w:rsid w:val="00143CAD"/>
    <w:rsid w:val="0014478D"/>
    <w:rsid w:val="001450DC"/>
    <w:rsid w:val="001470F1"/>
    <w:rsid w:val="00147733"/>
    <w:rsid w:val="00147B00"/>
    <w:rsid w:val="00147CBB"/>
    <w:rsid w:val="00147E01"/>
    <w:rsid w:val="0015075C"/>
    <w:rsid w:val="001508CD"/>
    <w:rsid w:val="001524F1"/>
    <w:rsid w:val="00152AF9"/>
    <w:rsid w:val="00152C5B"/>
    <w:rsid w:val="00153618"/>
    <w:rsid w:val="00154E50"/>
    <w:rsid w:val="00155B34"/>
    <w:rsid w:val="001562BF"/>
    <w:rsid w:val="0015696E"/>
    <w:rsid w:val="00157B02"/>
    <w:rsid w:val="00160204"/>
    <w:rsid w:val="001602AE"/>
    <w:rsid w:val="0016069E"/>
    <w:rsid w:val="00160C17"/>
    <w:rsid w:val="00161955"/>
    <w:rsid w:val="00161C8D"/>
    <w:rsid w:val="00161DCE"/>
    <w:rsid w:val="00162ECB"/>
    <w:rsid w:val="001642FB"/>
    <w:rsid w:val="001644A7"/>
    <w:rsid w:val="00164614"/>
    <w:rsid w:val="00165F40"/>
    <w:rsid w:val="0016702A"/>
    <w:rsid w:val="00167ADF"/>
    <w:rsid w:val="00167AEC"/>
    <w:rsid w:val="00167B65"/>
    <w:rsid w:val="00167EE4"/>
    <w:rsid w:val="00171C1D"/>
    <w:rsid w:val="00173096"/>
    <w:rsid w:val="0017387E"/>
    <w:rsid w:val="00173B58"/>
    <w:rsid w:val="001755D4"/>
    <w:rsid w:val="00175971"/>
    <w:rsid w:val="00175D6C"/>
    <w:rsid w:val="00176122"/>
    <w:rsid w:val="00177590"/>
    <w:rsid w:val="0017773B"/>
    <w:rsid w:val="00180185"/>
    <w:rsid w:val="00180EB8"/>
    <w:rsid w:val="00181F19"/>
    <w:rsid w:val="0018227C"/>
    <w:rsid w:val="00184926"/>
    <w:rsid w:val="00186885"/>
    <w:rsid w:val="00187A36"/>
    <w:rsid w:val="00191071"/>
    <w:rsid w:val="00191CA2"/>
    <w:rsid w:val="001924CD"/>
    <w:rsid w:val="00192C6D"/>
    <w:rsid w:val="00192E39"/>
    <w:rsid w:val="00193C41"/>
    <w:rsid w:val="0019432A"/>
    <w:rsid w:val="0019531C"/>
    <w:rsid w:val="00195370"/>
    <w:rsid w:val="00195555"/>
    <w:rsid w:val="0019608F"/>
    <w:rsid w:val="001965B2"/>
    <w:rsid w:val="00197444"/>
    <w:rsid w:val="00197D8D"/>
    <w:rsid w:val="001A01C0"/>
    <w:rsid w:val="001A260B"/>
    <w:rsid w:val="001A2833"/>
    <w:rsid w:val="001A2867"/>
    <w:rsid w:val="001A2D7B"/>
    <w:rsid w:val="001A2E47"/>
    <w:rsid w:val="001A2E52"/>
    <w:rsid w:val="001A41BE"/>
    <w:rsid w:val="001A4CB6"/>
    <w:rsid w:val="001A538E"/>
    <w:rsid w:val="001A56B8"/>
    <w:rsid w:val="001A5D81"/>
    <w:rsid w:val="001A6342"/>
    <w:rsid w:val="001A6F7E"/>
    <w:rsid w:val="001A7550"/>
    <w:rsid w:val="001B03B0"/>
    <w:rsid w:val="001B13C4"/>
    <w:rsid w:val="001B1674"/>
    <w:rsid w:val="001B1B16"/>
    <w:rsid w:val="001B1D22"/>
    <w:rsid w:val="001B224F"/>
    <w:rsid w:val="001B22E6"/>
    <w:rsid w:val="001B4225"/>
    <w:rsid w:val="001B481B"/>
    <w:rsid w:val="001B537C"/>
    <w:rsid w:val="001B573F"/>
    <w:rsid w:val="001B66BA"/>
    <w:rsid w:val="001B67BE"/>
    <w:rsid w:val="001B6E75"/>
    <w:rsid w:val="001B702E"/>
    <w:rsid w:val="001B73A2"/>
    <w:rsid w:val="001B751D"/>
    <w:rsid w:val="001B76C5"/>
    <w:rsid w:val="001B795F"/>
    <w:rsid w:val="001C02C5"/>
    <w:rsid w:val="001C07C6"/>
    <w:rsid w:val="001C11C2"/>
    <w:rsid w:val="001C1C15"/>
    <w:rsid w:val="001C1FA2"/>
    <w:rsid w:val="001C211F"/>
    <w:rsid w:val="001C2562"/>
    <w:rsid w:val="001C25A2"/>
    <w:rsid w:val="001C262D"/>
    <w:rsid w:val="001C29AA"/>
    <w:rsid w:val="001C2A27"/>
    <w:rsid w:val="001C2B5D"/>
    <w:rsid w:val="001C2DF1"/>
    <w:rsid w:val="001C38E9"/>
    <w:rsid w:val="001C3CAC"/>
    <w:rsid w:val="001C3D48"/>
    <w:rsid w:val="001C40D8"/>
    <w:rsid w:val="001C47A9"/>
    <w:rsid w:val="001C6044"/>
    <w:rsid w:val="001C6219"/>
    <w:rsid w:val="001C62E3"/>
    <w:rsid w:val="001C6B3B"/>
    <w:rsid w:val="001C6CD6"/>
    <w:rsid w:val="001C6E9D"/>
    <w:rsid w:val="001D110F"/>
    <w:rsid w:val="001D1A72"/>
    <w:rsid w:val="001D2C67"/>
    <w:rsid w:val="001D2C6A"/>
    <w:rsid w:val="001D2F1A"/>
    <w:rsid w:val="001D3750"/>
    <w:rsid w:val="001D412C"/>
    <w:rsid w:val="001D6A0E"/>
    <w:rsid w:val="001D70AB"/>
    <w:rsid w:val="001D7DE1"/>
    <w:rsid w:val="001E0383"/>
    <w:rsid w:val="001E1667"/>
    <w:rsid w:val="001E188D"/>
    <w:rsid w:val="001E1C2C"/>
    <w:rsid w:val="001E2B7F"/>
    <w:rsid w:val="001E2ED6"/>
    <w:rsid w:val="001E3971"/>
    <w:rsid w:val="001E3B04"/>
    <w:rsid w:val="001E414A"/>
    <w:rsid w:val="001E4204"/>
    <w:rsid w:val="001E5639"/>
    <w:rsid w:val="001E567B"/>
    <w:rsid w:val="001E57B4"/>
    <w:rsid w:val="001E63B9"/>
    <w:rsid w:val="001E648E"/>
    <w:rsid w:val="001E719B"/>
    <w:rsid w:val="001E7736"/>
    <w:rsid w:val="001E7921"/>
    <w:rsid w:val="001F00E4"/>
    <w:rsid w:val="001F01CC"/>
    <w:rsid w:val="001F0C62"/>
    <w:rsid w:val="001F0CBA"/>
    <w:rsid w:val="001F1521"/>
    <w:rsid w:val="001F200C"/>
    <w:rsid w:val="001F26E2"/>
    <w:rsid w:val="001F2A42"/>
    <w:rsid w:val="001F4A79"/>
    <w:rsid w:val="001F4B71"/>
    <w:rsid w:val="001F4D08"/>
    <w:rsid w:val="001F4EF0"/>
    <w:rsid w:val="001F5CFF"/>
    <w:rsid w:val="001F5F6F"/>
    <w:rsid w:val="001F6195"/>
    <w:rsid w:val="001F76CD"/>
    <w:rsid w:val="001F77F5"/>
    <w:rsid w:val="001F7F47"/>
    <w:rsid w:val="002009F9"/>
    <w:rsid w:val="00200A79"/>
    <w:rsid w:val="00200F3C"/>
    <w:rsid w:val="002017AE"/>
    <w:rsid w:val="00201C41"/>
    <w:rsid w:val="002021FF"/>
    <w:rsid w:val="00202403"/>
    <w:rsid w:val="0020287B"/>
    <w:rsid w:val="00202EB3"/>
    <w:rsid w:val="0020405A"/>
    <w:rsid w:val="00204487"/>
    <w:rsid w:val="002051F3"/>
    <w:rsid w:val="00205945"/>
    <w:rsid w:val="00205B9A"/>
    <w:rsid w:val="00206BF6"/>
    <w:rsid w:val="00206C57"/>
    <w:rsid w:val="00206C8E"/>
    <w:rsid w:val="00206E29"/>
    <w:rsid w:val="002070C7"/>
    <w:rsid w:val="00211523"/>
    <w:rsid w:val="0021152C"/>
    <w:rsid w:val="00212CE3"/>
    <w:rsid w:val="00213446"/>
    <w:rsid w:val="0021498F"/>
    <w:rsid w:val="00215205"/>
    <w:rsid w:val="00215662"/>
    <w:rsid w:val="002157AE"/>
    <w:rsid w:val="00215A8F"/>
    <w:rsid w:val="00216617"/>
    <w:rsid w:val="00216EFD"/>
    <w:rsid w:val="00217C32"/>
    <w:rsid w:val="0022030A"/>
    <w:rsid w:val="00220520"/>
    <w:rsid w:val="00220967"/>
    <w:rsid w:val="00220A3B"/>
    <w:rsid w:val="0022109F"/>
    <w:rsid w:val="002213FC"/>
    <w:rsid w:val="0022184D"/>
    <w:rsid w:val="00222F89"/>
    <w:rsid w:val="00223734"/>
    <w:rsid w:val="00223B46"/>
    <w:rsid w:val="002255D7"/>
    <w:rsid w:val="002262D5"/>
    <w:rsid w:val="00226743"/>
    <w:rsid w:val="0022764D"/>
    <w:rsid w:val="00230A21"/>
    <w:rsid w:val="00230C0C"/>
    <w:rsid w:val="00230EB5"/>
    <w:rsid w:val="00231507"/>
    <w:rsid w:val="0023172F"/>
    <w:rsid w:val="00231E01"/>
    <w:rsid w:val="0023290B"/>
    <w:rsid w:val="00232ADA"/>
    <w:rsid w:val="00233E90"/>
    <w:rsid w:val="002343D9"/>
    <w:rsid w:val="002355E6"/>
    <w:rsid w:val="00235E6D"/>
    <w:rsid w:val="00236086"/>
    <w:rsid w:val="00236988"/>
    <w:rsid w:val="0023771B"/>
    <w:rsid w:val="002377D7"/>
    <w:rsid w:val="002409C6"/>
    <w:rsid w:val="00241151"/>
    <w:rsid w:val="00243140"/>
    <w:rsid w:val="002446A8"/>
    <w:rsid w:val="00244C6C"/>
    <w:rsid w:val="00244CEB"/>
    <w:rsid w:val="00245CC2"/>
    <w:rsid w:val="00245D75"/>
    <w:rsid w:val="0024720D"/>
    <w:rsid w:val="0025127C"/>
    <w:rsid w:val="00251A8B"/>
    <w:rsid w:val="0025390D"/>
    <w:rsid w:val="00253BC1"/>
    <w:rsid w:val="00254249"/>
    <w:rsid w:val="002552FB"/>
    <w:rsid w:val="002554EF"/>
    <w:rsid w:val="00255AF2"/>
    <w:rsid w:val="00257E41"/>
    <w:rsid w:val="00260114"/>
    <w:rsid w:val="00260731"/>
    <w:rsid w:val="002611F8"/>
    <w:rsid w:val="002614D9"/>
    <w:rsid w:val="0026151F"/>
    <w:rsid w:val="00261863"/>
    <w:rsid w:val="0026199F"/>
    <w:rsid w:val="00261AF9"/>
    <w:rsid w:val="00261FD0"/>
    <w:rsid w:val="00261FF0"/>
    <w:rsid w:val="00263D28"/>
    <w:rsid w:val="00263F86"/>
    <w:rsid w:val="00264701"/>
    <w:rsid w:val="002653EF"/>
    <w:rsid w:val="002654FC"/>
    <w:rsid w:val="002658C2"/>
    <w:rsid w:val="0026600A"/>
    <w:rsid w:val="00266BFD"/>
    <w:rsid w:val="0026724B"/>
    <w:rsid w:val="002703D1"/>
    <w:rsid w:val="00270590"/>
    <w:rsid w:val="002709EC"/>
    <w:rsid w:val="0027110A"/>
    <w:rsid w:val="002716AF"/>
    <w:rsid w:val="0027230D"/>
    <w:rsid w:val="00272C4C"/>
    <w:rsid w:val="002735D5"/>
    <w:rsid w:val="00273DAB"/>
    <w:rsid w:val="00273E51"/>
    <w:rsid w:val="002744D8"/>
    <w:rsid w:val="00275490"/>
    <w:rsid w:val="00275B2B"/>
    <w:rsid w:val="00275ECE"/>
    <w:rsid w:val="002764B5"/>
    <w:rsid w:val="002764F0"/>
    <w:rsid w:val="00276B55"/>
    <w:rsid w:val="00276BC2"/>
    <w:rsid w:val="00276CA6"/>
    <w:rsid w:val="0027704C"/>
    <w:rsid w:val="002773DD"/>
    <w:rsid w:val="00280198"/>
    <w:rsid w:val="0028090A"/>
    <w:rsid w:val="00280E93"/>
    <w:rsid w:val="00280F6A"/>
    <w:rsid w:val="00281885"/>
    <w:rsid w:val="0028238E"/>
    <w:rsid w:val="00282F89"/>
    <w:rsid w:val="00282F8D"/>
    <w:rsid w:val="002836F8"/>
    <w:rsid w:val="00284229"/>
    <w:rsid w:val="0028482C"/>
    <w:rsid w:val="00284F19"/>
    <w:rsid w:val="002850FB"/>
    <w:rsid w:val="0028561B"/>
    <w:rsid w:val="002864AB"/>
    <w:rsid w:val="00286C15"/>
    <w:rsid w:val="002872A0"/>
    <w:rsid w:val="002905CB"/>
    <w:rsid w:val="00290B27"/>
    <w:rsid w:val="002910C8"/>
    <w:rsid w:val="002914FF"/>
    <w:rsid w:val="0029211E"/>
    <w:rsid w:val="00292939"/>
    <w:rsid w:val="00292AC8"/>
    <w:rsid w:val="00293023"/>
    <w:rsid w:val="00293BFD"/>
    <w:rsid w:val="00294C3A"/>
    <w:rsid w:val="002952BE"/>
    <w:rsid w:val="0029562A"/>
    <w:rsid w:val="00296748"/>
    <w:rsid w:val="00296BE3"/>
    <w:rsid w:val="0029728A"/>
    <w:rsid w:val="00297CBF"/>
    <w:rsid w:val="00297CCE"/>
    <w:rsid w:val="002A018B"/>
    <w:rsid w:val="002A0DB8"/>
    <w:rsid w:val="002A1B0D"/>
    <w:rsid w:val="002A2056"/>
    <w:rsid w:val="002A234D"/>
    <w:rsid w:val="002A2914"/>
    <w:rsid w:val="002A2B5E"/>
    <w:rsid w:val="002A364F"/>
    <w:rsid w:val="002A3783"/>
    <w:rsid w:val="002A417D"/>
    <w:rsid w:val="002A4D1A"/>
    <w:rsid w:val="002A4F66"/>
    <w:rsid w:val="002A4F8C"/>
    <w:rsid w:val="002A4FBB"/>
    <w:rsid w:val="002A5367"/>
    <w:rsid w:val="002A5B1A"/>
    <w:rsid w:val="002A5F36"/>
    <w:rsid w:val="002A66C8"/>
    <w:rsid w:val="002A6D85"/>
    <w:rsid w:val="002A7071"/>
    <w:rsid w:val="002A7366"/>
    <w:rsid w:val="002A77AA"/>
    <w:rsid w:val="002B0C93"/>
    <w:rsid w:val="002B0D33"/>
    <w:rsid w:val="002B0D3D"/>
    <w:rsid w:val="002B1297"/>
    <w:rsid w:val="002B2620"/>
    <w:rsid w:val="002B355B"/>
    <w:rsid w:val="002B35C8"/>
    <w:rsid w:val="002B3D9A"/>
    <w:rsid w:val="002B41C7"/>
    <w:rsid w:val="002B530B"/>
    <w:rsid w:val="002B5AB4"/>
    <w:rsid w:val="002B65A3"/>
    <w:rsid w:val="002B7700"/>
    <w:rsid w:val="002B795B"/>
    <w:rsid w:val="002B7E2D"/>
    <w:rsid w:val="002C00FC"/>
    <w:rsid w:val="002C040A"/>
    <w:rsid w:val="002C1436"/>
    <w:rsid w:val="002C1754"/>
    <w:rsid w:val="002C186C"/>
    <w:rsid w:val="002C1957"/>
    <w:rsid w:val="002C1C73"/>
    <w:rsid w:val="002C28A0"/>
    <w:rsid w:val="002C2AC6"/>
    <w:rsid w:val="002C4727"/>
    <w:rsid w:val="002C4C9F"/>
    <w:rsid w:val="002C6E46"/>
    <w:rsid w:val="002C7B79"/>
    <w:rsid w:val="002C7FBE"/>
    <w:rsid w:val="002D0652"/>
    <w:rsid w:val="002D08DD"/>
    <w:rsid w:val="002D1570"/>
    <w:rsid w:val="002D1C9B"/>
    <w:rsid w:val="002D20B0"/>
    <w:rsid w:val="002D2821"/>
    <w:rsid w:val="002D2DE9"/>
    <w:rsid w:val="002D345E"/>
    <w:rsid w:val="002D410C"/>
    <w:rsid w:val="002D422E"/>
    <w:rsid w:val="002D4714"/>
    <w:rsid w:val="002D4A16"/>
    <w:rsid w:val="002D4AA1"/>
    <w:rsid w:val="002D4BBC"/>
    <w:rsid w:val="002D53CF"/>
    <w:rsid w:val="002D684D"/>
    <w:rsid w:val="002D6C7C"/>
    <w:rsid w:val="002D6FD7"/>
    <w:rsid w:val="002D7515"/>
    <w:rsid w:val="002D7992"/>
    <w:rsid w:val="002D7BA9"/>
    <w:rsid w:val="002D7E24"/>
    <w:rsid w:val="002E16F4"/>
    <w:rsid w:val="002E1C1F"/>
    <w:rsid w:val="002E1DA7"/>
    <w:rsid w:val="002E27B5"/>
    <w:rsid w:val="002E287C"/>
    <w:rsid w:val="002E2918"/>
    <w:rsid w:val="002E3D9B"/>
    <w:rsid w:val="002E5248"/>
    <w:rsid w:val="002E58FE"/>
    <w:rsid w:val="002E6EE2"/>
    <w:rsid w:val="002E7D43"/>
    <w:rsid w:val="002F0470"/>
    <w:rsid w:val="002F05E3"/>
    <w:rsid w:val="002F0A1C"/>
    <w:rsid w:val="002F0C33"/>
    <w:rsid w:val="002F20CD"/>
    <w:rsid w:val="002F2A77"/>
    <w:rsid w:val="002F364A"/>
    <w:rsid w:val="002F37EE"/>
    <w:rsid w:val="002F3D9C"/>
    <w:rsid w:val="002F437B"/>
    <w:rsid w:val="002F4A19"/>
    <w:rsid w:val="002F58C4"/>
    <w:rsid w:val="002F5B08"/>
    <w:rsid w:val="002F5D5C"/>
    <w:rsid w:val="002F67DA"/>
    <w:rsid w:val="002F787B"/>
    <w:rsid w:val="003016A5"/>
    <w:rsid w:val="003021B5"/>
    <w:rsid w:val="003022E8"/>
    <w:rsid w:val="00302391"/>
    <w:rsid w:val="00302866"/>
    <w:rsid w:val="00303D09"/>
    <w:rsid w:val="00305163"/>
    <w:rsid w:val="003052D0"/>
    <w:rsid w:val="00305CDE"/>
    <w:rsid w:val="003067B2"/>
    <w:rsid w:val="003072D7"/>
    <w:rsid w:val="003073D6"/>
    <w:rsid w:val="00307FC7"/>
    <w:rsid w:val="00310177"/>
    <w:rsid w:val="003106FD"/>
    <w:rsid w:val="00310828"/>
    <w:rsid w:val="00310CDE"/>
    <w:rsid w:val="00310CF5"/>
    <w:rsid w:val="00310D80"/>
    <w:rsid w:val="00311397"/>
    <w:rsid w:val="00311CCE"/>
    <w:rsid w:val="00311CDB"/>
    <w:rsid w:val="00312051"/>
    <w:rsid w:val="00312191"/>
    <w:rsid w:val="003125BA"/>
    <w:rsid w:val="0031395A"/>
    <w:rsid w:val="003141F9"/>
    <w:rsid w:val="003146AD"/>
    <w:rsid w:val="00314FB8"/>
    <w:rsid w:val="003154F2"/>
    <w:rsid w:val="0031565F"/>
    <w:rsid w:val="00315AFC"/>
    <w:rsid w:val="00316A3D"/>
    <w:rsid w:val="00316D4C"/>
    <w:rsid w:val="003170DA"/>
    <w:rsid w:val="003178A0"/>
    <w:rsid w:val="00317AA8"/>
    <w:rsid w:val="003200A6"/>
    <w:rsid w:val="003200C9"/>
    <w:rsid w:val="0032011C"/>
    <w:rsid w:val="0032067B"/>
    <w:rsid w:val="00320777"/>
    <w:rsid w:val="00321610"/>
    <w:rsid w:val="00321F2B"/>
    <w:rsid w:val="003236E5"/>
    <w:rsid w:val="00323B89"/>
    <w:rsid w:val="003244F7"/>
    <w:rsid w:val="003245AF"/>
    <w:rsid w:val="00324827"/>
    <w:rsid w:val="00324CFB"/>
    <w:rsid w:val="00325E4A"/>
    <w:rsid w:val="00326003"/>
    <w:rsid w:val="003263BD"/>
    <w:rsid w:val="00326BD0"/>
    <w:rsid w:val="00327EAA"/>
    <w:rsid w:val="003303E3"/>
    <w:rsid w:val="00330A2F"/>
    <w:rsid w:val="00332504"/>
    <w:rsid w:val="003325CD"/>
    <w:rsid w:val="00332A08"/>
    <w:rsid w:val="00334424"/>
    <w:rsid w:val="00334FFD"/>
    <w:rsid w:val="00335B2B"/>
    <w:rsid w:val="00335C42"/>
    <w:rsid w:val="003360DA"/>
    <w:rsid w:val="0033639F"/>
    <w:rsid w:val="00336A45"/>
    <w:rsid w:val="003376C1"/>
    <w:rsid w:val="00337821"/>
    <w:rsid w:val="00337D35"/>
    <w:rsid w:val="00337DE0"/>
    <w:rsid w:val="0034019E"/>
    <w:rsid w:val="00340387"/>
    <w:rsid w:val="00340B59"/>
    <w:rsid w:val="00340D05"/>
    <w:rsid w:val="00340FCB"/>
    <w:rsid w:val="0034116C"/>
    <w:rsid w:val="003411E4"/>
    <w:rsid w:val="00341243"/>
    <w:rsid w:val="00341713"/>
    <w:rsid w:val="003424AA"/>
    <w:rsid w:val="00342CE4"/>
    <w:rsid w:val="00342EE5"/>
    <w:rsid w:val="0034366D"/>
    <w:rsid w:val="003439C4"/>
    <w:rsid w:val="00343FB3"/>
    <w:rsid w:val="00344B27"/>
    <w:rsid w:val="00344EE8"/>
    <w:rsid w:val="00345418"/>
    <w:rsid w:val="0034552B"/>
    <w:rsid w:val="0034625D"/>
    <w:rsid w:val="00346CE6"/>
    <w:rsid w:val="003472AD"/>
    <w:rsid w:val="0034743F"/>
    <w:rsid w:val="00350196"/>
    <w:rsid w:val="00350E47"/>
    <w:rsid w:val="00351BDF"/>
    <w:rsid w:val="003522CA"/>
    <w:rsid w:val="00352BFA"/>
    <w:rsid w:val="00353983"/>
    <w:rsid w:val="0035478D"/>
    <w:rsid w:val="00354B6E"/>
    <w:rsid w:val="003557A9"/>
    <w:rsid w:val="003557BF"/>
    <w:rsid w:val="003559ED"/>
    <w:rsid w:val="00355C77"/>
    <w:rsid w:val="00355E92"/>
    <w:rsid w:val="00356879"/>
    <w:rsid w:val="00357E61"/>
    <w:rsid w:val="00361C1D"/>
    <w:rsid w:val="00361C5E"/>
    <w:rsid w:val="00361D39"/>
    <w:rsid w:val="003620C7"/>
    <w:rsid w:val="003622EC"/>
    <w:rsid w:val="003623CC"/>
    <w:rsid w:val="00362822"/>
    <w:rsid w:val="00362BEF"/>
    <w:rsid w:val="00362D39"/>
    <w:rsid w:val="003635CC"/>
    <w:rsid w:val="003640E0"/>
    <w:rsid w:val="00364526"/>
    <w:rsid w:val="00364CDB"/>
    <w:rsid w:val="00364E70"/>
    <w:rsid w:val="00365549"/>
    <w:rsid w:val="00365E3A"/>
    <w:rsid w:val="00365E8A"/>
    <w:rsid w:val="00365ED3"/>
    <w:rsid w:val="003670BE"/>
    <w:rsid w:val="00367310"/>
    <w:rsid w:val="00370916"/>
    <w:rsid w:val="0037105D"/>
    <w:rsid w:val="00371851"/>
    <w:rsid w:val="00371ADB"/>
    <w:rsid w:val="00371B07"/>
    <w:rsid w:val="003720F6"/>
    <w:rsid w:val="00372D21"/>
    <w:rsid w:val="003736D7"/>
    <w:rsid w:val="00373DC8"/>
    <w:rsid w:val="003771FA"/>
    <w:rsid w:val="0037741B"/>
    <w:rsid w:val="00377884"/>
    <w:rsid w:val="00380204"/>
    <w:rsid w:val="00380250"/>
    <w:rsid w:val="00380AD8"/>
    <w:rsid w:val="00381460"/>
    <w:rsid w:val="0038288E"/>
    <w:rsid w:val="003829D3"/>
    <w:rsid w:val="00385A0F"/>
    <w:rsid w:val="00385A85"/>
    <w:rsid w:val="003866BD"/>
    <w:rsid w:val="00387C62"/>
    <w:rsid w:val="003905D8"/>
    <w:rsid w:val="00391166"/>
    <w:rsid w:val="00391652"/>
    <w:rsid w:val="00391CFB"/>
    <w:rsid w:val="00392BF0"/>
    <w:rsid w:val="003931E4"/>
    <w:rsid w:val="00393A4A"/>
    <w:rsid w:val="00393F89"/>
    <w:rsid w:val="00394A0D"/>
    <w:rsid w:val="00396DB7"/>
    <w:rsid w:val="00396E68"/>
    <w:rsid w:val="003974F9"/>
    <w:rsid w:val="00397A9E"/>
    <w:rsid w:val="003A02E4"/>
    <w:rsid w:val="003A0426"/>
    <w:rsid w:val="003A04AA"/>
    <w:rsid w:val="003A05E8"/>
    <w:rsid w:val="003A1372"/>
    <w:rsid w:val="003A14BD"/>
    <w:rsid w:val="003A1C82"/>
    <w:rsid w:val="003A24EE"/>
    <w:rsid w:val="003A2B17"/>
    <w:rsid w:val="003A34B5"/>
    <w:rsid w:val="003A3954"/>
    <w:rsid w:val="003A5043"/>
    <w:rsid w:val="003A56A6"/>
    <w:rsid w:val="003A6EB8"/>
    <w:rsid w:val="003A6FF4"/>
    <w:rsid w:val="003A79C1"/>
    <w:rsid w:val="003A7ECD"/>
    <w:rsid w:val="003B014A"/>
    <w:rsid w:val="003B0831"/>
    <w:rsid w:val="003B2496"/>
    <w:rsid w:val="003B2997"/>
    <w:rsid w:val="003B2E67"/>
    <w:rsid w:val="003B3C12"/>
    <w:rsid w:val="003B3D11"/>
    <w:rsid w:val="003B3FAE"/>
    <w:rsid w:val="003B43BE"/>
    <w:rsid w:val="003B45BF"/>
    <w:rsid w:val="003B47C1"/>
    <w:rsid w:val="003B5B0F"/>
    <w:rsid w:val="003B602B"/>
    <w:rsid w:val="003B66BA"/>
    <w:rsid w:val="003B6BCE"/>
    <w:rsid w:val="003B7D38"/>
    <w:rsid w:val="003B7FC5"/>
    <w:rsid w:val="003C0045"/>
    <w:rsid w:val="003C0967"/>
    <w:rsid w:val="003C0F32"/>
    <w:rsid w:val="003C1180"/>
    <w:rsid w:val="003C139D"/>
    <w:rsid w:val="003C16AF"/>
    <w:rsid w:val="003C1D51"/>
    <w:rsid w:val="003C1E6F"/>
    <w:rsid w:val="003C1EF2"/>
    <w:rsid w:val="003C2F6F"/>
    <w:rsid w:val="003C348D"/>
    <w:rsid w:val="003C40A2"/>
    <w:rsid w:val="003C419E"/>
    <w:rsid w:val="003C4706"/>
    <w:rsid w:val="003C54B6"/>
    <w:rsid w:val="003C5793"/>
    <w:rsid w:val="003C57A8"/>
    <w:rsid w:val="003C6840"/>
    <w:rsid w:val="003C6BEB"/>
    <w:rsid w:val="003C77A6"/>
    <w:rsid w:val="003C794D"/>
    <w:rsid w:val="003C7FEB"/>
    <w:rsid w:val="003D0125"/>
    <w:rsid w:val="003D10D1"/>
    <w:rsid w:val="003D13DE"/>
    <w:rsid w:val="003D202C"/>
    <w:rsid w:val="003D2586"/>
    <w:rsid w:val="003D261B"/>
    <w:rsid w:val="003D39BE"/>
    <w:rsid w:val="003D3CB6"/>
    <w:rsid w:val="003D3D80"/>
    <w:rsid w:val="003D413A"/>
    <w:rsid w:val="003D4FAA"/>
    <w:rsid w:val="003D5178"/>
    <w:rsid w:val="003D5450"/>
    <w:rsid w:val="003D62E5"/>
    <w:rsid w:val="003D6362"/>
    <w:rsid w:val="003D791C"/>
    <w:rsid w:val="003D7A30"/>
    <w:rsid w:val="003D7D76"/>
    <w:rsid w:val="003E0601"/>
    <w:rsid w:val="003E0AEF"/>
    <w:rsid w:val="003E1016"/>
    <w:rsid w:val="003E1534"/>
    <w:rsid w:val="003E1857"/>
    <w:rsid w:val="003E20D0"/>
    <w:rsid w:val="003E20E8"/>
    <w:rsid w:val="003E2C71"/>
    <w:rsid w:val="003E2CB1"/>
    <w:rsid w:val="003E3195"/>
    <w:rsid w:val="003E375A"/>
    <w:rsid w:val="003E3AC1"/>
    <w:rsid w:val="003E3C9F"/>
    <w:rsid w:val="003E455A"/>
    <w:rsid w:val="003E498C"/>
    <w:rsid w:val="003E5418"/>
    <w:rsid w:val="003E5B23"/>
    <w:rsid w:val="003E5BCA"/>
    <w:rsid w:val="003E5D6C"/>
    <w:rsid w:val="003E5E87"/>
    <w:rsid w:val="003E60D2"/>
    <w:rsid w:val="003E6F1C"/>
    <w:rsid w:val="003E71F1"/>
    <w:rsid w:val="003F1730"/>
    <w:rsid w:val="003F1959"/>
    <w:rsid w:val="003F1A58"/>
    <w:rsid w:val="003F39C2"/>
    <w:rsid w:val="003F54B7"/>
    <w:rsid w:val="003F563C"/>
    <w:rsid w:val="003F5819"/>
    <w:rsid w:val="003F58F7"/>
    <w:rsid w:val="003F68F9"/>
    <w:rsid w:val="003F751B"/>
    <w:rsid w:val="003F7F6D"/>
    <w:rsid w:val="00400904"/>
    <w:rsid w:val="00400F4B"/>
    <w:rsid w:val="00401AF4"/>
    <w:rsid w:val="00401E25"/>
    <w:rsid w:val="004022B6"/>
    <w:rsid w:val="0040297C"/>
    <w:rsid w:val="0040363B"/>
    <w:rsid w:val="0040403D"/>
    <w:rsid w:val="004040B5"/>
    <w:rsid w:val="004045F1"/>
    <w:rsid w:val="004055FA"/>
    <w:rsid w:val="00405A45"/>
    <w:rsid w:val="004065A1"/>
    <w:rsid w:val="00407F64"/>
    <w:rsid w:val="00410301"/>
    <w:rsid w:val="00410D67"/>
    <w:rsid w:val="00411372"/>
    <w:rsid w:val="004116AE"/>
    <w:rsid w:val="0041204A"/>
    <w:rsid w:val="004131B2"/>
    <w:rsid w:val="0041445C"/>
    <w:rsid w:val="004146FC"/>
    <w:rsid w:val="004159B7"/>
    <w:rsid w:val="00415F52"/>
    <w:rsid w:val="00416F3E"/>
    <w:rsid w:val="00417384"/>
    <w:rsid w:val="00417744"/>
    <w:rsid w:val="00420457"/>
    <w:rsid w:val="00421117"/>
    <w:rsid w:val="00421134"/>
    <w:rsid w:val="004212B9"/>
    <w:rsid w:val="00421547"/>
    <w:rsid w:val="00421661"/>
    <w:rsid w:val="004216EF"/>
    <w:rsid w:val="00421E5B"/>
    <w:rsid w:val="00421F96"/>
    <w:rsid w:val="00421FBE"/>
    <w:rsid w:val="00422245"/>
    <w:rsid w:val="00422505"/>
    <w:rsid w:val="004225B5"/>
    <w:rsid w:val="004226C0"/>
    <w:rsid w:val="00422BF9"/>
    <w:rsid w:val="00422D3F"/>
    <w:rsid w:val="00422E6B"/>
    <w:rsid w:val="0042389B"/>
    <w:rsid w:val="00424D72"/>
    <w:rsid w:val="00424F8C"/>
    <w:rsid w:val="004255FE"/>
    <w:rsid w:val="00425B12"/>
    <w:rsid w:val="00426B6E"/>
    <w:rsid w:val="0042752A"/>
    <w:rsid w:val="0043000A"/>
    <w:rsid w:val="00430021"/>
    <w:rsid w:val="0043041B"/>
    <w:rsid w:val="00430D46"/>
    <w:rsid w:val="00430D98"/>
    <w:rsid w:val="00432EDA"/>
    <w:rsid w:val="004333E3"/>
    <w:rsid w:val="00433C64"/>
    <w:rsid w:val="00436024"/>
    <w:rsid w:val="0043626A"/>
    <w:rsid w:val="0043671E"/>
    <w:rsid w:val="004367AC"/>
    <w:rsid w:val="004369B0"/>
    <w:rsid w:val="00436DBB"/>
    <w:rsid w:val="00437CFF"/>
    <w:rsid w:val="004406F3"/>
    <w:rsid w:val="00440918"/>
    <w:rsid w:val="00440FA9"/>
    <w:rsid w:val="004412B6"/>
    <w:rsid w:val="00441904"/>
    <w:rsid w:val="00441BD4"/>
    <w:rsid w:val="004424C3"/>
    <w:rsid w:val="004433A6"/>
    <w:rsid w:val="00444954"/>
    <w:rsid w:val="0044495A"/>
    <w:rsid w:val="00444D1E"/>
    <w:rsid w:val="00445FBB"/>
    <w:rsid w:val="004466C6"/>
    <w:rsid w:val="004472A5"/>
    <w:rsid w:val="004472FF"/>
    <w:rsid w:val="0044756F"/>
    <w:rsid w:val="00450A48"/>
    <w:rsid w:val="00450A95"/>
    <w:rsid w:val="00450B7F"/>
    <w:rsid w:val="00452083"/>
    <w:rsid w:val="00452460"/>
    <w:rsid w:val="004530F5"/>
    <w:rsid w:val="0045324B"/>
    <w:rsid w:val="00453701"/>
    <w:rsid w:val="00453841"/>
    <w:rsid w:val="004538EF"/>
    <w:rsid w:val="004538F4"/>
    <w:rsid w:val="00453942"/>
    <w:rsid w:val="00453B2E"/>
    <w:rsid w:val="00453CCB"/>
    <w:rsid w:val="00454B59"/>
    <w:rsid w:val="004553AA"/>
    <w:rsid w:val="00455583"/>
    <w:rsid w:val="00455BAC"/>
    <w:rsid w:val="00455CF1"/>
    <w:rsid w:val="00455F25"/>
    <w:rsid w:val="0045702B"/>
    <w:rsid w:val="00460138"/>
    <w:rsid w:val="004611C7"/>
    <w:rsid w:val="00461FC3"/>
    <w:rsid w:val="004625B0"/>
    <w:rsid w:val="00462763"/>
    <w:rsid w:val="00463596"/>
    <w:rsid w:val="00463711"/>
    <w:rsid w:val="00463C41"/>
    <w:rsid w:val="00463D0B"/>
    <w:rsid w:val="00463E38"/>
    <w:rsid w:val="00464627"/>
    <w:rsid w:val="0046530C"/>
    <w:rsid w:val="00465F9C"/>
    <w:rsid w:val="00466EEE"/>
    <w:rsid w:val="00467A09"/>
    <w:rsid w:val="00467B12"/>
    <w:rsid w:val="00470128"/>
    <w:rsid w:val="00471A28"/>
    <w:rsid w:val="004728D7"/>
    <w:rsid w:val="00473721"/>
    <w:rsid w:val="00474C54"/>
    <w:rsid w:val="00476412"/>
    <w:rsid w:val="004766CF"/>
    <w:rsid w:val="00477DA1"/>
    <w:rsid w:val="004805A0"/>
    <w:rsid w:val="0048065C"/>
    <w:rsid w:val="00480AFB"/>
    <w:rsid w:val="00480B9C"/>
    <w:rsid w:val="004810FA"/>
    <w:rsid w:val="00481736"/>
    <w:rsid w:val="00481902"/>
    <w:rsid w:val="004819C9"/>
    <w:rsid w:val="00481C2C"/>
    <w:rsid w:val="00481E13"/>
    <w:rsid w:val="00481EA9"/>
    <w:rsid w:val="00481FD7"/>
    <w:rsid w:val="00482F55"/>
    <w:rsid w:val="00483952"/>
    <w:rsid w:val="00483E49"/>
    <w:rsid w:val="0048473D"/>
    <w:rsid w:val="00484918"/>
    <w:rsid w:val="00484FBF"/>
    <w:rsid w:val="00485761"/>
    <w:rsid w:val="00486D41"/>
    <w:rsid w:val="00487260"/>
    <w:rsid w:val="004872F8"/>
    <w:rsid w:val="004875F7"/>
    <w:rsid w:val="00487A57"/>
    <w:rsid w:val="00490DE6"/>
    <w:rsid w:val="00490E03"/>
    <w:rsid w:val="00491363"/>
    <w:rsid w:val="00491AC9"/>
    <w:rsid w:val="00491DA4"/>
    <w:rsid w:val="004924D4"/>
    <w:rsid w:val="0049383B"/>
    <w:rsid w:val="00493D05"/>
    <w:rsid w:val="00494926"/>
    <w:rsid w:val="00494ED5"/>
    <w:rsid w:val="004966DD"/>
    <w:rsid w:val="0049675C"/>
    <w:rsid w:val="00496997"/>
    <w:rsid w:val="00496D56"/>
    <w:rsid w:val="004972C2"/>
    <w:rsid w:val="00497DB3"/>
    <w:rsid w:val="004A0C60"/>
    <w:rsid w:val="004A1C0E"/>
    <w:rsid w:val="004A2696"/>
    <w:rsid w:val="004A2ABF"/>
    <w:rsid w:val="004A2B8F"/>
    <w:rsid w:val="004A2F6D"/>
    <w:rsid w:val="004A3AB2"/>
    <w:rsid w:val="004A3AC9"/>
    <w:rsid w:val="004A3BF7"/>
    <w:rsid w:val="004A4749"/>
    <w:rsid w:val="004A55CF"/>
    <w:rsid w:val="004A5CC7"/>
    <w:rsid w:val="004A611D"/>
    <w:rsid w:val="004A6398"/>
    <w:rsid w:val="004A6EBD"/>
    <w:rsid w:val="004B0537"/>
    <w:rsid w:val="004B39BA"/>
    <w:rsid w:val="004B4910"/>
    <w:rsid w:val="004B565F"/>
    <w:rsid w:val="004B60EE"/>
    <w:rsid w:val="004B69A1"/>
    <w:rsid w:val="004B69BE"/>
    <w:rsid w:val="004B7E8F"/>
    <w:rsid w:val="004C02F7"/>
    <w:rsid w:val="004C05B4"/>
    <w:rsid w:val="004C0607"/>
    <w:rsid w:val="004C095A"/>
    <w:rsid w:val="004C0F05"/>
    <w:rsid w:val="004C1133"/>
    <w:rsid w:val="004C1C0C"/>
    <w:rsid w:val="004C2217"/>
    <w:rsid w:val="004C2937"/>
    <w:rsid w:val="004C2F18"/>
    <w:rsid w:val="004C30FA"/>
    <w:rsid w:val="004C3869"/>
    <w:rsid w:val="004C39A3"/>
    <w:rsid w:val="004C41D6"/>
    <w:rsid w:val="004C5946"/>
    <w:rsid w:val="004C5F7C"/>
    <w:rsid w:val="004C7449"/>
    <w:rsid w:val="004D01C4"/>
    <w:rsid w:val="004D0204"/>
    <w:rsid w:val="004D092C"/>
    <w:rsid w:val="004D0BA1"/>
    <w:rsid w:val="004D0BA8"/>
    <w:rsid w:val="004D142E"/>
    <w:rsid w:val="004D1864"/>
    <w:rsid w:val="004D19D2"/>
    <w:rsid w:val="004D1B73"/>
    <w:rsid w:val="004D1D6B"/>
    <w:rsid w:val="004D25B3"/>
    <w:rsid w:val="004D2DEF"/>
    <w:rsid w:val="004D2EAC"/>
    <w:rsid w:val="004D37CB"/>
    <w:rsid w:val="004D3DBD"/>
    <w:rsid w:val="004D42BA"/>
    <w:rsid w:val="004D55F7"/>
    <w:rsid w:val="004D56B0"/>
    <w:rsid w:val="004D6A85"/>
    <w:rsid w:val="004D6DC1"/>
    <w:rsid w:val="004D739C"/>
    <w:rsid w:val="004E00C5"/>
    <w:rsid w:val="004E02A2"/>
    <w:rsid w:val="004E065D"/>
    <w:rsid w:val="004E066C"/>
    <w:rsid w:val="004E142D"/>
    <w:rsid w:val="004E1C3A"/>
    <w:rsid w:val="004E25F6"/>
    <w:rsid w:val="004E2943"/>
    <w:rsid w:val="004E2B1E"/>
    <w:rsid w:val="004E2F57"/>
    <w:rsid w:val="004E338A"/>
    <w:rsid w:val="004E36B5"/>
    <w:rsid w:val="004E3C54"/>
    <w:rsid w:val="004E47B5"/>
    <w:rsid w:val="004E4941"/>
    <w:rsid w:val="004E5C78"/>
    <w:rsid w:val="004E5E64"/>
    <w:rsid w:val="004E677F"/>
    <w:rsid w:val="004E6A83"/>
    <w:rsid w:val="004E6AAE"/>
    <w:rsid w:val="004E6C52"/>
    <w:rsid w:val="004E7330"/>
    <w:rsid w:val="004E7A43"/>
    <w:rsid w:val="004E7DBA"/>
    <w:rsid w:val="004E7F39"/>
    <w:rsid w:val="004F149C"/>
    <w:rsid w:val="004F1A4C"/>
    <w:rsid w:val="004F20A5"/>
    <w:rsid w:val="004F21FA"/>
    <w:rsid w:val="004F2BA1"/>
    <w:rsid w:val="004F3F31"/>
    <w:rsid w:val="004F5344"/>
    <w:rsid w:val="004F582E"/>
    <w:rsid w:val="004F606F"/>
    <w:rsid w:val="004F6202"/>
    <w:rsid w:val="004F74C4"/>
    <w:rsid w:val="004F7DFE"/>
    <w:rsid w:val="004F7E73"/>
    <w:rsid w:val="00500E5A"/>
    <w:rsid w:val="00503E1D"/>
    <w:rsid w:val="00505EDE"/>
    <w:rsid w:val="00505FEE"/>
    <w:rsid w:val="0050646A"/>
    <w:rsid w:val="00506B17"/>
    <w:rsid w:val="00506F1E"/>
    <w:rsid w:val="00507639"/>
    <w:rsid w:val="005079BC"/>
    <w:rsid w:val="00507D89"/>
    <w:rsid w:val="00510D48"/>
    <w:rsid w:val="00512197"/>
    <w:rsid w:val="005127D5"/>
    <w:rsid w:val="0051304B"/>
    <w:rsid w:val="00513465"/>
    <w:rsid w:val="00513642"/>
    <w:rsid w:val="00513692"/>
    <w:rsid w:val="00514EF0"/>
    <w:rsid w:val="0051538D"/>
    <w:rsid w:val="00515CDD"/>
    <w:rsid w:val="00515E7B"/>
    <w:rsid w:val="00516654"/>
    <w:rsid w:val="00516DEE"/>
    <w:rsid w:val="0051738D"/>
    <w:rsid w:val="005174EC"/>
    <w:rsid w:val="00517A13"/>
    <w:rsid w:val="00517B89"/>
    <w:rsid w:val="00517BC7"/>
    <w:rsid w:val="00521094"/>
    <w:rsid w:val="0052140F"/>
    <w:rsid w:val="005219B2"/>
    <w:rsid w:val="005221C0"/>
    <w:rsid w:val="00524172"/>
    <w:rsid w:val="00524C32"/>
    <w:rsid w:val="005252A7"/>
    <w:rsid w:val="00525CE0"/>
    <w:rsid w:val="00526449"/>
    <w:rsid w:val="00526A5C"/>
    <w:rsid w:val="005274EE"/>
    <w:rsid w:val="00527771"/>
    <w:rsid w:val="00527A55"/>
    <w:rsid w:val="0053044F"/>
    <w:rsid w:val="005308AC"/>
    <w:rsid w:val="005312C6"/>
    <w:rsid w:val="00531BA5"/>
    <w:rsid w:val="00531C66"/>
    <w:rsid w:val="00531C71"/>
    <w:rsid w:val="00531D58"/>
    <w:rsid w:val="0053280D"/>
    <w:rsid w:val="00532A25"/>
    <w:rsid w:val="005336DD"/>
    <w:rsid w:val="005337FD"/>
    <w:rsid w:val="00533903"/>
    <w:rsid w:val="00533B56"/>
    <w:rsid w:val="00534030"/>
    <w:rsid w:val="005359FB"/>
    <w:rsid w:val="00536513"/>
    <w:rsid w:val="00536B56"/>
    <w:rsid w:val="005372BA"/>
    <w:rsid w:val="00537511"/>
    <w:rsid w:val="00537954"/>
    <w:rsid w:val="00537C0C"/>
    <w:rsid w:val="00540574"/>
    <w:rsid w:val="0054153A"/>
    <w:rsid w:val="00541765"/>
    <w:rsid w:val="00541EDB"/>
    <w:rsid w:val="0054216C"/>
    <w:rsid w:val="005423AF"/>
    <w:rsid w:val="00542449"/>
    <w:rsid w:val="00543144"/>
    <w:rsid w:val="00543218"/>
    <w:rsid w:val="0054357F"/>
    <w:rsid w:val="0054389D"/>
    <w:rsid w:val="00543D8D"/>
    <w:rsid w:val="00543EB7"/>
    <w:rsid w:val="00544B37"/>
    <w:rsid w:val="00545183"/>
    <w:rsid w:val="00546621"/>
    <w:rsid w:val="0054791F"/>
    <w:rsid w:val="00547D66"/>
    <w:rsid w:val="00550E38"/>
    <w:rsid w:val="00550F0D"/>
    <w:rsid w:val="00551607"/>
    <w:rsid w:val="00552E00"/>
    <w:rsid w:val="0055395A"/>
    <w:rsid w:val="005558B8"/>
    <w:rsid w:val="00555932"/>
    <w:rsid w:val="00556456"/>
    <w:rsid w:val="00556838"/>
    <w:rsid w:val="00556921"/>
    <w:rsid w:val="00556B2E"/>
    <w:rsid w:val="00557026"/>
    <w:rsid w:val="00557393"/>
    <w:rsid w:val="00557A7C"/>
    <w:rsid w:val="00560066"/>
    <w:rsid w:val="00560215"/>
    <w:rsid w:val="0056039E"/>
    <w:rsid w:val="00560E76"/>
    <w:rsid w:val="005618D4"/>
    <w:rsid w:val="0056332E"/>
    <w:rsid w:val="0056425B"/>
    <w:rsid w:val="00564412"/>
    <w:rsid w:val="00564DEB"/>
    <w:rsid w:val="00565530"/>
    <w:rsid w:val="00565F00"/>
    <w:rsid w:val="00571000"/>
    <w:rsid w:val="0057130E"/>
    <w:rsid w:val="0057141D"/>
    <w:rsid w:val="00571A97"/>
    <w:rsid w:val="00572407"/>
    <w:rsid w:val="005724D1"/>
    <w:rsid w:val="005727C4"/>
    <w:rsid w:val="00572DAA"/>
    <w:rsid w:val="00573372"/>
    <w:rsid w:val="005743D3"/>
    <w:rsid w:val="0057452A"/>
    <w:rsid w:val="00574A00"/>
    <w:rsid w:val="00574FB1"/>
    <w:rsid w:val="00575E6F"/>
    <w:rsid w:val="0057685A"/>
    <w:rsid w:val="005778AD"/>
    <w:rsid w:val="00580206"/>
    <w:rsid w:val="005819B0"/>
    <w:rsid w:val="00581CB6"/>
    <w:rsid w:val="00582094"/>
    <w:rsid w:val="00582898"/>
    <w:rsid w:val="00582A50"/>
    <w:rsid w:val="00582BBF"/>
    <w:rsid w:val="0058309D"/>
    <w:rsid w:val="005830F1"/>
    <w:rsid w:val="00583B41"/>
    <w:rsid w:val="00583FB4"/>
    <w:rsid w:val="00584396"/>
    <w:rsid w:val="0058592F"/>
    <w:rsid w:val="00586184"/>
    <w:rsid w:val="005865FB"/>
    <w:rsid w:val="00586D83"/>
    <w:rsid w:val="005878BF"/>
    <w:rsid w:val="00590489"/>
    <w:rsid w:val="005922F7"/>
    <w:rsid w:val="00592DF2"/>
    <w:rsid w:val="00592F86"/>
    <w:rsid w:val="005948CE"/>
    <w:rsid w:val="00596231"/>
    <w:rsid w:val="00596A33"/>
    <w:rsid w:val="00597803"/>
    <w:rsid w:val="005A017D"/>
    <w:rsid w:val="005A132F"/>
    <w:rsid w:val="005A1346"/>
    <w:rsid w:val="005A1F0F"/>
    <w:rsid w:val="005A215A"/>
    <w:rsid w:val="005A21EE"/>
    <w:rsid w:val="005A2963"/>
    <w:rsid w:val="005A2BA8"/>
    <w:rsid w:val="005A346F"/>
    <w:rsid w:val="005A34BA"/>
    <w:rsid w:val="005A3BCB"/>
    <w:rsid w:val="005A406A"/>
    <w:rsid w:val="005A48A4"/>
    <w:rsid w:val="005A5F74"/>
    <w:rsid w:val="005A63FC"/>
    <w:rsid w:val="005A69E9"/>
    <w:rsid w:val="005A717D"/>
    <w:rsid w:val="005A74E7"/>
    <w:rsid w:val="005A7869"/>
    <w:rsid w:val="005B00AA"/>
    <w:rsid w:val="005B0AD7"/>
    <w:rsid w:val="005B2038"/>
    <w:rsid w:val="005B3CAB"/>
    <w:rsid w:val="005B4187"/>
    <w:rsid w:val="005B443B"/>
    <w:rsid w:val="005B450B"/>
    <w:rsid w:val="005B4E79"/>
    <w:rsid w:val="005B5AFF"/>
    <w:rsid w:val="005B5C62"/>
    <w:rsid w:val="005B5CD3"/>
    <w:rsid w:val="005B662B"/>
    <w:rsid w:val="005B6FED"/>
    <w:rsid w:val="005B7788"/>
    <w:rsid w:val="005B78C6"/>
    <w:rsid w:val="005B7C40"/>
    <w:rsid w:val="005B7EB7"/>
    <w:rsid w:val="005C0293"/>
    <w:rsid w:val="005C09E4"/>
    <w:rsid w:val="005C0F3D"/>
    <w:rsid w:val="005C1C8F"/>
    <w:rsid w:val="005C1E5B"/>
    <w:rsid w:val="005C26E0"/>
    <w:rsid w:val="005C2841"/>
    <w:rsid w:val="005C2B84"/>
    <w:rsid w:val="005C3A79"/>
    <w:rsid w:val="005C5777"/>
    <w:rsid w:val="005C5952"/>
    <w:rsid w:val="005C609B"/>
    <w:rsid w:val="005C7A8C"/>
    <w:rsid w:val="005D075A"/>
    <w:rsid w:val="005D0A7C"/>
    <w:rsid w:val="005D117B"/>
    <w:rsid w:val="005D164F"/>
    <w:rsid w:val="005D1C7A"/>
    <w:rsid w:val="005D2216"/>
    <w:rsid w:val="005D24F0"/>
    <w:rsid w:val="005D2654"/>
    <w:rsid w:val="005D37E8"/>
    <w:rsid w:val="005D3CF1"/>
    <w:rsid w:val="005D4A0D"/>
    <w:rsid w:val="005D4DBF"/>
    <w:rsid w:val="005D5043"/>
    <w:rsid w:val="005D6C34"/>
    <w:rsid w:val="005D6CD9"/>
    <w:rsid w:val="005D761D"/>
    <w:rsid w:val="005D7A04"/>
    <w:rsid w:val="005D7F91"/>
    <w:rsid w:val="005E05A0"/>
    <w:rsid w:val="005E0674"/>
    <w:rsid w:val="005E1B47"/>
    <w:rsid w:val="005E24EC"/>
    <w:rsid w:val="005E2A7F"/>
    <w:rsid w:val="005E2C40"/>
    <w:rsid w:val="005E2D82"/>
    <w:rsid w:val="005E300C"/>
    <w:rsid w:val="005E32CF"/>
    <w:rsid w:val="005E361E"/>
    <w:rsid w:val="005E3632"/>
    <w:rsid w:val="005E37F7"/>
    <w:rsid w:val="005E39D0"/>
    <w:rsid w:val="005E3E33"/>
    <w:rsid w:val="005E3F07"/>
    <w:rsid w:val="005E47B3"/>
    <w:rsid w:val="005E4A15"/>
    <w:rsid w:val="005E5206"/>
    <w:rsid w:val="005E58A9"/>
    <w:rsid w:val="005E62BF"/>
    <w:rsid w:val="005E6723"/>
    <w:rsid w:val="005E6DDF"/>
    <w:rsid w:val="005E6FBB"/>
    <w:rsid w:val="005E71E7"/>
    <w:rsid w:val="005E7579"/>
    <w:rsid w:val="005E7995"/>
    <w:rsid w:val="005E7F7A"/>
    <w:rsid w:val="005F008B"/>
    <w:rsid w:val="005F05EC"/>
    <w:rsid w:val="005F0A79"/>
    <w:rsid w:val="005F0A81"/>
    <w:rsid w:val="005F0E73"/>
    <w:rsid w:val="005F186D"/>
    <w:rsid w:val="005F40BA"/>
    <w:rsid w:val="005F4238"/>
    <w:rsid w:val="005F4A7E"/>
    <w:rsid w:val="005F4F79"/>
    <w:rsid w:val="005F59B5"/>
    <w:rsid w:val="005F6C24"/>
    <w:rsid w:val="005F700E"/>
    <w:rsid w:val="005F7152"/>
    <w:rsid w:val="005F7B07"/>
    <w:rsid w:val="00600A54"/>
    <w:rsid w:val="00600D57"/>
    <w:rsid w:val="006019FD"/>
    <w:rsid w:val="00601A47"/>
    <w:rsid w:val="00602A5E"/>
    <w:rsid w:val="00602F42"/>
    <w:rsid w:val="0060345C"/>
    <w:rsid w:val="006053B3"/>
    <w:rsid w:val="0060613B"/>
    <w:rsid w:val="0060633A"/>
    <w:rsid w:val="006065D8"/>
    <w:rsid w:val="006066ED"/>
    <w:rsid w:val="006069B8"/>
    <w:rsid w:val="006074B9"/>
    <w:rsid w:val="00607BB5"/>
    <w:rsid w:val="00610326"/>
    <w:rsid w:val="00610DB5"/>
    <w:rsid w:val="0061206B"/>
    <w:rsid w:val="00612951"/>
    <w:rsid w:val="00612C68"/>
    <w:rsid w:val="00615B21"/>
    <w:rsid w:val="00616152"/>
    <w:rsid w:val="00617081"/>
    <w:rsid w:val="006179D1"/>
    <w:rsid w:val="006209A7"/>
    <w:rsid w:val="00620AAB"/>
    <w:rsid w:val="00621067"/>
    <w:rsid w:val="00621389"/>
    <w:rsid w:val="00621637"/>
    <w:rsid w:val="00622C1A"/>
    <w:rsid w:val="00623593"/>
    <w:rsid w:val="00623953"/>
    <w:rsid w:val="00623F0D"/>
    <w:rsid w:val="00625E65"/>
    <w:rsid w:val="00625FF6"/>
    <w:rsid w:val="006263E9"/>
    <w:rsid w:val="0062661E"/>
    <w:rsid w:val="00627BD0"/>
    <w:rsid w:val="00630700"/>
    <w:rsid w:val="00631287"/>
    <w:rsid w:val="0063258C"/>
    <w:rsid w:val="006328E0"/>
    <w:rsid w:val="00632D3B"/>
    <w:rsid w:val="00633976"/>
    <w:rsid w:val="00634282"/>
    <w:rsid w:val="00634E57"/>
    <w:rsid w:val="006354E1"/>
    <w:rsid w:val="006358B6"/>
    <w:rsid w:val="006365C5"/>
    <w:rsid w:val="006368AA"/>
    <w:rsid w:val="006368F3"/>
    <w:rsid w:val="00637230"/>
    <w:rsid w:val="00640B8A"/>
    <w:rsid w:val="006413AA"/>
    <w:rsid w:val="00641AB1"/>
    <w:rsid w:val="00641CE9"/>
    <w:rsid w:val="006420F2"/>
    <w:rsid w:val="0064399B"/>
    <w:rsid w:val="00644515"/>
    <w:rsid w:val="006462AA"/>
    <w:rsid w:val="0064691D"/>
    <w:rsid w:val="00650C14"/>
    <w:rsid w:val="00650FAB"/>
    <w:rsid w:val="00650FEB"/>
    <w:rsid w:val="00652481"/>
    <w:rsid w:val="00652A8B"/>
    <w:rsid w:val="006539CF"/>
    <w:rsid w:val="006546A4"/>
    <w:rsid w:val="0065485B"/>
    <w:rsid w:val="00655AA1"/>
    <w:rsid w:val="00656503"/>
    <w:rsid w:val="00656544"/>
    <w:rsid w:val="0065685E"/>
    <w:rsid w:val="00657449"/>
    <w:rsid w:val="00661018"/>
    <w:rsid w:val="0066194C"/>
    <w:rsid w:val="006619D8"/>
    <w:rsid w:val="00661A57"/>
    <w:rsid w:val="00661F83"/>
    <w:rsid w:val="00662F24"/>
    <w:rsid w:val="0066334F"/>
    <w:rsid w:val="006633BB"/>
    <w:rsid w:val="006640C7"/>
    <w:rsid w:val="006644CF"/>
    <w:rsid w:val="006644FB"/>
    <w:rsid w:val="006654A9"/>
    <w:rsid w:val="00665746"/>
    <w:rsid w:val="00665D45"/>
    <w:rsid w:val="00665FD5"/>
    <w:rsid w:val="00666799"/>
    <w:rsid w:val="00666815"/>
    <w:rsid w:val="00666C0E"/>
    <w:rsid w:val="00666F3D"/>
    <w:rsid w:val="006672C2"/>
    <w:rsid w:val="00667477"/>
    <w:rsid w:val="00667833"/>
    <w:rsid w:val="00670745"/>
    <w:rsid w:val="006709CE"/>
    <w:rsid w:val="00671072"/>
    <w:rsid w:val="006714C4"/>
    <w:rsid w:val="00671BF8"/>
    <w:rsid w:val="00671C4E"/>
    <w:rsid w:val="006721E0"/>
    <w:rsid w:val="00672598"/>
    <w:rsid w:val="00672601"/>
    <w:rsid w:val="00672753"/>
    <w:rsid w:val="00673001"/>
    <w:rsid w:val="006730AE"/>
    <w:rsid w:val="0067340C"/>
    <w:rsid w:val="00673662"/>
    <w:rsid w:val="0067437C"/>
    <w:rsid w:val="00674536"/>
    <w:rsid w:val="00674544"/>
    <w:rsid w:val="00674FBB"/>
    <w:rsid w:val="006752F7"/>
    <w:rsid w:val="00675961"/>
    <w:rsid w:val="00675FE3"/>
    <w:rsid w:val="006762D3"/>
    <w:rsid w:val="00676986"/>
    <w:rsid w:val="00676AE8"/>
    <w:rsid w:val="00676F81"/>
    <w:rsid w:val="0067711E"/>
    <w:rsid w:val="006773D0"/>
    <w:rsid w:val="00677491"/>
    <w:rsid w:val="006777F5"/>
    <w:rsid w:val="00680D7E"/>
    <w:rsid w:val="006811B9"/>
    <w:rsid w:val="00682321"/>
    <w:rsid w:val="006832F1"/>
    <w:rsid w:val="0068359A"/>
    <w:rsid w:val="006840C8"/>
    <w:rsid w:val="006845F1"/>
    <w:rsid w:val="006846D7"/>
    <w:rsid w:val="006855CE"/>
    <w:rsid w:val="00685B37"/>
    <w:rsid w:val="00685DC5"/>
    <w:rsid w:val="00686546"/>
    <w:rsid w:val="006870D2"/>
    <w:rsid w:val="00690487"/>
    <w:rsid w:val="00690521"/>
    <w:rsid w:val="006909B3"/>
    <w:rsid w:val="00691AB5"/>
    <w:rsid w:val="00691E2E"/>
    <w:rsid w:val="00692499"/>
    <w:rsid w:val="0069256F"/>
    <w:rsid w:val="0069260A"/>
    <w:rsid w:val="00693746"/>
    <w:rsid w:val="00693E06"/>
    <w:rsid w:val="006940D7"/>
    <w:rsid w:val="0069437F"/>
    <w:rsid w:val="00694C66"/>
    <w:rsid w:val="00694EB7"/>
    <w:rsid w:val="00695B5F"/>
    <w:rsid w:val="0069641C"/>
    <w:rsid w:val="00696555"/>
    <w:rsid w:val="00696A38"/>
    <w:rsid w:val="0069724F"/>
    <w:rsid w:val="00697267"/>
    <w:rsid w:val="00697397"/>
    <w:rsid w:val="006976EB"/>
    <w:rsid w:val="0069781C"/>
    <w:rsid w:val="00697CDB"/>
    <w:rsid w:val="006A033B"/>
    <w:rsid w:val="006A043B"/>
    <w:rsid w:val="006A077E"/>
    <w:rsid w:val="006A07BC"/>
    <w:rsid w:val="006A0B85"/>
    <w:rsid w:val="006A0FE8"/>
    <w:rsid w:val="006A210A"/>
    <w:rsid w:val="006A2FDD"/>
    <w:rsid w:val="006A3180"/>
    <w:rsid w:val="006A4167"/>
    <w:rsid w:val="006A41AB"/>
    <w:rsid w:val="006A5A23"/>
    <w:rsid w:val="006A6583"/>
    <w:rsid w:val="006A6610"/>
    <w:rsid w:val="006A6B0D"/>
    <w:rsid w:val="006A6EF3"/>
    <w:rsid w:val="006A717F"/>
    <w:rsid w:val="006A76E2"/>
    <w:rsid w:val="006A7B34"/>
    <w:rsid w:val="006A7C2C"/>
    <w:rsid w:val="006B040C"/>
    <w:rsid w:val="006B06B4"/>
    <w:rsid w:val="006B06C1"/>
    <w:rsid w:val="006B0786"/>
    <w:rsid w:val="006B0BC1"/>
    <w:rsid w:val="006B1267"/>
    <w:rsid w:val="006B2299"/>
    <w:rsid w:val="006B22CD"/>
    <w:rsid w:val="006B24FB"/>
    <w:rsid w:val="006B27D9"/>
    <w:rsid w:val="006B28D4"/>
    <w:rsid w:val="006B339C"/>
    <w:rsid w:val="006B39CE"/>
    <w:rsid w:val="006B3B62"/>
    <w:rsid w:val="006B3F32"/>
    <w:rsid w:val="006B4264"/>
    <w:rsid w:val="006B4683"/>
    <w:rsid w:val="006B58FC"/>
    <w:rsid w:val="006B5AB5"/>
    <w:rsid w:val="006B5D84"/>
    <w:rsid w:val="006B604F"/>
    <w:rsid w:val="006B69FA"/>
    <w:rsid w:val="006B77EA"/>
    <w:rsid w:val="006B7942"/>
    <w:rsid w:val="006B7F87"/>
    <w:rsid w:val="006C0053"/>
    <w:rsid w:val="006C0067"/>
    <w:rsid w:val="006C0AA7"/>
    <w:rsid w:val="006C144E"/>
    <w:rsid w:val="006C26E4"/>
    <w:rsid w:val="006C2915"/>
    <w:rsid w:val="006C3488"/>
    <w:rsid w:val="006C371E"/>
    <w:rsid w:val="006C3755"/>
    <w:rsid w:val="006C3BF0"/>
    <w:rsid w:val="006C3C06"/>
    <w:rsid w:val="006C4987"/>
    <w:rsid w:val="006C4EE4"/>
    <w:rsid w:val="006C5664"/>
    <w:rsid w:val="006C62CD"/>
    <w:rsid w:val="006C62E9"/>
    <w:rsid w:val="006C6429"/>
    <w:rsid w:val="006C6890"/>
    <w:rsid w:val="006C6D2C"/>
    <w:rsid w:val="006C7369"/>
    <w:rsid w:val="006C7E08"/>
    <w:rsid w:val="006D0870"/>
    <w:rsid w:val="006D0B45"/>
    <w:rsid w:val="006D1920"/>
    <w:rsid w:val="006D33AB"/>
    <w:rsid w:val="006D33FC"/>
    <w:rsid w:val="006D3802"/>
    <w:rsid w:val="006D4AF0"/>
    <w:rsid w:val="006D502F"/>
    <w:rsid w:val="006D5426"/>
    <w:rsid w:val="006D6834"/>
    <w:rsid w:val="006D6BCF"/>
    <w:rsid w:val="006D6E27"/>
    <w:rsid w:val="006D7236"/>
    <w:rsid w:val="006D7746"/>
    <w:rsid w:val="006D7996"/>
    <w:rsid w:val="006E0409"/>
    <w:rsid w:val="006E0875"/>
    <w:rsid w:val="006E0F21"/>
    <w:rsid w:val="006E148D"/>
    <w:rsid w:val="006E212C"/>
    <w:rsid w:val="006E2521"/>
    <w:rsid w:val="006E3303"/>
    <w:rsid w:val="006E443B"/>
    <w:rsid w:val="006E450D"/>
    <w:rsid w:val="006E4671"/>
    <w:rsid w:val="006E4877"/>
    <w:rsid w:val="006E4B06"/>
    <w:rsid w:val="006E4BAC"/>
    <w:rsid w:val="006E4D91"/>
    <w:rsid w:val="006E558A"/>
    <w:rsid w:val="006E571B"/>
    <w:rsid w:val="006E5B6F"/>
    <w:rsid w:val="006E6E9C"/>
    <w:rsid w:val="006E6F5B"/>
    <w:rsid w:val="006E702C"/>
    <w:rsid w:val="006E78E6"/>
    <w:rsid w:val="006F049C"/>
    <w:rsid w:val="006F217B"/>
    <w:rsid w:val="006F2D33"/>
    <w:rsid w:val="006F2DD3"/>
    <w:rsid w:val="006F300B"/>
    <w:rsid w:val="006F40F2"/>
    <w:rsid w:val="006F43FD"/>
    <w:rsid w:val="006F4781"/>
    <w:rsid w:val="006F5AE9"/>
    <w:rsid w:val="006F680D"/>
    <w:rsid w:val="006F6851"/>
    <w:rsid w:val="006F6F40"/>
    <w:rsid w:val="006F7964"/>
    <w:rsid w:val="00700CAB"/>
    <w:rsid w:val="00700D9B"/>
    <w:rsid w:val="00701315"/>
    <w:rsid w:val="007013B5"/>
    <w:rsid w:val="00701A1C"/>
    <w:rsid w:val="0070205F"/>
    <w:rsid w:val="00703140"/>
    <w:rsid w:val="00703A00"/>
    <w:rsid w:val="00703E18"/>
    <w:rsid w:val="007043AB"/>
    <w:rsid w:val="00704418"/>
    <w:rsid w:val="00704CBD"/>
    <w:rsid w:val="007053B2"/>
    <w:rsid w:val="00705BEB"/>
    <w:rsid w:val="00705DAF"/>
    <w:rsid w:val="00705F27"/>
    <w:rsid w:val="00706564"/>
    <w:rsid w:val="0070701C"/>
    <w:rsid w:val="007073FC"/>
    <w:rsid w:val="00710796"/>
    <w:rsid w:val="00710AEA"/>
    <w:rsid w:val="00710AF1"/>
    <w:rsid w:val="00711D01"/>
    <w:rsid w:val="00711DDF"/>
    <w:rsid w:val="00712733"/>
    <w:rsid w:val="00712781"/>
    <w:rsid w:val="007132A9"/>
    <w:rsid w:val="00713DB1"/>
    <w:rsid w:val="00714337"/>
    <w:rsid w:val="0071457E"/>
    <w:rsid w:val="00714BBC"/>
    <w:rsid w:val="00714E48"/>
    <w:rsid w:val="007157B6"/>
    <w:rsid w:val="00716742"/>
    <w:rsid w:val="00717078"/>
    <w:rsid w:val="00717207"/>
    <w:rsid w:val="00717392"/>
    <w:rsid w:val="00720FFC"/>
    <w:rsid w:val="007210FC"/>
    <w:rsid w:val="007211B8"/>
    <w:rsid w:val="00721287"/>
    <w:rsid w:val="00721E21"/>
    <w:rsid w:val="00722B31"/>
    <w:rsid w:val="007237CB"/>
    <w:rsid w:val="00723B31"/>
    <w:rsid w:val="00723EE2"/>
    <w:rsid w:val="00724133"/>
    <w:rsid w:val="007241E8"/>
    <w:rsid w:val="007246EB"/>
    <w:rsid w:val="00724C7F"/>
    <w:rsid w:val="00724FCC"/>
    <w:rsid w:val="00725236"/>
    <w:rsid w:val="00725796"/>
    <w:rsid w:val="00725ACE"/>
    <w:rsid w:val="00725AEE"/>
    <w:rsid w:val="007261E9"/>
    <w:rsid w:val="00727360"/>
    <w:rsid w:val="0073021E"/>
    <w:rsid w:val="0073038E"/>
    <w:rsid w:val="007308BC"/>
    <w:rsid w:val="007316BE"/>
    <w:rsid w:val="007319F0"/>
    <w:rsid w:val="00732EA3"/>
    <w:rsid w:val="00733515"/>
    <w:rsid w:val="0073361F"/>
    <w:rsid w:val="0073400E"/>
    <w:rsid w:val="00734DA1"/>
    <w:rsid w:val="00736556"/>
    <w:rsid w:val="00736E67"/>
    <w:rsid w:val="00736F48"/>
    <w:rsid w:val="00737323"/>
    <w:rsid w:val="00737963"/>
    <w:rsid w:val="00737E00"/>
    <w:rsid w:val="00737FBA"/>
    <w:rsid w:val="007407B4"/>
    <w:rsid w:val="00740DAD"/>
    <w:rsid w:val="00741385"/>
    <w:rsid w:val="00741B7D"/>
    <w:rsid w:val="00741E34"/>
    <w:rsid w:val="007421C9"/>
    <w:rsid w:val="0074239E"/>
    <w:rsid w:val="007425FC"/>
    <w:rsid w:val="00742B25"/>
    <w:rsid w:val="00742F29"/>
    <w:rsid w:val="00743D22"/>
    <w:rsid w:val="007440EC"/>
    <w:rsid w:val="0074479B"/>
    <w:rsid w:val="00744859"/>
    <w:rsid w:val="0074638F"/>
    <w:rsid w:val="007465B3"/>
    <w:rsid w:val="00746992"/>
    <w:rsid w:val="00747427"/>
    <w:rsid w:val="0074770D"/>
    <w:rsid w:val="00747A88"/>
    <w:rsid w:val="00750BFD"/>
    <w:rsid w:val="00751011"/>
    <w:rsid w:val="00751740"/>
    <w:rsid w:val="00751868"/>
    <w:rsid w:val="00751B85"/>
    <w:rsid w:val="0075272A"/>
    <w:rsid w:val="00752847"/>
    <w:rsid w:val="00752A49"/>
    <w:rsid w:val="007532FC"/>
    <w:rsid w:val="007537CA"/>
    <w:rsid w:val="00753B5E"/>
    <w:rsid w:val="00754093"/>
    <w:rsid w:val="00754264"/>
    <w:rsid w:val="007548BC"/>
    <w:rsid w:val="00754A21"/>
    <w:rsid w:val="007553C1"/>
    <w:rsid w:val="00755703"/>
    <w:rsid w:val="007559AE"/>
    <w:rsid w:val="007563F2"/>
    <w:rsid w:val="00757260"/>
    <w:rsid w:val="007576CC"/>
    <w:rsid w:val="0075799E"/>
    <w:rsid w:val="0076049A"/>
    <w:rsid w:val="0076235B"/>
    <w:rsid w:val="0076286B"/>
    <w:rsid w:val="00763210"/>
    <w:rsid w:val="00763233"/>
    <w:rsid w:val="007646BF"/>
    <w:rsid w:val="007649AF"/>
    <w:rsid w:val="00764F69"/>
    <w:rsid w:val="0076541E"/>
    <w:rsid w:val="007654A3"/>
    <w:rsid w:val="0076564F"/>
    <w:rsid w:val="0076619F"/>
    <w:rsid w:val="00770136"/>
    <w:rsid w:val="007711FB"/>
    <w:rsid w:val="00772221"/>
    <w:rsid w:val="00772361"/>
    <w:rsid w:val="00773054"/>
    <w:rsid w:val="007731C2"/>
    <w:rsid w:val="00773BEE"/>
    <w:rsid w:val="00774BE9"/>
    <w:rsid w:val="00774E42"/>
    <w:rsid w:val="007751B4"/>
    <w:rsid w:val="007759B8"/>
    <w:rsid w:val="00775F3C"/>
    <w:rsid w:val="007766FB"/>
    <w:rsid w:val="007767AF"/>
    <w:rsid w:val="00776CAD"/>
    <w:rsid w:val="00776CCB"/>
    <w:rsid w:val="00777416"/>
    <w:rsid w:val="00777C79"/>
    <w:rsid w:val="00780591"/>
    <w:rsid w:val="00780A93"/>
    <w:rsid w:val="00781B9F"/>
    <w:rsid w:val="00781D14"/>
    <w:rsid w:val="007827DE"/>
    <w:rsid w:val="00783074"/>
    <w:rsid w:val="007840F9"/>
    <w:rsid w:val="00784C54"/>
    <w:rsid w:val="00785459"/>
    <w:rsid w:val="00785DB4"/>
    <w:rsid w:val="00786002"/>
    <w:rsid w:val="007871EC"/>
    <w:rsid w:val="0078777A"/>
    <w:rsid w:val="007906F9"/>
    <w:rsid w:val="00790725"/>
    <w:rsid w:val="0079085F"/>
    <w:rsid w:val="00790DC8"/>
    <w:rsid w:val="00790DF1"/>
    <w:rsid w:val="00791259"/>
    <w:rsid w:val="00791FD6"/>
    <w:rsid w:val="00792A06"/>
    <w:rsid w:val="007932BA"/>
    <w:rsid w:val="00793CF1"/>
    <w:rsid w:val="007945AF"/>
    <w:rsid w:val="007948DD"/>
    <w:rsid w:val="00794FA9"/>
    <w:rsid w:val="007954A5"/>
    <w:rsid w:val="00795605"/>
    <w:rsid w:val="0079599F"/>
    <w:rsid w:val="007959C3"/>
    <w:rsid w:val="00795F72"/>
    <w:rsid w:val="00796051"/>
    <w:rsid w:val="00796960"/>
    <w:rsid w:val="0079770E"/>
    <w:rsid w:val="00797B89"/>
    <w:rsid w:val="00797BFA"/>
    <w:rsid w:val="00797F07"/>
    <w:rsid w:val="007A02E5"/>
    <w:rsid w:val="007A05EA"/>
    <w:rsid w:val="007A086A"/>
    <w:rsid w:val="007A0E9A"/>
    <w:rsid w:val="007A1072"/>
    <w:rsid w:val="007A1147"/>
    <w:rsid w:val="007A3B39"/>
    <w:rsid w:val="007A3D38"/>
    <w:rsid w:val="007A4531"/>
    <w:rsid w:val="007A467C"/>
    <w:rsid w:val="007A4B20"/>
    <w:rsid w:val="007A5821"/>
    <w:rsid w:val="007A687B"/>
    <w:rsid w:val="007A72B2"/>
    <w:rsid w:val="007A7EE8"/>
    <w:rsid w:val="007B070E"/>
    <w:rsid w:val="007B0A57"/>
    <w:rsid w:val="007B0AB9"/>
    <w:rsid w:val="007B124E"/>
    <w:rsid w:val="007B12B2"/>
    <w:rsid w:val="007B20CA"/>
    <w:rsid w:val="007B21D2"/>
    <w:rsid w:val="007B237D"/>
    <w:rsid w:val="007B3A71"/>
    <w:rsid w:val="007B3BEB"/>
    <w:rsid w:val="007B3D30"/>
    <w:rsid w:val="007B4567"/>
    <w:rsid w:val="007B4646"/>
    <w:rsid w:val="007B4E70"/>
    <w:rsid w:val="007B5205"/>
    <w:rsid w:val="007B5B8D"/>
    <w:rsid w:val="007B63AA"/>
    <w:rsid w:val="007B7BB9"/>
    <w:rsid w:val="007B7DDC"/>
    <w:rsid w:val="007C0142"/>
    <w:rsid w:val="007C0A94"/>
    <w:rsid w:val="007C0AD9"/>
    <w:rsid w:val="007C1F39"/>
    <w:rsid w:val="007C205E"/>
    <w:rsid w:val="007C2441"/>
    <w:rsid w:val="007C2AA4"/>
    <w:rsid w:val="007C2CB4"/>
    <w:rsid w:val="007C3736"/>
    <w:rsid w:val="007C4F59"/>
    <w:rsid w:val="007C4FA7"/>
    <w:rsid w:val="007C505C"/>
    <w:rsid w:val="007C5AF1"/>
    <w:rsid w:val="007C63EB"/>
    <w:rsid w:val="007C6E70"/>
    <w:rsid w:val="007C7BCB"/>
    <w:rsid w:val="007D04D5"/>
    <w:rsid w:val="007D14CA"/>
    <w:rsid w:val="007D150C"/>
    <w:rsid w:val="007D1546"/>
    <w:rsid w:val="007D1C1E"/>
    <w:rsid w:val="007D238F"/>
    <w:rsid w:val="007D3041"/>
    <w:rsid w:val="007D31EB"/>
    <w:rsid w:val="007D3266"/>
    <w:rsid w:val="007D3FB3"/>
    <w:rsid w:val="007D6000"/>
    <w:rsid w:val="007D68BC"/>
    <w:rsid w:val="007D7CDB"/>
    <w:rsid w:val="007D7D3F"/>
    <w:rsid w:val="007E04F2"/>
    <w:rsid w:val="007E0736"/>
    <w:rsid w:val="007E0CE5"/>
    <w:rsid w:val="007E0CFD"/>
    <w:rsid w:val="007E1426"/>
    <w:rsid w:val="007E15F6"/>
    <w:rsid w:val="007E1790"/>
    <w:rsid w:val="007E1DCE"/>
    <w:rsid w:val="007E25B3"/>
    <w:rsid w:val="007E2D47"/>
    <w:rsid w:val="007E323F"/>
    <w:rsid w:val="007E3EA9"/>
    <w:rsid w:val="007E3F75"/>
    <w:rsid w:val="007E40DF"/>
    <w:rsid w:val="007E44E2"/>
    <w:rsid w:val="007E49A1"/>
    <w:rsid w:val="007E4F32"/>
    <w:rsid w:val="007E52B6"/>
    <w:rsid w:val="007E5B27"/>
    <w:rsid w:val="007E5B2D"/>
    <w:rsid w:val="007E5F1B"/>
    <w:rsid w:val="007E63C0"/>
    <w:rsid w:val="007E7717"/>
    <w:rsid w:val="007E7C81"/>
    <w:rsid w:val="007E7DF2"/>
    <w:rsid w:val="007E7E46"/>
    <w:rsid w:val="007F0154"/>
    <w:rsid w:val="007F0DD3"/>
    <w:rsid w:val="007F1CF3"/>
    <w:rsid w:val="007F24C1"/>
    <w:rsid w:val="007F256E"/>
    <w:rsid w:val="007F2DE0"/>
    <w:rsid w:val="007F31F8"/>
    <w:rsid w:val="007F3586"/>
    <w:rsid w:val="007F3A64"/>
    <w:rsid w:val="007F53F2"/>
    <w:rsid w:val="007F55A5"/>
    <w:rsid w:val="007F7806"/>
    <w:rsid w:val="008016D2"/>
    <w:rsid w:val="00801BD8"/>
    <w:rsid w:val="00802126"/>
    <w:rsid w:val="008022C7"/>
    <w:rsid w:val="00802688"/>
    <w:rsid w:val="008028FB"/>
    <w:rsid w:val="00802BCC"/>
    <w:rsid w:val="00802E52"/>
    <w:rsid w:val="00803E44"/>
    <w:rsid w:val="008042E0"/>
    <w:rsid w:val="00804EE3"/>
    <w:rsid w:val="008052EA"/>
    <w:rsid w:val="0080532D"/>
    <w:rsid w:val="00805E56"/>
    <w:rsid w:val="008062E0"/>
    <w:rsid w:val="008072AF"/>
    <w:rsid w:val="008074ED"/>
    <w:rsid w:val="00807BB4"/>
    <w:rsid w:val="00810029"/>
    <w:rsid w:val="0081006F"/>
    <w:rsid w:val="00811454"/>
    <w:rsid w:val="008114AD"/>
    <w:rsid w:val="00811602"/>
    <w:rsid w:val="0081199F"/>
    <w:rsid w:val="00812439"/>
    <w:rsid w:val="00812CAA"/>
    <w:rsid w:val="00814C44"/>
    <w:rsid w:val="008157F9"/>
    <w:rsid w:val="008158E5"/>
    <w:rsid w:val="008168D9"/>
    <w:rsid w:val="00816DAD"/>
    <w:rsid w:val="008174A7"/>
    <w:rsid w:val="00817FA1"/>
    <w:rsid w:val="0082163E"/>
    <w:rsid w:val="00821F76"/>
    <w:rsid w:val="00821F82"/>
    <w:rsid w:val="00822636"/>
    <w:rsid w:val="00823EF1"/>
    <w:rsid w:val="0082405B"/>
    <w:rsid w:val="00824ABD"/>
    <w:rsid w:val="008256C6"/>
    <w:rsid w:val="0082576E"/>
    <w:rsid w:val="008259A0"/>
    <w:rsid w:val="0082626D"/>
    <w:rsid w:val="008267CA"/>
    <w:rsid w:val="00826B4E"/>
    <w:rsid w:val="0082764C"/>
    <w:rsid w:val="0083031D"/>
    <w:rsid w:val="00830F33"/>
    <w:rsid w:val="00831688"/>
    <w:rsid w:val="008322F7"/>
    <w:rsid w:val="00832341"/>
    <w:rsid w:val="00833BE8"/>
    <w:rsid w:val="00834387"/>
    <w:rsid w:val="0083456F"/>
    <w:rsid w:val="008346F7"/>
    <w:rsid w:val="00834E9F"/>
    <w:rsid w:val="00836A95"/>
    <w:rsid w:val="00837243"/>
    <w:rsid w:val="00837676"/>
    <w:rsid w:val="00837C2B"/>
    <w:rsid w:val="00840AC6"/>
    <w:rsid w:val="00841791"/>
    <w:rsid w:val="0084268C"/>
    <w:rsid w:val="00842B18"/>
    <w:rsid w:val="00842ED8"/>
    <w:rsid w:val="00842FAC"/>
    <w:rsid w:val="008443F7"/>
    <w:rsid w:val="0084477D"/>
    <w:rsid w:val="008449FD"/>
    <w:rsid w:val="00844A24"/>
    <w:rsid w:val="00844A9A"/>
    <w:rsid w:val="00844B9C"/>
    <w:rsid w:val="008457A8"/>
    <w:rsid w:val="008457FD"/>
    <w:rsid w:val="008458E2"/>
    <w:rsid w:val="00846AD7"/>
    <w:rsid w:val="00847297"/>
    <w:rsid w:val="008472D5"/>
    <w:rsid w:val="00847503"/>
    <w:rsid w:val="008479D1"/>
    <w:rsid w:val="008479DA"/>
    <w:rsid w:val="00847C60"/>
    <w:rsid w:val="00847E98"/>
    <w:rsid w:val="00847FE6"/>
    <w:rsid w:val="0085060A"/>
    <w:rsid w:val="00850C06"/>
    <w:rsid w:val="00850C26"/>
    <w:rsid w:val="00850CDA"/>
    <w:rsid w:val="008512F7"/>
    <w:rsid w:val="00851601"/>
    <w:rsid w:val="00852522"/>
    <w:rsid w:val="008528AD"/>
    <w:rsid w:val="00852BA0"/>
    <w:rsid w:val="00852E50"/>
    <w:rsid w:val="008537CF"/>
    <w:rsid w:val="00853A18"/>
    <w:rsid w:val="00854B7F"/>
    <w:rsid w:val="00855141"/>
    <w:rsid w:val="00855876"/>
    <w:rsid w:val="00855BE4"/>
    <w:rsid w:val="00856563"/>
    <w:rsid w:val="008565A3"/>
    <w:rsid w:val="00856AE2"/>
    <w:rsid w:val="00860882"/>
    <w:rsid w:val="00860A38"/>
    <w:rsid w:val="00860AFC"/>
    <w:rsid w:val="00861473"/>
    <w:rsid w:val="008615A0"/>
    <w:rsid w:val="008615A9"/>
    <w:rsid w:val="00861BA5"/>
    <w:rsid w:val="00861E33"/>
    <w:rsid w:val="0086272F"/>
    <w:rsid w:val="00862EC4"/>
    <w:rsid w:val="00862ED3"/>
    <w:rsid w:val="00862F07"/>
    <w:rsid w:val="0086499E"/>
    <w:rsid w:val="008650BB"/>
    <w:rsid w:val="00865ED6"/>
    <w:rsid w:val="0086608B"/>
    <w:rsid w:val="00866A71"/>
    <w:rsid w:val="00867213"/>
    <w:rsid w:val="00867D1A"/>
    <w:rsid w:val="008707D6"/>
    <w:rsid w:val="00872582"/>
    <w:rsid w:val="00872D9D"/>
    <w:rsid w:val="008734CA"/>
    <w:rsid w:val="00873FE9"/>
    <w:rsid w:val="00875313"/>
    <w:rsid w:val="0087695D"/>
    <w:rsid w:val="00876EDC"/>
    <w:rsid w:val="00877064"/>
    <w:rsid w:val="00880D68"/>
    <w:rsid w:val="00881003"/>
    <w:rsid w:val="00881198"/>
    <w:rsid w:val="00881777"/>
    <w:rsid w:val="008820FC"/>
    <w:rsid w:val="00883640"/>
    <w:rsid w:val="00883D50"/>
    <w:rsid w:val="008844D5"/>
    <w:rsid w:val="0088477E"/>
    <w:rsid w:val="008848FB"/>
    <w:rsid w:val="00884BBD"/>
    <w:rsid w:val="00884EBC"/>
    <w:rsid w:val="0088528F"/>
    <w:rsid w:val="008855A8"/>
    <w:rsid w:val="0088563E"/>
    <w:rsid w:val="00885A49"/>
    <w:rsid w:val="00886030"/>
    <w:rsid w:val="00886635"/>
    <w:rsid w:val="00886745"/>
    <w:rsid w:val="008874BF"/>
    <w:rsid w:val="00887622"/>
    <w:rsid w:val="00887C24"/>
    <w:rsid w:val="00887D98"/>
    <w:rsid w:val="00890501"/>
    <w:rsid w:val="0089149D"/>
    <w:rsid w:val="00891767"/>
    <w:rsid w:val="00892E1D"/>
    <w:rsid w:val="0089348E"/>
    <w:rsid w:val="0089356A"/>
    <w:rsid w:val="008939DD"/>
    <w:rsid w:val="00893B5D"/>
    <w:rsid w:val="00894D5E"/>
    <w:rsid w:val="00895190"/>
    <w:rsid w:val="0089573E"/>
    <w:rsid w:val="008969B4"/>
    <w:rsid w:val="0089743C"/>
    <w:rsid w:val="00897A2E"/>
    <w:rsid w:val="00897CA9"/>
    <w:rsid w:val="008A0003"/>
    <w:rsid w:val="008A04C9"/>
    <w:rsid w:val="008A1154"/>
    <w:rsid w:val="008A238C"/>
    <w:rsid w:val="008A2798"/>
    <w:rsid w:val="008A2CFE"/>
    <w:rsid w:val="008A2E3C"/>
    <w:rsid w:val="008A447E"/>
    <w:rsid w:val="008A493F"/>
    <w:rsid w:val="008A5D1D"/>
    <w:rsid w:val="008A6068"/>
    <w:rsid w:val="008A625C"/>
    <w:rsid w:val="008A68A8"/>
    <w:rsid w:val="008A7E29"/>
    <w:rsid w:val="008B00E2"/>
    <w:rsid w:val="008B0267"/>
    <w:rsid w:val="008B032F"/>
    <w:rsid w:val="008B09E5"/>
    <w:rsid w:val="008B0CD4"/>
    <w:rsid w:val="008B0E9C"/>
    <w:rsid w:val="008B1681"/>
    <w:rsid w:val="008B2F94"/>
    <w:rsid w:val="008B3065"/>
    <w:rsid w:val="008B47B7"/>
    <w:rsid w:val="008B4C13"/>
    <w:rsid w:val="008B6155"/>
    <w:rsid w:val="008B63DA"/>
    <w:rsid w:val="008B6E95"/>
    <w:rsid w:val="008B6F76"/>
    <w:rsid w:val="008B763D"/>
    <w:rsid w:val="008B7C4C"/>
    <w:rsid w:val="008B7F1D"/>
    <w:rsid w:val="008C05A5"/>
    <w:rsid w:val="008C06CF"/>
    <w:rsid w:val="008C1824"/>
    <w:rsid w:val="008C1989"/>
    <w:rsid w:val="008C20E5"/>
    <w:rsid w:val="008C2FD9"/>
    <w:rsid w:val="008C312A"/>
    <w:rsid w:val="008C348A"/>
    <w:rsid w:val="008C3B3A"/>
    <w:rsid w:val="008C3E69"/>
    <w:rsid w:val="008C43CA"/>
    <w:rsid w:val="008C4E6F"/>
    <w:rsid w:val="008C5958"/>
    <w:rsid w:val="008C77FC"/>
    <w:rsid w:val="008C797B"/>
    <w:rsid w:val="008D0624"/>
    <w:rsid w:val="008D1870"/>
    <w:rsid w:val="008D2188"/>
    <w:rsid w:val="008D2612"/>
    <w:rsid w:val="008D2808"/>
    <w:rsid w:val="008D2D6D"/>
    <w:rsid w:val="008D3248"/>
    <w:rsid w:val="008D35B7"/>
    <w:rsid w:val="008D4AF3"/>
    <w:rsid w:val="008D4B55"/>
    <w:rsid w:val="008D549D"/>
    <w:rsid w:val="008D628C"/>
    <w:rsid w:val="008D70F0"/>
    <w:rsid w:val="008D75D8"/>
    <w:rsid w:val="008D768F"/>
    <w:rsid w:val="008E0BE4"/>
    <w:rsid w:val="008E1251"/>
    <w:rsid w:val="008E1427"/>
    <w:rsid w:val="008E1C42"/>
    <w:rsid w:val="008E1CE4"/>
    <w:rsid w:val="008E2173"/>
    <w:rsid w:val="008E2875"/>
    <w:rsid w:val="008E2C74"/>
    <w:rsid w:val="008E3CDF"/>
    <w:rsid w:val="008E3DC0"/>
    <w:rsid w:val="008E44CD"/>
    <w:rsid w:val="008E4C52"/>
    <w:rsid w:val="008E5466"/>
    <w:rsid w:val="008E55B2"/>
    <w:rsid w:val="008E5601"/>
    <w:rsid w:val="008E56A5"/>
    <w:rsid w:val="008E5734"/>
    <w:rsid w:val="008E57B3"/>
    <w:rsid w:val="008E5B4A"/>
    <w:rsid w:val="008E5DC5"/>
    <w:rsid w:val="008E73B9"/>
    <w:rsid w:val="008F06F4"/>
    <w:rsid w:val="008F0D91"/>
    <w:rsid w:val="008F1D52"/>
    <w:rsid w:val="008F205A"/>
    <w:rsid w:val="008F22DA"/>
    <w:rsid w:val="008F2C4D"/>
    <w:rsid w:val="008F35F0"/>
    <w:rsid w:val="008F36C0"/>
    <w:rsid w:val="008F42C9"/>
    <w:rsid w:val="008F4491"/>
    <w:rsid w:val="008F5051"/>
    <w:rsid w:val="008F5A87"/>
    <w:rsid w:val="008F5D62"/>
    <w:rsid w:val="008F7CA6"/>
    <w:rsid w:val="008F7D6D"/>
    <w:rsid w:val="00900542"/>
    <w:rsid w:val="00900774"/>
    <w:rsid w:val="009008FB"/>
    <w:rsid w:val="00900A66"/>
    <w:rsid w:val="00901122"/>
    <w:rsid w:val="00901247"/>
    <w:rsid w:val="00901BDA"/>
    <w:rsid w:val="00901DB9"/>
    <w:rsid w:val="0090352F"/>
    <w:rsid w:val="009043A1"/>
    <w:rsid w:val="009047FF"/>
    <w:rsid w:val="0090528D"/>
    <w:rsid w:val="00905F7D"/>
    <w:rsid w:val="00906058"/>
    <w:rsid w:val="00906F92"/>
    <w:rsid w:val="009071A2"/>
    <w:rsid w:val="0090726F"/>
    <w:rsid w:val="00907891"/>
    <w:rsid w:val="009104C8"/>
    <w:rsid w:val="00910D90"/>
    <w:rsid w:val="00911691"/>
    <w:rsid w:val="009116E1"/>
    <w:rsid w:val="00911C9A"/>
    <w:rsid w:val="00912403"/>
    <w:rsid w:val="0091246F"/>
    <w:rsid w:val="00913184"/>
    <w:rsid w:val="0091362A"/>
    <w:rsid w:val="00913794"/>
    <w:rsid w:val="00914DD7"/>
    <w:rsid w:val="0091536A"/>
    <w:rsid w:val="009153D7"/>
    <w:rsid w:val="00915E36"/>
    <w:rsid w:val="0091617A"/>
    <w:rsid w:val="00917263"/>
    <w:rsid w:val="00917A92"/>
    <w:rsid w:val="00920AA2"/>
    <w:rsid w:val="009211C5"/>
    <w:rsid w:val="00921C6F"/>
    <w:rsid w:val="009224D4"/>
    <w:rsid w:val="00922A8E"/>
    <w:rsid w:val="00922E62"/>
    <w:rsid w:val="0092322D"/>
    <w:rsid w:val="009232A1"/>
    <w:rsid w:val="0092333E"/>
    <w:rsid w:val="00923884"/>
    <w:rsid w:val="00923B42"/>
    <w:rsid w:val="009245C6"/>
    <w:rsid w:val="00924C95"/>
    <w:rsid w:val="00924CD0"/>
    <w:rsid w:val="0092519C"/>
    <w:rsid w:val="00925468"/>
    <w:rsid w:val="00926437"/>
    <w:rsid w:val="00926B71"/>
    <w:rsid w:val="00926E69"/>
    <w:rsid w:val="00927C62"/>
    <w:rsid w:val="00927DEE"/>
    <w:rsid w:val="00930555"/>
    <w:rsid w:val="00930744"/>
    <w:rsid w:val="00930924"/>
    <w:rsid w:val="00931A6F"/>
    <w:rsid w:val="00931AFE"/>
    <w:rsid w:val="00931BE0"/>
    <w:rsid w:val="00933A32"/>
    <w:rsid w:val="00933B7C"/>
    <w:rsid w:val="00933BC7"/>
    <w:rsid w:val="00934903"/>
    <w:rsid w:val="009350EF"/>
    <w:rsid w:val="009357FC"/>
    <w:rsid w:val="009358E4"/>
    <w:rsid w:val="00936070"/>
    <w:rsid w:val="00936609"/>
    <w:rsid w:val="00937273"/>
    <w:rsid w:val="00937496"/>
    <w:rsid w:val="009378D1"/>
    <w:rsid w:val="00937F66"/>
    <w:rsid w:val="0094028D"/>
    <w:rsid w:val="0094118A"/>
    <w:rsid w:val="00941380"/>
    <w:rsid w:val="00941D48"/>
    <w:rsid w:val="0094207D"/>
    <w:rsid w:val="009420A3"/>
    <w:rsid w:val="009420AF"/>
    <w:rsid w:val="00942462"/>
    <w:rsid w:val="00942D3E"/>
    <w:rsid w:val="00942DB4"/>
    <w:rsid w:val="00943062"/>
    <w:rsid w:val="009434AF"/>
    <w:rsid w:val="009435F3"/>
    <w:rsid w:val="009436D3"/>
    <w:rsid w:val="00944415"/>
    <w:rsid w:val="00944BBA"/>
    <w:rsid w:val="009459C0"/>
    <w:rsid w:val="00945C90"/>
    <w:rsid w:val="00945D31"/>
    <w:rsid w:val="0094600B"/>
    <w:rsid w:val="00946CB9"/>
    <w:rsid w:val="00946CBE"/>
    <w:rsid w:val="00947525"/>
    <w:rsid w:val="0094791D"/>
    <w:rsid w:val="00950A38"/>
    <w:rsid w:val="0095359E"/>
    <w:rsid w:val="009536AF"/>
    <w:rsid w:val="0095373A"/>
    <w:rsid w:val="00953997"/>
    <w:rsid w:val="00953EC1"/>
    <w:rsid w:val="0095466E"/>
    <w:rsid w:val="00954DC4"/>
    <w:rsid w:val="009552C3"/>
    <w:rsid w:val="00955CB9"/>
    <w:rsid w:val="00955E6D"/>
    <w:rsid w:val="00960C7F"/>
    <w:rsid w:val="00960D87"/>
    <w:rsid w:val="00960FBD"/>
    <w:rsid w:val="00961052"/>
    <w:rsid w:val="00961181"/>
    <w:rsid w:val="0096164D"/>
    <w:rsid w:val="009617D2"/>
    <w:rsid w:val="00962718"/>
    <w:rsid w:val="0096318D"/>
    <w:rsid w:val="00963335"/>
    <w:rsid w:val="009633BA"/>
    <w:rsid w:val="0096340E"/>
    <w:rsid w:val="009637E1"/>
    <w:rsid w:val="00963B9C"/>
    <w:rsid w:val="00963ED0"/>
    <w:rsid w:val="009656BF"/>
    <w:rsid w:val="009656FE"/>
    <w:rsid w:val="00966BC9"/>
    <w:rsid w:val="00966E91"/>
    <w:rsid w:val="00967622"/>
    <w:rsid w:val="00967D57"/>
    <w:rsid w:val="00970724"/>
    <w:rsid w:val="00970C24"/>
    <w:rsid w:val="009714ED"/>
    <w:rsid w:val="00971CBB"/>
    <w:rsid w:val="00971D0A"/>
    <w:rsid w:val="00971D24"/>
    <w:rsid w:val="00971DDA"/>
    <w:rsid w:val="00972A36"/>
    <w:rsid w:val="00973149"/>
    <w:rsid w:val="009736C2"/>
    <w:rsid w:val="00974F8D"/>
    <w:rsid w:val="009750D3"/>
    <w:rsid w:val="00975131"/>
    <w:rsid w:val="00976C10"/>
    <w:rsid w:val="00977020"/>
    <w:rsid w:val="0097740A"/>
    <w:rsid w:val="0097748A"/>
    <w:rsid w:val="00977BC5"/>
    <w:rsid w:val="00977EF3"/>
    <w:rsid w:val="009807D9"/>
    <w:rsid w:val="00980FFA"/>
    <w:rsid w:val="009816F7"/>
    <w:rsid w:val="00981992"/>
    <w:rsid w:val="00981AEE"/>
    <w:rsid w:val="00981D77"/>
    <w:rsid w:val="00982E10"/>
    <w:rsid w:val="00982F52"/>
    <w:rsid w:val="009834DC"/>
    <w:rsid w:val="00983D2F"/>
    <w:rsid w:val="00984896"/>
    <w:rsid w:val="00984A9E"/>
    <w:rsid w:val="00984C10"/>
    <w:rsid w:val="009853B0"/>
    <w:rsid w:val="0098546A"/>
    <w:rsid w:val="00985CE1"/>
    <w:rsid w:val="00986839"/>
    <w:rsid w:val="00986A14"/>
    <w:rsid w:val="00987082"/>
    <w:rsid w:val="00987BD5"/>
    <w:rsid w:val="00987F25"/>
    <w:rsid w:val="00990585"/>
    <w:rsid w:val="00990903"/>
    <w:rsid w:val="00992558"/>
    <w:rsid w:val="00992B85"/>
    <w:rsid w:val="00992D64"/>
    <w:rsid w:val="00993709"/>
    <w:rsid w:val="00993B87"/>
    <w:rsid w:val="009944F8"/>
    <w:rsid w:val="00994568"/>
    <w:rsid w:val="0099481E"/>
    <w:rsid w:val="00994887"/>
    <w:rsid w:val="009957A0"/>
    <w:rsid w:val="0099618A"/>
    <w:rsid w:val="00996F74"/>
    <w:rsid w:val="00997666"/>
    <w:rsid w:val="009A00B5"/>
    <w:rsid w:val="009A14CA"/>
    <w:rsid w:val="009A1F30"/>
    <w:rsid w:val="009A22F3"/>
    <w:rsid w:val="009A2834"/>
    <w:rsid w:val="009A2D46"/>
    <w:rsid w:val="009A38B8"/>
    <w:rsid w:val="009A61C3"/>
    <w:rsid w:val="009A6F69"/>
    <w:rsid w:val="009A6F75"/>
    <w:rsid w:val="009A71AB"/>
    <w:rsid w:val="009A7546"/>
    <w:rsid w:val="009A7DF7"/>
    <w:rsid w:val="009B0341"/>
    <w:rsid w:val="009B13CC"/>
    <w:rsid w:val="009B2300"/>
    <w:rsid w:val="009B278C"/>
    <w:rsid w:val="009B2E4D"/>
    <w:rsid w:val="009B3565"/>
    <w:rsid w:val="009B4EA9"/>
    <w:rsid w:val="009B4EAE"/>
    <w:rsid w:val="009B5C06"/>
    <w:rsid w:val="009B5C76"/>
    <w:rsid w:val="009B5FAF"/>
    <w:rsid w:val="009B60B8"/>
    <w:rsid w:val="009B6431"/>
    <w:rsid w:val="009B71BD"/>
    <w:rsid w:val="009B779D"/>
    <w:rsid w:val="009C02A4"/>
    <w:rsid w:val="009C0344"/>
    <w:rsid w:val="009C178A"/>
    <w:rsid w:val="009C30BF"/>
    <w:rsid w:val="009C3E54"/>
    <w:rsid w:val="009C4422"/>
    <w:rsid w:val="009C47C2"/>
    <w:rsid w:val="009C49DE"/>
    <w:rsid w:val="009C4D40"/>
    <w:rsid w:val="009C5BC3"/>
    <w:rsid w:val="009C78A9"/>
    <w:rsid w:val="009C7ADD"/>
    <w:rsid w:val="009C7C91"/>
    <w:rsid w:val="009D057A"/>
    <w:rsid w:val="009D06E8"/>
    <w:rsid w:val="009D0E4A"/>
    <w:rsid w:val="009D1814"/>
    <w:rsid w:val="009D22DF"/>
    <w:rsid w:val="009D24DA"/>
    <w:rsid w:val="009D353F"/>
    <w:rsid w:val="009D37E4"/>
    <w:rsid w:val="009D3A3F"/>
    <w:rsid w:val="009D3A75"/>
    <w:rsid w:val="009D3C45"/>
    <w:rsid w:val="009D3D2B"/>
    <w:rsid w:val="009D4392"/>
    <w:rsid w:val="009D46D0"/>
    <w:rsid w:val="009D4D5C"/>
    <w:rsid w:val="009D52CE"/>
    <w:rsid w:val="009D6605"/>
    <w:rsid w:val="009D6AB4"/>
    <w:rsid w:val="009D70A7"/>
    <w:rsid w:val="009E07FF"/>
    <w:rsid w:val="009E0B50"/>
    <w:rsid w:val="009E1749"/>
    <w:rsid w:val="009E2827"/>
    <w:rsid w:val="009E33E6"/>
    <w:rsid w:val="009E36D0"/>
    <w:rsid w:val="009E3C63"/>
    <w:rsid w:val="009E3E1D"/>
    <w:rsid w:val="009E3E25"/>
    <w:rsid w:val="009E455A"/>
    <w:rsid w:val="009E4595"/>
    <w:rsid w:val="009E4671"/>
    <w:rsid w:val="009E46B6"/>
    <w:rsid w:val="009E4BD0"/>
    <w:rsid w:val="009E57E5"/>
    <w:rsid w:val="009E735D"/>
    <w:rsid w:val="009E74CF"/>
    <w:rsid w:val="009E7522"/>
    <w:rsid w:val="009F0014"/>
    <w:rsid w:val="009F0430"/>
    <w:rsid w:val="009F078D"/>
    <w:rsid w:val="009F0DA3"/>
    <w:rsid w:val="009F153B"/>
    <w:rsid w:val="009F2702"/>
    <w:rsid w:val="009F2953"/>
    <w:rsid w:val="009F29EF"/>
    <w:rsid w:val="009F35AE"/>
    <w:rsid w:val="009F3F03"/>
    <w:rsid w:val="009F42FC"/>
    <w:rsid w:val="009F460B"/>
    <w:rsid w:val="009F4DC2"/>
    <w:rsid w:val="009F53D0"/>
    <w:rsid w:val="009F693B"/>
    <w:rsid w:val="009F73A4"/>
    <w:rsid w:val="009F7B89"/>
    <w:rsid w:val="00A00A02"/>
    <w:rsid w:val="00A012FA"/>
    <w:rsid w:val="00A018B6"/>
    <w:rsid w:val="00A01ECE"/>
    <w:rsid w:val="00A02172"/>
    <w:rsid w:val="00A038FF"/>
    <w:rsid w:val="00A03DA7"/>
    <w:rsid w:val="00A045A2"/>
    <w:rsid w:val="00A048A4"/>
    <w:rsid w:val="00A052CF"/>
    <w:rsid w:val="00A055C0"/>
    <w:rsid w:val="00A066E0"/>
    <w:rsid w:val="00A06DD0"/>
    <w:rsid w:val="00A07932"/>
    <w:rsid w:val="00A07B74"/>
    <w:rsid w:val="00A1002D"/>
    <w:rsid w:val="00A10033"/>
    <w:rsid w:val="00A1003A"/>
    <w:rsid w:val="00A1053F"/>
    <w:rsid w:val="00A11676"/>
    <w:rsid w:val="00A11793"/>
    <w:rsid w:val="00A119DB"/>
    <w:rsid w:val="00A124FF"/>
    <w:rsid w:val="00A12561"/>
    <w:rsid w:val="00A13062"/>
    <w:rsid w:val="00A142A8"/>
    <w:rsid w:val="00A14390"/>
    <w:rsid w:val="00A14402"/>
    <w:rsid w:val="00A14DCE"/>
    <w:rsid w:val="00A150E8"/>
    <w:rsid w:val="00A16338"/>
    <w:rsid w:val="00A168BC"/>
    <w:rsid w:val="00A16F94"/>
    <w:rsid w:val="00A17483"/>
    <w:rsid w:val="00A178BC"/>
    <w:rsid w:val="00A17D6C"/>
    <w:rsid w:val="00A17F2A"/>
    <w:rsid w:val="00A200C4"/>
    <w:rsid w:val="00A20A35"/>
    <w:rsid w:val="00A214D7"/>
    <w:rsid w:val="00A220DE"/>
    <w:rsid w:val="00A22333"/>
    <w:rsid w:val="00A2255A"/>
    <w:rsid w:val="00A225BE"/>
    <w:rsid w:val="00A22961"/>
    <w:rsid w:val="00A23104"/>
    <w:rsid w:val="00A234E7"/>
    <w:rsid w:val="00A237E8"/>
    <w:rsid w:val="00A23C4E"/>
    <w:rsid w:val="00A24376"/>
    <w:rsid w:val="00A248F5"/>
    <w:rsid w:val="00A24E82"/>
    <w:rsid w:val="00A2577F"/>
    <w:rsid w:val="00A25C32"/>
    <w:rsid w:val="00A26267"/>
    <w:rsid w:val="00A26477"/>
    <w:rsid w:val="00A27540"/>
    <w:rsid w:val="00A2779E"/>
    <w:rsid w:val="00A30531"/>
    <w:rsid w:val="00A30AEB"/>
    <w:rsid w:val="00A31CB9"/>
    <w:rsid w:val="00A31F9E"/>
    <w:rsid w:val="00A3209B"/>
    <w:rsid w:val="00A3210A"/>
    <w:rsid w:val="00A32691"/>
    <w:rsid w:val="00A366C9"/>
    <w:rsid w:val="00A371B4"/>
    <w:rsid w:val="00A37AC2"/>
    <w:rsid w:val="00A400B4"/>
    <w:rsid w:val="00A424EF"/>
    <w:rsid w:val="00A42946"/>
    <w:rsid w:val="00A42AA9"/>
    <w:rsid w:val="00A42D7F"/>
    <w:rsid w:val="00A44438"/>
    <w:rsid w:val="00A44440"/>
    <w:rsid w:val="00A446D4"/>
    <w:rsid w:val="00A448F7"/>
    <w:rsid w:val="00A44F74"/>
    <w:rsid w:val="00A4517C"/>
    <w:rsid w:val="00A45252"/>
    <w:rsid w:val="00A45C76"/>
    <w:rsid w:val="00A460CF"/>
    <w:rsid w:val="00A46813"/>
    <w:rsid w:val="00A46C01"/>
    <w:rsid w:val="00A46C8B"/>
    <w:rsid w:val="00A46F4A"/>
    <w:rsid w:val="00A504ED"/>
    <w:rsid w:val="00A5095E"/>
    <w:rsid w:val="00A50B65"/>
    <w:rsid w:val="00A510A0"/>
    <w:rsid w:val="00A5122E"/>
    <w:rsid w:val="00A515EC"/>
    <w:rsid w:val="00A52268"/>
    <w:rsid w:val="00A52EBD"/>
    <w:rsid w:val="00A55035"/>
    <w:rsid w:val="00A55585"/>
    <w:rsid w:val="00A556FF"/>
    <w:rsid w:val="00A55A26"/>
    <w:rsid w:val="00A55ADA"/>
    <w:rsid w:val="00A55AE0"/>
    <w:rsid w:val="00A55C86"/>
    <w:rsid w:val="00A56411"/>
    <w:rsid w:val="00A567A1"/>
    <w:rsid w:val="00A569D0"/>
    <w:rsid w:val="00A56A35"/>
    <w:rsid w:val="00A57252"/>
    <w:rsid w:val="00A57B84"/>
    <w:rsid w:val="00A57DCF"/>
    <w:rsid w:val="00A60D3A"/>
    <w:rsid w:val="00A60E9C"/>
    <w:rsid w:val="00A617AD"/>
    <w:rsid w:val="00A61B40"/>
    <w:rsid w:val="00A63CAF"/>
    <w:rsid w:val="00A63CDE"/>
    <w:rsid w:val="00A63DE7"/>
    <w:rsid w:val="00A640D4"/>
    <w:rsid w:val="00A64998"/>
    <w:rsid w:val="00A64E26"/>
    <w:rsid w:val="00A65A33"/>
    <w:rsid w:val="00A65D62"/>
    <w:rsid w:val="00A66139"/>
    <w:rsid w:val="00A66793"/>
    <w:rsid w:val="00A66C16"/>
    <w:rsid w:val="00A67564"/>
    <w:rsid w:val="00A675E9"/>
    <w:rsid w:val="00A67841"/>
    <w:rsid w:val="00A67CA6"/>
    <w:rsid w:val="00A67ED7"/>
    <w:rsid w:val="00A70466"/>
    <w:rsid w:val="00A70961"/>
    <w:rsid w:val="00A70A98"/>
    <w:rsid w:val="00A70AAA"/>
    <w:rsid w:val="00A70FDA"/>
    <w:rsid w:val="00A71D4F"/>
    <w:rsid w:val="00A72E1D"/>
    <w:rsid w:val="00A7361D"/>
    <w:rsid w:val="00A74333"/>
    <w:rsid w:val="00A74B17"/>
    <w:rsid w:val="00A74BFA"/>
    <w:rsid w:val="00A74E22"/>
    <w:rsid w:val="00A757AE"/>
    <w:rsid w:val="00A75845"/>
    <w:rsid w:val="00A768A6"/>
    <w:rsid w:val="00A768E0"/>
    <w:rsid w:val="00A77852"/>
    <w:rsid w:val="00A778E5"/>
    <w:rsid w:val="00A8066B"/>
    <w:rsid w:val="00A812B4"/>
    <w:rsid w:val="00A821A9"/>
    <w:rsid w:val="00A82ABF"/>
    <w:rsid w:val="00A849A5"/>
    <w:rsid w:val="00A84DC1"/>
    <w:rsid w:val="00A859BF"/>
    <w:rsid w:val="00A86855"/>
    <w:rsid w:val="00A86A43"/>
    <w:rsid w:val="00A86F56"/>
    <w:rsid w:val="00A87334"/>
    <w:rsid w:val="00A87A9C"/>
    <w:rsid w:val="00A9127F"/>
    <w:rsid w:val="00A914EF"/>
    <w:rsid w:val="00A914FE"/>
    <w:rsid w:val="00A91505"/>
    <w:rsid w:val="00A925CF"/>
    <w:rsid w:val="00A92732"/>
    <w:rsid w:val="00A92A5A"/>
    <w:rsid w:val="00A92D33"/>
    <w:rsid w:val="00A9350A"/>
    <w:rsid w:val="00A94715"/>
    <w:rsid w:val="00A953C9"/>
    <w:rsid w:val="00A95890"/>
    <w:rsid w:val="00A971A9"/>
    <w:rsid w:val="00A9723D"/>
    <w:rsid w:val="00A97858"/>
    <w:rsid w:val="00AA0ABF"/>
    <w:rsid w:val="00AA1498"/>
    <w:rsid w:val="00AA1632"/>
    <w:rsid w:val="00AA1E7C"/>
    <w:rsid w:val="00AA20A1"/>
    <w:rsid w:val="00AA29F5"/>
    <w:rsid w:val="00AA3B20"/>
    <w:rsid w:val="00AA3CFC"/>
    <w:rsid w:val="00AA4731"/>
    <w:rsid w:val="00AA474D"/>
    <w:rsid w:val="00AA47A2"/>
    <w:rsid w:val="00AA50D0"/>
    <w:rsid w:val="00AA546B"/>
    <w:rsid w:val="00AA58CF"/>
    <w:rsid w:val="00AA5E49"/>
    <w:rsid w:val="00AA62CC"/>
    <w:rsid w:val="00AA6590"/>
    <w:rsid w:val="00AA6AC7"/>
    <w:rsid w:val="00AA7451"/>
    <w:rsid w:val="00AA768C"/>
    <w:rsid w:val="00AB0947"/>
    <w:rsid w:val="00AB1E23"/>
    <w:rsid w:val="00AB2515"/>
    <w:rsid w:val="00AB2A8B"/>
    <w:rsid w:val="00AB4431"/>
    <w:rsid w:val="00AB4AA7"/>
    <w:rsid w:val="00AB5291"/>
    <w:rsid w:val="00AB787A"/>
    <w:rsid w:val="00AC0859"/>
    <w:rsid w:val="00AC1538"/>
    <w:rsid w:val="00AC2334"/>
    <w:rsid w:val="00AC35DA"/>
    <w:rsid w:val="00AC3917"/>
    <w:rsid w:val="00AC3B7E"/>
    <w:rsid w:val="00AC4903"/>
    <w:rsid w:val="00AC4A53"/>
    <w:rsid w:val="00AC528B"/>
    <w:rsid w:val="00AC5736"/>
    <w:rsid w:val="00AC5BB7"/>
    <w:rsid w:val="00AC6C15"/>
    <w:rsid w:val="00AC6D9A"/>
    <w:rsid w:val="00AD0A21"/>
    <w:rsid w:val="00AD114F"/>
    <w:rsid w:val="00AD1469"/>
    <w:rsid w:val="00AD1571"/>
    <w:rsid w:val="00AD16A0"/>
    <w:rsid w:val="00AD1898"/>
    <w:rsid w:val="00AD2225"/>
    <w:rsid w:val="00AD2FFC"/>
    <w:rsid w:val="00AD301E"/>
    <w:rsid w:val="00AD39E9"/>
    <w:rsid w:val="00AD3E25"/>
    <w:rsid w:val="00AD5294"/>
    <w:rsid w:val="00AD7084"/>
    <w:rsid w:val="00AE0323"/>
    <w:rsid w:val="00AE1E34"/>
    <w:rsid w:val="00AE1FD7"/>
    <w:rsid w:val="00AE2951"/>
    <w:rsid w:val="00AE3BA4"/>
    <w:rsid w:val="00AE42E6"/>
    <w:rsid w:val="00AE48E6"/>
    <w:rsid w:val="00AE4984"/>
    <w:rsid w:val="00AE5593"/>
    <w:rsid w:val="00AE55A2"/>
    <w:rsid w:val="00AE5F9D"/>
    <w:rsid w:val="00AE63B2"/>
    <w:rsid w:val="00AE66FF"/>
    <w:rsid w:val="00AE6C2A"/>
    <w:rsid w:val="00AF109D"/>
    <w:rsid w:val="00AF287F"/>
    <w:rsid w:val="00AF35D1"/>
    <w:rsid w:val="00AF3C93"/>
    <w:rsid w:val="00AF3E78"/>
    <w:rsid w:val="00AF4450"/>
    <w:rsid w:val="00AF4F29"/>
    <w:rsid w:val="00AF56A9"/>
    <w:rsid w:val="00AF5D26"/>
    <w:rsid w:val="00AF5F08"/>
    <w:rsid w:val="00AF655D"/>
    <w:rsid w:val="00AF6997"/>
    <w:rsid w:val="00AF6B94"/>
    <w:rsid w:val="00AF6EAD"/>
    <w:rsid w:val="00AF72B6"/>
    <w:rsid w:val="00AF73D4"/>
    <w:rsid w:val="00B00411"/>
    <w:rsid w:val="00B0053E"/>
    <w:rsid w:val="00B00B30"/>
    <w:rsid w:val="00B01FE5"/>
    <w:rsid w:val="00B038BA"/>
    <w:rsid w:val="00B046ED"/>
    <w:rsid w:val="00B048EF"/>
    <w:rsid w:val="00B04FE6"/>
    <w:rsid w:val="00B05A16"/>
    <w:rsid w:val="00B05EC4"/>
    <w:rsid w:val="00B06F2C"/>
    <w:rsid w:val="00B072E2"/>
    <w:rsid w:val="00B07B34"/>
    <w:rsid w:val="00B10128"/>
    <w:rsid w:val="00B1082C"/>
    <w:rsid w:val="00B10945"/>
    <w:rsid w:val="00B10A91"/>
    <w:rsid w:val="00B10ACE"/>
    <w:rsid w:val="00B10F23"/>
    <w:rsid w:val="00B118C2"/>
    <w:rsid w:val="00B118EA"/>
    <w:rsid w:val="00B118F0"/>
    <w:rsid w:val="00B12399"/>
    <w:rsid w:val="00B12FC5"/>
    <w:rsid w:val="00B1467B"/>
    <w:rsid w:val="00B148B5"/>
    <w:rsid w:val="00B14DCC"/>
    <w:rsid w:val="00B152C2"/>
    <w:rsid w:val="00B15766"/>
    <w:rsid w:val="00B1610B"/>
    <w:rsid w:val="00B162E7"/>
    <w:rsid w:val="00B164A1"/>
    <w:rsid w:val="00B167F5"/>
    <w:rsid w:val="00B16FC5"/>
    <w:rsid w:val="00B175FB"/>
    <w:rsid w:val="00B200F2"/>
    <w:rsid w:val="00B2030F"/>
    <w:rsid w:val="00B20B8A"/>
    <w:rsid w:val="00B21726"/>
    <w:rsid w:val="00B21787"/>
    <w:rsid w:val="00B21C68"/>
    <w:rsid w:val="00B22DEC"/>
    <w:rsid w:val="00B23173"/>
    <w:rsid w:val="00B25B9C"/>
    <w:rsid w:val="00B2600B"/>
    <w:rsid w:val="00B260FD"/>
    <w:rsid w:val="00B2639C"/>
    <w:rsid w:val="00B2650E"/>
    <w:rsid w:val="00B26816"/>
    <w:rsid w:val="00B2758B"/>
    <w:rsid w:val="00B27763"/>
    <w:rsid w:val="00B27F0E"/>
    <w:rsid w:val="00B305C4"/>
    <w:rsid w:val="00B313A2"/>
    <w:rsid w:val="00B31B1F"/>
    <w:rsid w:val="00B31E47"/>
    <w:rsid w:val="00B31FC7"/>
    <w:rsid w:val="00B32A8E"/>
    <w:rsid w:val="00B33588"/>
    <w:rsid w:val="00B33E02"/>
    <w:rsid w:val="00B346C6"/>
    <w:rsid w:val="00B34BFC"/>
    <w:rsid w:val="00B35DAA"/>
    <w:rsid w:val="00B35E30"/>
    <w:rsid w:val="00B35F9E"/>
    <w:rsid w:val="00B3701B"/>
    <w:rsid w:val="00B40D41"/>
    <w:rsid w:val="00B40FD2"/>
    <w:rsid w:val="00B41503"/>
    <w:rsid w:val="00B415B2"/>
    <w:rsid w:val="00B41EB3"/>
    <w:rsid w:val="00B41FC9"/>
    <w:rsid w:val="00B4280F"/>
    <w:rsid w:val="00B44937"/>
    <w:rsid w:val="00B45163"/>
    <w:rsid w:val="00B455E5"/>
    <w:rsid w:val="00B45C79"/>
    <w:rsid w:val="00B46E0B"/>
    <w:rsid w:val="00B4735F"/>
    <w:rsid w:val="00B50620"/>
    <w:rsid w:val="00B50D86"/>
    <w:rsid w:val="00B512F7"/>
    <w:rsid w:val="00B5135C"/>
    <w:rsid w:val="00B52DDD"/>
    <w:rsid w:val="00B547F8"/>
    <w:rsid w:val="00B54D11"/>
    <w:rsid w:val="00B54ED2"/>
    <w:rsid w:val="00B55A13"/>
    <w:rsid w:val="00B560A0"/>
    <w:rsid w:val="00B568BF"/>
    <w:rsid w:val="00B56D23"/>
    <w:rsid w:val="00B56D96"/>
    <w:rsid w:val="00B570BA"/>
    <w:rsid w:val="00B57985"/>
    <w:rsid w:val="00B57D16"/>
    <w:rsid w:val="00B602F8"/>
    <w:rsid w:val="00B611BD"/>
    <w:rsid w:val="00B61D15"/>
    <w:rsid w:val="00B61DA8"/>
    <w:rsid w:val="00B61E36"/>
    <w:rsid w:val="00B61F9B"/>
    <w:rsid w:val="00B626C9"/>
    <w:rsid w:val="00B62A61"/>
    <w:rsid w:val="00B64261"/>
    <w:rsid w:val="00B643F0"/>
    <w:rsid w:val="00B647DC"/>
    <w:rsid w:val="00B65090"/>
    <w:rsid w:val="00B65746"/>
    <w:rsid w:val="00B65DDC"/>
    <w:rsid w:val="00B65DDE"/>
    <w:rsid w:val="00B66996"/>
    <w:rsid w:val="00B67576"/>
    <w:rsid w:val="00B678C5"/>
    <w:rsid w:val="00B704FC"/>
    <w:rsid w:val="00B70867"/>
    <w:rsid w:val="00B70BA8"/>
    <w:rsid w:val="00B712D6"/>
    <w:rsid w:val="00B71436"/>
    <w:rsid w:val="00B72045"/>
    <w:rsid w:val="00B721C3"/>
    <w:rsid w:val="00B739C3"/>
    <w:rsid w:val="00B73C02"/>
    <w:rsid w:val="00B73C97"/>
    <w:rsid w:val="00B7473B"/>
    <w:rsid w:val="00B754B5"/>
    <w:rsid w:val="00B75F6F"/>
    <w:rsid w:val="00B76053"/>
    <w:rsid w:val="00B765FA"/>
    <w:rsid w:val="00B76885"/>
    <w:rsid w:val="00B76A09"/>
    <w:rsid w:val="00B772FA"/>
    <w:rsid w:val="00B7761B"/>
    <w:rsid w:val="00B77C11"/>
    <w:rsid w:val="00B8131F"/>
    <w:rsid w:val="00B821DA"/>
    <w:rsid w:val="00B8373E"/>
    <w:rsid w:val="00B83A78"/>
    <w:rsid w:val="00B8452F"/>
    <w:rsid w:val="00B84F09"/>
    <w:rsid w:val="00B853DF"/>
    <w:rsid w:val="00B858BC"/>
    <w:rsid w:val="00B85EE8"/>
    <w:rsid w:val="00B8667E"/>
    <w:rsid w:val="00B86975"/>
    <w:rsid w:val="00B870BE"/>
    <w:rsid w:val="00B87210"/>
    <w:rsid w:val="00B87F3F"/>
    <w:rsid w:val="00B91934"/>
    <w:rsid w:val="00B9197D"/>
    <w:rsid w:val="00B92731"/>
    <w:rsid w:val="00B92A1A"/>
    <w:rsid w:val="00B93324"/>
    <w:rsid w:val="00B934E1"/>
    <w:rsid w:val="00B9367E"/>
    <w:rsid w:val="00B93B58"/>
    <w:rsid w:val="00B94E74"/>
    <w:rsid w:val="00B9587A"/>
    <w:rsid w:val="00B95BC9"/>
    <w:rsid w:val="00B968DC"/>
    <w:rsid w:val="00B96B3B"/>
    <w:rsid w:val="00B96D01"/>
    <w:rsid w:val="00B96EB6"/>
    <w:rsid w:val="00B972DE"/>
    <w:rsid w:val="00B97458"/>
    <w:rsid w:val="00BA0F75"/>
    <w:rsid w:val="00BA1463"/>
    <w:rsid w:val="00BA17CD"/>
    <w:rsid w:val="00BA1FFC"/>
    <w:rsid w:val="00BA20AC"/>
    <w:rsid w:val="00BA27A1"/>
    <w:rsid w:val="00BA2AE5"/>
    <w:rsid w:val="00BA33FC"/>
    <w:rsid w:val="00BA3C71"/>
    <w:rsid w:val="00BA4789"/>
    <w:rsid w:val="00BA569F"/>
    <w:rsid w:val="00BA5C3E"/>
    <w:rsid w:val="00BA6FE9"/>
    <w:rsid w:val="00BA7A2C"/>
    <w:rsid w:val="00BA7AC5"/>
    <w:rsid w:val="00BB0020"/>
    <w:rsid w:val="00BB066D"/>
    <w:rsid w:val="00BB0941"/>
    <w:rsid w:val="00BB0A75"/>
    <w:rsid w:val="00BB16AE"/>
    <w:rsid w:val="00BB1B67"/>
    <w:rsid w:val="00BB1BDA"/>
    <w:rsid w:val="00BB1C83"/>
    <w:rsid w:val="00BB25DF"/>
    <w:rsid w:val="00BB3222"/>
    <w:rsid w:val="00BB34FE"/>
    <w:rsid w:val="00BB353A"/>
    <w:rsid w:val="00BB3898"/>
    <w:rsid w:val="00BB38A8"/>
    <w:rsid w:val="00BB3E3E"/>
    <w:rsid w:val="00BB4FE0"/>
    <w:rsid w:val="00BB5419"/>
    <w:rsid w:val="00BB5DD2"/>
    <w:rsid w:val="00BB6268"/>
    <w:rsid w:val="00BB666A"/>
    <w:rsid w:val="00BB6C22"/>
    <w:rsid w:val="00BC0427"/>
    <w:rsid w:val="00BC0F42"/>
    <w:rsid w:val="00BC1534"/>
    <w:rsid w:val="00BC2E58"/>
    <w:rsid w:val="00BC4163"/>
    <w:rsid w:val="00BC5E7A"/>
    <w:rsid w:val="00BC6147"/>
    <w:rsid w:val="00BC7A78"/>
    <w:rsid w:val="00BC7AE2"/>
    <w:rsid w:val="00BD0196"/>
    <w:rsid w:val="00BD036C"/>
    <w:rsid w:val="00BD250A"/>
    <w:rsid w:val="00BD2D12"/>
    <w:rsid w:val="00BD3061"/>
    <w:rsid w:val="00BD3940"/>
    <w:rsid w:val="00BD4013"/>
    <w:rsid w:val="00BD52A1"/>
    <w:rsid w:val="00BD54E9"/>
    <w:rsid w:val="00BD5B07"/>
    <w:rsid w:val="00BD5F26"/>
    <w:rsid w:val="00BD6949"/>
    <w:rsid w:val="00BD6DE3"/>
    <w:rsid w:val="00BD72F3"/>
    <w:rsid w:val="00BE2032"/>
    <w:rsid w:val="00BE28B7"/>
    <w:rsid w:val="00BE331C"/>
    <w:rsid w:val="00BE33E9"/>
    <w:rsid w:val="00BE3782"/>
    <w:rsid w:val="00BE487B"/>
    <w:rsid w:val="00BE4BB7"/>
    <w:rsid w:val="00BE5122"/>
    <w:rsid w:val="00BE5B32"/>
    <w:rsid w:val="00BE5B65"/>
    <w:rsid w:val="00BE6524"/>
    <w:rsid w:val="00BE681E"/>
    <w:rsid w:val="00BE77D2"/>
    <w:rsid w:val="00BE7AE5"/>
    <w:rsid w:val="00BF0956"/>
    <w:rsid w:val="00BF0A47"/>
    <w:rsid w:val="00BF0E1A"/>
    <w:rsid w:val="00BF2A67"/>
    <w:rsid w:val="00BF3C52"/>
    <w:rsid w:val="00BF48A6"/>
    <w:rsid w:val="00BF4E1D"/>
    <w:rsid w:val="00BF4E93"/>
    <w:rsid w:val="00BF56DD"/>
    <w:rsid w:val="00BF7C81"/>
    <w:rsid w:val="00C00399"/>
    <w:rsid w:val="00C00527"/>
    <w:rsid w:val="00C0184A"/>
    <w:rsid w:val="00C01A7F"/>
    <w:rsid w:val="00C0251A"/>
    <w:rsid w:val="00C026B7"/>
    <w:rsid w:val="00C034C5"/>
    <w:rsid w:val="00C037C4"/>
    <w:rsid w:val="00C03BE5"/>
    <w:rsid w:val="00C04265"/>
    <w:rsid w:val="00C04359"/>
    <w:rsid w:val="00C04BA7"/>
    <w:rsid w:val="00C05D12"/>
    <w:rsid w:val="00C06197"/>
    <w:rsid w:val="00C0641C"/>
    <w:rsid w:val="00C06EDA"/>
    <w:rsid w:val="00C06EF0"/>
    <w:rsid w:val="00C07A46"/>
    <w:rsid w:val="00C103D4"/>
    <w:rsid w:val="00C10C02"/>
    <w:rsid w:val="00C10FAA"/>
    <w:rsid w:val="00C111CF"/>
    <w:rsid w:val="00C11614"/>
    <w:rsid w:val="00C11A90"/>
    <w:rsid w:val="00C1261B"/>
    <w:rsid w:val="00C12775"/>
    <w:rsid w:val="00C136D8"/>
    <w:rsid w:val="00C139C2"/>
    <w:rsid w:val="00C1436F"/>
    <w:rsid w:val="00C14910"/>
    <w:rsid w:val="00C14976"/>
    <w:rsid w:val="00C15A6D"/>
    <w:rsid w:val="00C160A3"/>
    <w:rsid w:val="00C1648A"/>
    <w:rsid w:val="00C16981"/>
    <w:rsid w:val="00C16EC7"/>
    <w:rsid w:val="00C17328"/>
    <w:rsid w:val="00C20611"/>
    <w:rsid w:val="00C20B50"/>
    <w:rsid w:val="00C217FF"/>
    <w:rsid w:val="00C21807"/>
    <w:rsid w:val="00C2254E"/>
    <w:rsid w:val="00C22A40"/>
    <w:rsid w:val="00C22E2B"/>
    <w:rsid w:val="00C2322E"/>
    <w:rsid w:val="00C23831"/>
    <w:rsid w:val="00C23B6F"/>
    <w:rsid w:val="00C23BC0"/>
    <w:rsid w:val="00C23D94"/>
    <w:rsid w:val="00C246A2"/>
    <w:rsid w:val="00C24E56"/>
    <w:rsid w:val="00C253A3"/>
    <w:rsid w:val="00C2545F"/>
    <w:rsid w:val="00C256A7"/>
    <w:rsid w:val="00C26414"/>
    <w:rsid w:val="00C26426"/>
    <w:rsid w:val="00C26E7C"/>
    <w:rsid w:val="00C30612"/>
    <w:rsid w:val="00C3077C"/>
    <w:rsid w:val="00C310D8"/>
    <w:rsid w:val="00C3188B"/>
    <w:rsid w:val="00C31F41"/>
    <w:rsid w:val="00C32336"/>
    <w:rsid w:val="00C32605"/>
    <w:rsid w:val="00C32FB1"/>
    <w:rsid w:val="00C34520"/>
    <w:rsid w:val="00C40878"/>
    <w:rsid w:val="00C40CBA"/>
    <w:rsid w:val="00C411A6"/>
    <w:rsid w:val="00C422FB"/>
    <w:rsid w:val="00C42B8E"/>
    <w:rsid w:val="00C42F62"/>
    <w:rsid w:val="00C42F8A"/>
    <w:rsid w:val="00C44380"/>
    <w:rsid w:val="00C445A5"/>
    <w:rsid w:val="00C4477D"/>
    <w:rsid w:val="00C449F3"/>
    <w:rsid w:val="00C464B8"/>
    <w:rsid w:val="00C46790"/>
    <w:rsid w:val="00C46A8A"/>
    <w:rsid w:val="00C46B9B"/>
    <w:rsid w:val="00C46BF7"/>
    <w:rsid w:val="00C46E13"/>
    <w:rsid w:val="00C46F82"/>
    <w:rsid w:val="00C4727A"/>
    <w:rsid w:val="00C478A7"/>
    <w:rsid w:val="00C5007F"/>
    <w:rsid w:val="00C50180"/>
    <w:rsid w:val="00C504A0"/>
    <w:rsid w:val="00C51688"/>
    <w:rsid w:val="00C51C0E"/>
    <w:rsid w:val="00C523D2"/>
    <w:rsid w:val="00C523F6"/>
    <w:rsid w:val="00C527FC"/>
    <w:rsid w:val="00C529D3"/>
    <w:rsid w:val="00C5309B"/>
    <w:rsid w:val="00C53834"/>
    <w:rsid w:val="00C54F60"/>
    <w:rsid w:val="00C55298"/>
    <w:rsid w:val="00C5566E"/>
    <w:rsid w:val="00C55B7E"/>
    <w:rsid w:val="00C55DC6"/>
    <w:rsid w:val="00C567F7"/>
    <w:rsid w:val="00C56832"/>
    <w:rsid w:val="00C56FAB"/>
    <w:rsid w:val="00C56FE4"/>
    <w:rsid w:val="00C57758"/>
    <w:rsid w:val="00C57E78"/>
    <w:rsid w:val="00C57F57"/>
    <w:rsid w:val="00C606E0"/>
    <w:rsid w:val="00C60D88"/>
    <w:rsid w:val="00C61336"/>
    <w:rsid w:val="00C6238B"/>
    <w:rsid w:val="00C6286D"/>
    <w:rsid w:val="00C62DB9"/>
    <w:rsid w:val="00C63569"/>
    <w:rsid w:val="00C635EE"/>
    <w:rsid w:val="00C63B31"/>
    <w:rsid w:val="00C63D63"/>
    <w:rsid w:val="00C64322"/>
    <w:rsid w:val="00C6475B"/>
    <w:rsid w:val="00C650BD"/>
    <w:rsid w:val="00C6515F"/>
    <w:rsid w:val="00C6716E"/>
    <w:rsid w:val="00C673A1"/>
    <w:rsid w:val="00C7134A"/>
    <w:rsid w:val="00C71D0D"/>
    <w:rsid w:val="00C72622"/>
    <w:rsid w:val="00C72C81"/>
    <w:rsid w:val="00C7311C"/>
    <w:rsid w:val="00C74822"/>
    <w:rsid w:val="00C75185"/>
    <w:rsid w:val="00C759B3"/>
    <w:rsid w:val="00C761FC"/>
    <w:rsid w:val="00C76A8E"/>
    <w:rsid w:val="00C7734A"/>
    <w:rsid w:val="00C7783E"/>
    <w:rsid w:val="00C77846"/>
    <w:rsid w:val="00C8015E"/>
    <w:rsid w:val="00C80317"/>
    <w:rsid w:val="00C8043A"/>
    <w:rsid w:val="00C8057D"/>
    <w:rsid w:val="00C80A91"/>
    <w:rsid w:val="00C818AB"/>
    <w:rsid w:val="00C81989"/>
    <w:rsid w:val="00C81DBF"/>
    <w:rsid w:val="00C8240A"/>
    <w:rsid w:val="00C82CC8"/>
    <w:rsid w:val="00C8354E"/>
    <w:rsid w:val="00C835CE"/>
    <w:rsid w:val="00C84EE5"/>
    <w:rsid w:val="00C85526"/>
    <w:rsid w:val="00C8632E"/>
    <w:rsid w:val="00C86E4E"/>
    <w:rsid w:val="00C87572"/>
    <w:rsid w:val="00C8759E"/>
    <w:rsid w:val="00C87844"/>
    <w:rsid w:val="00C90378"/>
    <w:rsid w:val="00C90835"/>
    <w:rsid w:val="00C909A3"/>
    <w:rsid w:val="00C90D31"/>
    <w:rsid w:val="00C91375"/>
    <w:rsid w:val="00C91B0D"/>
    <w:rsid w:val="00C93E17"/>
    <w:rsid w:val="00C93EFD"/>
    <w:rsid w:val="00C95329"/>
    <w:rsid w:val="00C956C1"/>
    <w:rsid w:val="00C95851"/>
    <w:rsid w:val="00C95981"/>
    <w:rsid w:val="00C95A07"/>
    <w:rsid w:val="00C95EBA"/>
    <w:rsid w:val="00C962D2"/>
    <w:rsid w:val="00CA0DE7"/>
    <w:rsid w:val="00CA1252"/>
    <w:rsid w:val="00CA1B31"/>
    <w:rsid w:val="00CA1F3D"/>
    <w:rsid w:val="00CA2AB7"/>
    <w:rsid w:val="00CA2DF7"/>
    <w:rsid w:val="00CA2F5C"/>
    <w:rsid w:val="00CA43BD"/>
    <w:rsid w:val="00CA4BF8"/>
    <w:rsid w:val="00CA4C43"/>
    <w:rsid w:val="00CA58AB"/>
    <w:rsid w:val="00CA5FB5"/>
    <w:rsid w:val="00CA6A9A"/>
    <w:rsid w:val="00CB0454"/>
    <w:rsid w:val="00CB13B0"/>
    <w:rsid w:val="00CB15BA"/>
    <w:rsid w:val="00CB2025"/>
    <w:rsid w:val="00CB28E3"/>
    <w:rsid w:val="00CB34F4"/>
    <w:rsid w:val="00CB4226"/>
    <w:rsid w:val="00CB4B8C"/>
    <w:rsid w:val="00CB524C"/>
    <w:rsid w:val="00CB5846"/>
    <w:rsid w:val="00CB73E6"/>
    <w:rsid w:val="00CB7F53"/>
    <w:rsid w:val="00CC07A4"/>
    <w:rsid w:val="00CC0A74"/>
    <w:rsid w:val="00CC0DF6"/>
    <w:rsid w:val="00CC1206"/>
    <w:rsid w:val="00CC175B"/>
    <w:rsid w:val="00CC1BA5"/>
    <w:rsid w:val="00CC2249"/>
    <w:rsid w:val="00CC2708"/>
    <w:rsid w:val="00CC4DBC"/>
    <w:rsid w:val="00CC5A33"/>
    <w:rsid w:val="00CC5CC9"/>
    <w:rsid w:val="00CC6D01"/>
    <w:rsid w:val="00CD047D"/>
    <w:rsid w:val="00CD0D5F"/>
    <w:rsid w:val="00CD0F24"/>
    <w:rsid w:val="00CD1541"/>
    <w:rsid w:val="00CD1B47"/>
    <w:rsid w:val="00CD3E6A"/>
    <w:rsid w:val="00CD4188"/>
    <w:rsid w:val="00CD46EA"/>
    <w:rsid w:val="00CD48D3"/>
    <w:rsid w:val="00CD4AB0"/>
    <w:rsid w:val="00CD4CAD"/>
    <w:rsid w:val="00CD4FCC"/>
    <w:rsid w:val="00CD5153"/>
    <w:rsid w:val="00CD54CA"/>
    <w:rsid w:val="00CD5B5D"/>
    <w:rsid w:val="00CD5C78"/>
    <w:rsid w:val="00CD5F1F"/>
    <w:rsid w:val="00CD60F3"/>
    <w:rsid w:val="00CD76FB"/>
    <w:rsid w:val="00CE0032"/>
    <w:rsid w:val="00CE021D"/>
    <w:rsid w:val="00CE0C08"/>
    <w:rsid w:val="00CE1927"/>
    <w:rsid w:val="00CE214C"/>
    <w:rsid w:val="00CE275D"/>
    <w:rsid w:val="00CE2E06"/>
    <w:rsid w:val="00CE39B9"/>
    <w:rsid w:val="00CE3AB3"/>
    <w:rsid w:val="00CE3D59"/>
    <w:rsid w:val="00CE4057"/>
    <w:rsid w:val="00CE411B"/>
    <w:rsid w:val="00CE4985"/>
    <w:rsid w:val="00CE4A79"/>
    <w:rsid w:val="00CE4B0B"/>
    <w:rsid w:val="00CE4CC6"/>
    <w:rsid w:val="00CE6897"/>
    <w:rsid w:val="00CE68C8"/>
    <w:rsid w:val="00CE6D65"/>
    <w:rsid w:val="00CE761E"/>
    <w:rsid w:val="00CF0000"/>
    <w:rsid w:val="00CF087B"/>
    <w:rsid w:val="00CF08DF"/>
    <w:rsid w:val="00CF0D8C"/>
    <w:rsid w:val="00CF120B"/>
    <w:rsid w:val="00CF1E6E"/>
    <w:rsid w:val="00CF2D9C"/>
    <w:rsid w:val="00CF2EAB"/>
    <w:rsid w:val="00CF3742"/>
    <w:rsid w:val="00CF3838"/>
    <w:rsid w:val="00CF3CF4"/>
    <w:rsid w:val="00CF3E47"/>
    <w:rsid w:val="00CF45F9"/>
    <w:rsid w:val="00CF49C3"/>
    <w:rsid w:val="00CF4A5B"/>
    <w:rsid w:val="00CF5053"/>
    <w:rsid w:val="00CF50BA"/>
    <w:rsid w:val="00CF6311"/>
    <w:rsid w:val="00CF6ADF"/>
    <w:rsid w:val="00CF7719"/>
    <w:rsid w:val="00CF7AD1"/>
    <w:rsid w:val="00D00107"/>
    <w:rsid w:val="00D00469"/>
    <w:rsid w:val="00D00963"/>
    <w:rsid w:val="00D01288"/>
    <w:rsid w:val="00D013D9"/>
    <w:rsid w:val="00D0160B"/>
    <w:rsid w:val="00D01A17"/>
    <w:rsid w:val="00D01C59"/>
    <w:rsid w:val="00D024D9"/>
    <w:rsid w:val="00D03110"/>
    <w:rsid w:val="00D03320"/>
    <w:rsid w:val="00D03F2B"/>
    <w:rsid w:val="00D04538"/>
    <w:rsid w:val="00D0474D"/>
    <w:rsid w:val="00D04C89"/>
    <w:rsid w:val="00D056E0"/>
    <w:rsid w:val="00D059DA"/>
    <w:rsid w:val="00D05BEF"/>
    <w:rsid w:val="00D05E51"/>
    <w:rsid w:val="00D0661D"/>
    <w:rsid w:val="00D067F1"/>
    <w:rsid w:val="00D0731E"/>
    <w:rsid w:val="00D07902"/>
    <w:rsid w:val="00D07E32"/>
    <w:rsid w:val="00D103B2"/>
    <w:rsid w:val="00D10714"/>
    <w:rsid w:val="00D10E06"/>
    <w:rsid w:val="00D124AA"/>
    <w:rsid w:val="00D13789"/>
    <w:rsid w:val="00D13F08"/>
    <w:rsid w:val="00D152CF"/>
    <w:rsid w:val="00D1587C"/>
    <w:rsid w:val="00D15DC1"/>
    <w:rsid w:val="00D1601D"/>
    <w:rsid w:val="00D160B3"/>
    <w:rsid w:val="00D17874"/>
    <w:rsid w:val="00D1796B"/>
    <w:rsid w:val="00D179A8"/>
    <w:rsid w:val="00D202DA"/>
    <w:rsid w:val="00D20A5F"/>
    <w:rsid w:val="00D20C01"/>
    <w:rsid w:val="00D213B3"/>
    <w:rsid w:val="00D2154F"/>
    <w:rsid w:val="00D21FC6"/>
    <w:rsid w:val="00D225DC"/>
    <w:rsid w:val="00D227AE"/>
    <w:rsid w:val="00D23C18"/>
    <w:rsid w:val="00D249A3"/>
    <w:rsid w:val="00D2509E"/>
    <w:rsid w:val="00D26CFA"/>
    <w:rsid w:val="00D274C1"/>
    <w:rsid w:val="00D276B0"/>
    <w:rsid w:val="00D30C0D"/>
    <w:rsid w:val="00D30C38"/>
    <w:rsid w:val="00D30D5C"/>
    <w:rsid w:val="00D30F67"/>
    <w:rsid w:val="00D313C7"/>
    <w:rsid w:val="00D316DB"/>
    <w:rsid w:val="00D328F4"/>
    <w:rsid w:val="00D32C46"/>
    <w:rsid w:val="00D32D82"/>
    <w:rsid w:val="00D332B8"/>
    <w:rsid w:val="00D34458"/>
    <w:rsid w:val="00D345C5"/>
    <w:rsid w:val="00D345DB"/>
    <w:rsid w:val="00D34CD3"/>
    <w:rsid w:val="00D34FB7"/>
    <w:rsid w:val="00D354CB"/>
    <w:rsid w:val="00D35928"/>
    <w:rsid w:val="00D36014"/>
    <w:rsid w:val="00D364A1"/>
    <w:rsid w:val="00D36A12"/>
    <w:rsid w:val="00D36ECE"/>
    <w:rsid w:val="00D3771B"/>
    <w:rsid w:val="00D40325"/>
    <w:rsid w:val="00D40A18"/>
    <w:rsid w:val="00D41402"/>
    <w:rsid w:val="00D41C1E"/>
    <w:rsid w:val="00D428F3"/>
    <w:rsid w:val="00D42901"/>
    <w:rsid w:val="00D42A07"/>
    <w:rsid w:val="00D42A17"/>
    <w:rsid w:val="00D43995"/>
    <w:rsid w:val="00D44D6D"/>
    <w:rsid w:val="00D44E96"/>
    <w:rsid w:val="00D46213"/>
    <w:rsid w:val="00D4666D"/>
    <w:rsid w:val="00D4697C"/>
    <w:rsid w:val="00D47BDB"/>
    <w:rsid w:val="00D5294F"/>
    <w:rsid w:val="00D52F51"/>
    <w:rsid w:val="00D5359F"/>
    <w:rsid w:val="00D537D0"/>
    <w:rsid w:val="00D5459D"/>
    <w:rsid w:val="00D549F5"/>
    <w:rsid w:val="00D54D6F"/>
    <w:rsid w:val="00D55C29"/>
    <w:rsid w:val="00D564F6"/>
    <w:rsid w:val="00D57032"/>
    <w:rsid w:val="00D57095"/>
    <w:rsid w:val="00D577A1"/>
    <w:rsid w:val="00D57D20"/>
    <w:rsid w:val="00D601B9"/>
    <w:rsid w:val="00D601BB"/>
    <w:rsid w:val="00D6058F"/>
    <w:rsid w:val="00D60F6A"/>
    <w:rsid w:val="00D61591"/>
    <w:rsid w:val="00D63634"/>
    <w:rsid w:val="00D6396D"/>
    <w:rsid w:val="00D64F54"/>
    <w:rsid w:val="00D6625F"/>
    <w:rsid w:val="00D66302"/>
    <w:rsid w:val="00D66FC8"/>
    <w:rsid w:val="00D67374"/>
    <w:rsid w:val="00D674B3"/>
    <w:rsid w:val="00D700F9"/>
    <w:rsid w:val="00D70876"/>
    <w:rsid w:val="00D70BB2"/>
    <w:rsid w:val="00D72190"/>
    <w:rsid w:val="00D724D9"/>
    <w:rsid w:val="00D728C7"/>
    <w:rsid w:val="00D736C5"/>
    <w:rsid w:val="00D73A35"/>
    <w:rsid w:val="00D73D02"/>
    <w:rsid w:val="00D7414F"/>
    <w:rsid w:val="00D745A3"/>
    <w:rsid w:val="00D754A4"/>
    <w:rsid w:val="00D7593F"/>
    <w:rsid w:val="00D763A5"/>
    <w:rsid w:val="00D76530"/>
    <w:rsid w:val="00D76E88"/>
    <w:rsid w:val="00D77383"/>
    <w:rsid w:val="00D7774F"/>
    <w:rsid w:val="00D80456"/>
    <w:rsid w:val="00D80D20"/>
    <w:rsid w:val="00D816E7"/>
    <w:rsid w:val="00D81937"/>
    <w:rsid w:val="00D81BA8"/>
    <w:rsid w:val="00D82CA2"/>
    <w:rsid w:val="00D82F3C"/>
    <w:rsid w:val="00D83290"/>
    <w:rsid w:val="00D85722"/>
    <w:rsid w:val="00D8646C"/>
    <w:rsid w:val="00D90083"/>
    <w:rsid w:val="00D90675"/>
    <w:rsid w:val="00D917A8"/>
    <w:rsid w:val="00D91A00"/>
    <w:rsid w:val="00D91C7D"/>
    <w:rsid w:val="00D91E1E"/>
    <w:rsid w:val="00D91EEE"/>
    <w:rsid w:val="00D91FFE"/>
    <w:rsid w:val="00D92D7F"/>
    <w:rsid w:val="00D92E96"/>
    <w:rsid w:val="00D9307A"/>
    <w:rsid w:val="00D93444"/>
    <w:rsid w:val="00D938DF"/>
    <w:rsid w:val="00D93AEB"/>
    <w:rsid w:val="00D93DFB"/>
    <w:rsid w:val="00D9431F"/>
    <w:rsid w:val="00D95387"/>
    <w:rsid w:val="00D95A86"/>
    <w:rsid w:val="00D95BA7"/>
    <w:rsid w:val="00D95DB2"/>
    <w:rsid w:val="00D9633B"/>
    <w:rsid w:val="00D97B39"/>
    <w:rsid w:val="00DA0E8C"/>
    <w:rsid w:val="00DA1116"/>
    <w:rsid w:val="00DA11E0"/>
    <w:rsid w:val="00DA126F"/>
    <w:rsid w:val="00DA18A9"/>
    <w:rsid w:val="00DA2073"/>
    <w:rsid w:val="00DA27BB"/>
    <w:rsid w:val="00DA35F6"/>
    <w:rsid w:val="00DA3A9C"/>
    <w:rsid w:val="00DA4090"/>
    <w:rsid w:val="00DA4B13"/>
    <w:rsid w:val="00DA5B64"/>
    <w:rsid w:val="00DA5FEC"/>
    <w:rsid w:val="00DA6DC0"/>
    <w:rsid w:val="00DA7CBE"/>
    <w:rsid w:val="00DA7F90"/>
    <w:rsid w:val="00DB0033"/>
    <w:rsid w:val="00DB01CB"/>
    <w:rsid w:val="00DB04D6"/>
    <w:rsid w:val="00DB0B63"/>
    <w:rsid w:val="00DB2BFD"/>
    <w:rsid w:val="00DB2FA2"/>
    <w:rsid w:val="00DB3A27"/>
    <w:rsid w:val="00DB4551"/>
    <w:rsid w:val="00DB526F"/>
    <w:rsid w:val="00DB5AC2"/>
    <w:rsid w:val="00DB5B9A"/>
    <w:rsid w:val="00DB67F9"/>
    <w:rsid w:val="00DC061F"/>
    <w:rsid w:val="00DC0897"/>
    <w:rsid w:val="00DC0CB3"/>
    <w:rsid w:val="00DC0F83"/>
    <w:rsid w:val="00DC1521"/>
    <w:rsid w:val="00DC1C6A"/>
    <w:rsid w:val="00DC222C"/>
    <w:rsid w:val="00DC2782"/>
    <w:rsid w:val="00DC29A8"/>
    <w:rsid w:val="00DC3F81"/>
    <w:rsid w:val="00DC5669"/>
    <w:rsid w:val="00DC6479"/>
    <w:rsid w:val="00DC6737"/>
    <w:rsid w:val="00DD03B1"/>
    <w:rsid w:val="00DD09A9"/>
    <w:rsid w:val="00DD0D8C"/>
    <w:rsid w:val="00DD0FEB"/>
    <w:rsid w:val="00DD1479"/>
    <w:rsid w:val="00DD171E"/>
    <w:rsid w:val="00DD1A2E"/>
    <w:rsid w:val="00DD2488"/>
    <w:rsid w:val="00DD277E"/>
    <w:rsid w:val="00DD31E4"/>
    <w:rsid w:val="00DD357D"/>
    <w:rsid w:val="00DD45A7"/>
    <w:rsid w:val="00DD47EE"/>
    <w:rsid w:val="00DD491A"/>
    <w:rsid w:val="00DD49C0"/>
    <w:rsid w:val="00DD49D4"/>
    <w:rsid w:val="00DD4ED6"/>
    <w:rsid w:val="00DD50C7"/>
    <w:rsid w:val="00DD5566"/>
    <w:rsid w:val="00DD5C59"/>
    <w:rsid w:val="00DD6116"/>
    <w:rsid w:val="00DE0425"/>
    <w:rsid w:val="00DE0922"/>
    <w:rsid w:val="00DE2740"/>
    <w:rsid w:val="00DE2D9F"/>
    <w:rsid w:val="00DE3C6F"/>
    <w:rsid w:val="00DE3FBD"/>
    <w:rsid w:val="00DE46BE"/>
    <w:rsid w:val="00DE4930"/>
    <w:rsid w:val="00DE5E5A"/>
    <w:rsid w:val="00DE64E7"/>
    <w:rsid w:val="00DF04C0"/>
    <w:rsid w:val="00DF080D"/>
    <w:rsid w:val="00DF15C0"/>
    <w:rsid w:val="00DF19BE"/>
    <w:rsid w:val="00DF1E4E"/>
    <w:rsid w:val="00DF23FA"/>
    <w:rsid w:val="00DF27D3"/>
    <w:rsid w:val="00DF2FEA"/>
    <w:rsid w:val="00DF35BB"/>
    <w:rsid w:val="00DF3C13"/>
    <w:rsid w:val="00DF41D1"/>
    <w:rsid w:val="00DF476E"/>
    <w:rsid w:val="00DF4797"/>
    <w:rsid w:val="00DF4F40"/>
    <w:rsid w:val="00DF5136"/>
    <w:rsid w:val="00DF5F21"/>
    <w:rsid w:val="00DF62CD"/>
    <w:rsid w:val="00DF62F5"/>
    <w:rsid w:val="00DF665A"/>
    <w:rsid w:val="00DF68FB"/>
    <w:rsid w:val="00DF6AC5"/>
    <w:rsid w:val="00DF6F9E"/>
    <w:rsid w:val="00DF74C6"/>
    <w:rsid w:val="00E0010A"/>
    <w:rsid w:val="00E00186"/>
    <w:rsid w:val="00E0020A"/>
    <w:rsid w:val="00E0032C"/>
    <w:rsid w:val="00E00631"/>
    <w:rsid w:val="00E007C6"/>
    <w:rsid w:val="00E00E18"/>
    <w:rsid w:val="00E00EC9"/>
    <w:rsid w:val="00E01953"/>
    <w:rsid w:val="00E022F3"/>
    <w:rsid w:val="00E033C2"/>
    <w:rsid w:val="00E042BA"/>
    <w:rsid w:val="00E04726"/>
    <w:rsid w:val="00E04998"/>
    <w:rsid w:val="00E058F6"/>
    <w:rsid w:val="00E0601B"/>
    <w:rsid w:val="00E065B9"/>
    <w:rsid w:val="00E0681A"/>
    <w:rsid w:val="00E06D10"/>
    <w:rsid w:val="00E07B10"/>
    <w:rsid w:val="00E1024C"/>
    <w:rsid w:val="00E10444"/>
    <w:rsid w:val="00E10A60"/>
    <w:rsid w:val="00E10BD9"/>
    <w:rsid w:val="00E10D21"/>
    <w:rsid w:val="00E10EEC"/>
    <w:rsid w:val="00E111D4"/>
    <w:rsid w:val="00E113EA"/>
    <w:rsid w:val="00E12FF4"/>
    <w:rsid w:val="00E131E9"/>
    <w:rsid w:val="00E138A0"/>
    <w:rsid w:val="00E148C2"/>
    <w:rsid w:val="00E1556A"/>
    <w:rsid w:val="00E15FF6"/>
    <w:rsid w:val="00E16E5A"/>
    <w:rsid w:val="00E16FE3"/>
    <w:rsid w:val="00E17023"/>
    <w:rsid w:val="00E17708"/>
    <w:rsid w:val="00E17848"/>
    <w:rsid w:val="00E20AC2"/>
    <w:rsid w:val="00E20C3D"/>
    <w:rsid w:val="00E22180"/>
    <w:rsid w:val="00E2220B"/>
    <w:rsid w:val="00E2286E"/>
    <w:rsid w:val="00E23E3B"/>
    <w:rsid w:val="00E241A8"/>
    <w:rsid w:val="00E24316"/>
    <w:rsid w:val="00E24A15"/>
    <w:rsid w:val="00E24A5B"/>
    <w:rsid w:val="00E24DD2"/>
    <w:rsid w:val="00E24EC8"/>
    <w:rsid w:val="00E24EE6"/>
    <w:rsid w:val="00E2539A"/>
    <w:rsid w:val="00E25522"/>
    <w:rsid w:val="00E25569"/>
    <w:rsid w:val="00E25D2B"/>
    <w:rsid w:val="00E261E0"/>
    <w:rsid w:val="00E2684D"/>
    <w:rsid w:val="00E26995"/>
    <w:rsid w:val="00E26E43"/>
    <w:rsid w:val="00E27927"/>
    <w:rsid w:val="00E27B55"/>
    <w:rsid w:val="00E27E01"/>
    <w:rsid w:val="00E306F6"/>
    <w:rsid w:val="00E307E9"/>
    <w:rsid w:val="00E3113F"/>
    <w:rsid w:val="00E3243F"/>
    <w:rsid w:val="00E32810"/>
    <w:rsid w:val="00E32FFB"/>
    <w:rsid w:val="00E3365C"/>
    <w:rsid w:val="00E3449E"/>
    <w:rsid w:val="00E3467A"/>
    <w:rsid w:val="00E3499D"/>
    <w:rsid w:val="00E35000"/>
    <w:rsid w:val="00E3534E"/>
    <w:rsid w:val="00E3562B"/>
    <w:rsid w:val="00E35670"/>
    <w:rsid w:val="00E3736E"/>
    <w:rsid w:val="00E3749B"/>
    <w:rsid w:val="00E37622"/>
    <w:rsid w:val="00E37C9F"/>
    <w:rsid w:val="00E37D7F"/>
    <w:rsid w:val="00E37D98"/>
    <w:rsid w:val="00E40506"/>
    <w:rsid w:val="00E40BE7"/>
    <w:rsid w:val="00E40FDD"/>
    <w:rsid w:val="00E41607"/>
    <w:rsid w:val="00E41663"/>
    <w:rsid w:val="00E41903"/>
    <w:rsid w:val="00E41A76"/>
    <w:rsid w:val="00E42A8C"/>
    <w:rsid w:val="00E43AE9"/>
    <w:rsid w:val="00E43BF4"/>
    <w:rsid w:val="00E4456A"/>
    <w:rsid w:val="00E45155"/>
    <w:rsid w:val="00E45274"/>
    <w:rsid w:val="00E454D0"/>
    <w:rsid w:val="00E45AD8"/>
    <w:rsid w:val="00E46209"/>
    <w:rsid w:val="00E46D3C"/>
    <w:rsid w:val="00E47F33"/>
    <w:rsid w:val="00E5101C"/>
    <w:rsid w:val="00E51571"/>
    <w:rsid w:val="00E53CC9"/>
    <w:rsid w:val="00E53E73"/>
    <w:rsid w:val="00E5407E"/>
    <w:rsid w:val="00E5437C"/>
    <w:rsid w:val="00E54815"/>
    <w:rsid w:val="00E5486E"/>
    <w:rsid w:val="00E54E78"/>
    <w:rsid w:val="00E5551E"/>
    <w:rsid w:val="00E555F3"/>
    <w:rsid w:val="00E55BE4"/>
    <w:rsid w:val="00E56059"/>
    <w:rsid w:val="00E56494"/>
    <w:rsid w:val="00E565B9"/>
    <w:rsid w:val="00E57705"/>
    <w:rsid w:val="00E577AC"/>
    <w:rsid w:val="00E579F6"/>
    <w:rsid w:val="00E57A38"/>
    <w:rsid w:val="00E60194"/>
    <w:rsid w:val="00E60767"/>
    <w:rsid w:val="00E60F63"/>
    <w:rsid w:val="00E61D53"/>
    <w:rsid w:val="00E62686"/>
    <w:rsid w:val="00E62719"/>
    <w:rsid w:val="00E62B58"/>
    <w:rsid w:val="00E631D8"/>
    <w:rsid w:val="00E633E9"/>
    <w:rsid w:val="00E64613"/>
    <w:rsid w:val="00E64A06"/>
    <w:rsid w:val="00E64D23"/>
    <w:rsid w:val="00E64D8F"/>
    <w:rsid w:val="00E6559C"/>
    <w:rsid w:val="00E6570A"/>
    <w:rsid w:val="00E6587E"/>
    <w:rsid w:val="00E663F2"/>
    <w:rsid w:val="00E66F22"/>
    <w:rsid w:val="00E670A0"/>
    <w:rsid w:val="00E70834"/>
    <w:rsid w:val="00E70AAA"/>
    <w:rsid w:val="00E70E79"/>
    <w:rsid w:val="00E7111F"/>
    <w:rsid w:val="00E72AFD"/>
    <w:rsid w:val="00E72EDD"/>
    <w:rsid w:val="00E74427"/>
    <w:rsid w:val="00E75386"/>
    <w:rsid w:val="00E76843"/>
    <w:rsid w:val="00E76A28"/>
    <w:rsid w:val="00E76F3A"/>
    <w:rsid w:val="00E774F1"/>
    <w:rsid w:val="00E77937"/>
    <w:rsid w:val="00E77CFC"/>
    <w:rsid w:val="00E77E3A"/>
    <w:rsid w:val="00E80CC3"/>
    <w:rsid w:val="00E81736"/>
    <w:rsid w:val="00E825C7"/>
    <w:rsid w:val="00E8306C"/>
    <w:rsid w:val="00E8342A"/>
    <w:rsid w:val="00E8392F"/>
    <w:rsid w:val="00E83DCF"/>
    <w:rsid w:val="00E862CF"/>
    <w:rsid w:val="00E87B76"/>
    <w:rsid w:val="00E9051D"/>
    <w:rsid w:val="00E90C16"/>
    <w:rsid w:val="00E91B98"/>
    <w:rsid w:val="00E9210A"/>
    <w:rsid w:val="00E92206"/>
    <w:rsid w:val="00E924B5"/>
    <w:rsid w:val="00E928AE"/>
    <w:rsid w:val="00E92AF4"/>
    <w:rsid w:val="00E92BAA"/>
    <w:rsid w:val="00E92DA4"/>
    <w:rsid w:val="00E93150"/>
    <w:rsid w:val="00E93A44"/>
    <w:rsid w:val="00E9565D"/>
    <w:rsid w:val="00E95D00"/>
    <w:rsid w:val="00E964F7"/>
    <w:rsid w:val="00E97B57"/>
    <w:rsid w:val="00E97C49"/>
    <w:rsid w:val="00EA0922"/>
    <w:rsid w:val="00EA0B89"/>
    <w:rsid w:val="00EA1CBB"/>
    <w:rsid w:val="00EA2011"/>
    <w:rsid w:val="00EA2333"/>
    <w:rsid w:val="00EA3305"/>
    <w:rsid w:val="00EA3757"/>
    <w:rsid w:val="00EA3B0F"/>
    <w:rsid w:val="00EA3BEE"/>
    <w:rsid w:val="00EA3C28"/>
    <w:rsid w:val="00EA5141"/>
    <w:rsid w:val="00EA535A"/>
    <w:rsid w:val="00EA56E3"/>
    <w:rsid w:val="00EA7392"/>
    <w:rsid w:val="00EA78B7"/>
    <w:rsid w:val="00EA7CB0"/>
    <w:rsid w:val="00EB00A7"/>
    <w:rsid w:val="00EB02AC"/>
    <w:rsid w:val="00EB0E97"/>
    <w:rsid w:val="00EB1241"/>
    <w:rsid w:val="00EB1B3A"/>
    <w:rsid w:val="00EB373B"/>
    <w:rsid w:val="00EB374D"/>
    <w:rsid w:val="00EB38DA"/>
    <w:rsid w:val="00EB5530"/>
    <w:rsid w:val="00EB5605"/>
    <w:rsid w:val="00EB5CE4"/>
    <w:rsid w:val="00EB6C6B"/>
    <w:rsid w:val="00EC16DC"/>
    <w:rsid w:val="00EC2158"/>
    <w:rsid w:val="00EC2AE6"/>
    <w:rsid w:val="00EC4281"/>
    <w:rsid w:val="00EC45EB"/>
    <w:rsid w:val="00EC469C"/>
    <w:rsid w:val="00EC48D8"/>
    <w:rsid w:val="00EC4992"/>
    <w:rsid w:val="00EC5115"/>
    <w:rsid w:val="00EC5E50"/>
    <w:rsid w:val="00EC72F8"/>
    <w:rsid w:val="00EC7355"/>
    <w:rsid w:val="00EC7781"/>
    <w:rsid w:val="00EC78AC"/>
    <w:rsid w:val="00ED09E9"/>
    <w:rsid w:val="00ED1495"/>
    <w:rsid w:val="00ED1F90"/>
    <w:rsid w:val="00ED26F1"/>
    <w:rsid w:val="00ED2806"/>
    <w:rsid w:val="00ED305F"/>
    <w:rsid w:val="00ED3214"/>
    <w:rsid w:val="00ED334A"/>
    <w:rsid w:val="00ED3A87"/>
    <w:rsid w:val="00ED44A8"/>
    <w:rsid w:val="00ED515E"/>
    <w:rsid w:val="00ED5429"/>
    <w:rsid w:val="00ED5A35"/>
    <w:rsid w:val="00ED7135"/>
    <w:rsid w:val="00ED7B26"/>
    <w:rsid w:val="00EE020E"/>
    <w:rsid w:val="00EE12FE"/>
    <w:rsid w:val="00EE2267"/>
    <w:rsid w:val="00EE2AC8"/>
    <w:rsid w:val="00EE38CB"/>
    <w:rsid w:val="00EE394B"/>
    <w:rsid w:val="00EE43B6"/>
    <w:rsid w:val="00EE4649"/>
    <w:rsid w:val="00EE5C02"/>
    <w:rsid w:val="00EE5D6B"/>
    <w:rsid w:val="00EE6451"/>
    <w:rsid w:val="00EE69BC"/>
    <w:rsid w:val="00EE6A55"/>
    <w:rsid w:val="00EF0AA3"/>
    <w:rsid w:val="00EF0E07"/>
    <w:rsid w:val="00EF1584"/>
    <w:rsid w:val="00EF1CA6"/>
    <w:rsid w:val="00EF1E37"/>
    <w:rsid w:val="00EF1EEE"/>
    <w:rsid w:val="00EF2F59"/>
    <w:rsid w:val="00EF384C"/>
    <w:rsid w:val="00EF3B40"/>
    <w:rsid w:val="00EF3FCE"/>
    <w:rsid w:val="00EF4D0C"/>
    <w:rsid w:val="00EF500C"/>
    <w:rsid w:val="00EF55A3"/>
    <w:rsid w:val="00EF5E8A"/>
    <w:rsid w:val="00EF6708"/>
    <w:rsid w:val="00F002D0"/>
    <w:rsid w:val="00F00D9A"/>
    <w:rsid w:val="00F00E67"/>
    <w:rsid w:val="00F011E3"/>
    <w:rsid w:val="00F0287F"/>
    <w:rsid w:val="00F02E96"/>
    <w:rsid w:val="00F03084"/>
    <w:rsid w:val="00F030D1"/>
    <w:rsid w:val="00F045FA"/>
    <w:rsid w:val="00F04850"/>
    <w:rsid w:val="00F05EAE"/>
    <w:rsid w:val="00F0682B"/>
    <w:rsid w:val="00F07014"/>
    <w:rsid w:val="00F0766B"/>
    <w:rsid w:val="00F07A00"/>
    <w:rsid w:val="00F07A7D"/>
    <w:rsid w:val="00F10160"/>
    <w:rsid w:val="00F10520"/>
    <w:rsid w:val="00F10C97"/>
    <w:rsid w:val="00F10CEB"/>
    <w:rsid w:val="00F1179E"/>
    <w:rsid w:val="00F122A3"/>
    <w:rsid w:val="00F127CE"/>
    <w:rsid w:val="00F12CE6"/>
    <w:rsid w:val="00F12DE0"/>
    <w:rsid w:val="00F13A4E"/>
    <w:rsid w:val="00F13C6D"/>
    <w:rsid w:val="00F14AFF"/>
    <w:rsid w:val="00F14B50"/>
    <w:rsid w:val="00F14D6E"/>
    <w:rsid w:val="00F159CB"/>
    <w:rsid w:val="00F16642"/>
    <w:rsid w:val="00F166AE"/>
    <w:rsid w:val="00F16AE2"/>
    <w:rsid w:val="00F201D2"/>
    <w:rsid w:val="00F216F8"/>
    <w:rsid w:val="00F23008"/>
    <w:rsid w:val="00F23451"/>
    <w:rsid w:val="00F23AE4"/>
    <w:rsid w:val="00F23EB0"/>
    <w:rsid w:val="00F242A7"/>
    <w:rsid w:val="00F249D0"/>
    <w:rsid w:val="00F24A58"/>
    <w:rsid w:val="00F2564A"/>
    <w:rsid w:val="00F25FBA"/>
    <w:rsid w:val="00F261E8"/>
    <w:rsid w:val="00F26617"/>
    <w:rsid w:val="00F26682"/>
    <w:rsid w:val="00F26BF9"/>
    <w:rsid w:val="00F27B91"/>
    <w:rsid w:val="00F31D7A"/>
    <w:rsid w:val="00F31F82"/>
    <w:rsid w:val="00F32EC7"/>
    <w:rsid w:val="00F34470"/>
    <w:rsid w:val="00F34C03"/>
    <w:rsid w:val="00F35420"/>
    <w:rsid w:val="00F369D5"/>
    <w:rsid w:val="00F36ADC"/>
    <w:rsid w:val="00F370AB"/>
    <w:rsid w:val="00F374ED"/>
    <w:rsid w:val="00F400DE"/>
    <w:rsid w:val="00F40998"/>
    <w:rsid w:val="00F40E01"/>
    <w:rsid w:val="00F414CC"/>
    <w:rsid w:val="00F41654"/>
    <w:rsid w:val="00F41FB0"/>
    <w:rsid w:val="00F42392"/>
    <w:rsid w:val="00F4395F"/>
    <w:rsid w:val="00F43F9B"/>
    <w:rsid w:val="00F44806"/>
    <w:rsid w:val="00F44B35"/>
    <w:rsid w:val="00F44DFE"/>
    <w:rsid w:val="00F45052"/>
    <w:rsid w:val="00F4577D"/>
    <w:rsid w:val="00F45861"/>
    <w:rsid w:val="00F45FEF"/>
    <w:rsid w:val="00F464BE"/>
    <w:rsid w:val="00F466E2"/>
    <w:rsid w:val="00F46D91"/>
    <w:rsid w:val="00F50240"/>
    <w:rsid w:val="00F504BD"/>
    <w:rsid w:val="00F504F9"/>
    <w:rsid w:val="00F50AE8"/>
    <w:rsid w:val="00F50C2A"/>
    <w:rsid w:val="00F510F3"/>
    <w:rsid w:val="00F512EE"/>
    <w:rsid w:val="00F51BA4"/>
    <w:rsid w:val="00F52384"/>
    <w:rsid w:val="00F52404"/>
    <w:rsid w:val="00F524D8"/>
    <w:rsid w:val="00F526B2"/>
    <w:rsid w:val="00F52C5A"/>
    <w:rsid w:val="00F52DE1"/>
    <w:rsid w:val="00F53802"/>
    <w:rsid w:val="00F5495B"/>
    <w:rsid w:val="00F54998"/>
    <w:rsid w:val="00F55596"/>
    <w:rsid w:val="00F55D02"/>
    <w:rsid w:val="00F567B9"/>
    <w:rsid w:val="00F56AFF"/>
    <w:rsid w:val="00F56F0D"/>
    <w:rsid w:val="00F56F0E"/>
    <w:rsid w:val="00F60792"/>
    <w:rsid w:val="00F617FC"/>
    <w:rsid w:val="00F61E75"/>
    <w:rsid w:val="00F630D3"/>
    <w:rsid w:val="00F63D92"/>
    <w:rsid w:val="00F63FDA"/>
    <w:rsid w:val="00F64011"/>
    <w:rsid w:val="00F641F3"/>
    <w:rsid w:val="00F64984"/>
    <w:rsid w:val="00F64D23"/>
    <w:rsid w:val="00F64FBF"/>
    <w:rsid w:val="00F65A72"/>
    <w:rsid w:val="00F6786D"/>
    <w:rsid w:val="00F67942"/>
    <w:rsid w:val="00F70BF8"/>
    <w:rsid w:val="00F70EC3"/>
    <w:rsid w:val="00F724BD"/>
    <w:rsid w:val="00F73499"/>
    <w:rsid w:val="00F73DB8"/>
    <w:rsid w:val="00F7436E"/>
    <w:rsid w:val="00F74496"/>
    <w:rsid w:val="00F7463A"/>
    <w:rsid w:val="00F746D6"/>
    <w:rsid w:val="00F74A4A"/>
    <w:rsid w:val="00F758A3"/>
    <w:rsid w:val="00F75B34"/>
    <w:rsid w:val="00F75C3A"/>
    <w:rsid w:val="00F75E6B"/>
    <w:rsid w:val="00F76D00"/>
    <w:rsid w:val="00F770E4"/>
    <w:rsid w:val="00F808D4"/>
    <w:rsid w:val="00F8112E"/>
    <w:rsid w:val="00F82D96"/>
    <w:rsid w:val="00F830EC"/>
    <w:rsid w:val="00F8322A"/>
    <w:rsid w:val="00F834ED"/>
    <w:rsid w:val="00F83AF8"/>
    <w:rsid w:val="00F840A9"/>
    <w:rsid w:val="00F84CDF"/>
    <w:rsid w:val="00F84EA4"/>
    <w:rsid w:val="00F856A0"/>
    <w:rsid w:val="00F85977"/>
    <w:rsid w:val="00F861DB"/>
    <w:rsid w:val="00F87C74"/>
    <w:rsid w:val="00F901CB"/>
    <w:rsid w:val="00F90C44"/>
    <w:rsid w:val="00F916C3"/>
    <w:rsid w:val="00F9183D"/>
    <w:rsid w:val="00F919D6"/>
    <w:rsid w:val="00F91FC9"/>
    <w:rsid w:val="00F92B48"/>
    <w:rsid w:val="00F92F46"/>
    <w:rsid w:val="00F94170"/>
    <w:rsid w:val="00F9467A"/>
    <w:rsid w:val="00F94F32"/>
    <w:rsid w:val="00F95603"/>
    <w:rsid w:val="00F95C05"/>
    <w:rsid w:val="00F96296"/>
    <w:rsid w:val="00F96E65"/>
    <w:rsid w:val="00F97B49"/>
    <w:rsid w:val="00FA00CA"/>
    <w:rsid w:val="00FA0405"/>
    <w:rsid w:val="00FA0B90"/>
    <w:rsid w:val="00FA13B4"/>
    <w:rsid w:val="00FA1E19"/>
    <w:rsid w:val="00FA1FD1"/>
    <w:rsid w:val="00FA2221"/>
    <w:rsid w:val="00FA23B6"/>
    <w:rsid w:val="00FA431C"/>
    <w:rsid w:val="00FA4664"/>
    <w:rsid w:val="00FA4747"/>
    <w:rsid w:val="00FA4A38"/>
    <w:rsid w:val="00FA51FF"/>
    <w:rsid w:val="00FA6087"/>
    <w:rsid w:val="00FA7F8F"/>
    <w:rsid w:val="00FB0017"/>
    <w:rsid w:val="00FB249A"/>
    <w:rsid w:val="00FB28F8"/>
    <w:rsid w:val="00FB2E10"/>
    <w:rsid w:val="00FB2E14"/>
    <w:rsid w:val="00FB2E68"/>
    <w:rsid w:val="00FB32BF"/>
    <w:rsid w:val="00FB3D4E"/>
    <w:rsid w:val="00FB48BB"/>
    <w:rsid w:val="00FB4A5F"/>
    <w:rsid w:val="00FB4AB9"/>
    <w:rsid w:val="00FB4B07"/>
    <w:rsid w:val="00FB5C2A"/>
    <w:rsid w:val="00FB6397"/>
    <w:rsid w:val="00FB664B"/>
    <w:rsid w:val="00FB674F"/>
    <w:rsid w:val="00FB76F2"/>
    <w:rsid w:val="00FC17BD"/>
    <w:rsid w:val="00FC1D6F"/>
    <w:rsid w:val="00FC438B"/>
    <w:rsid w:val="00FC4626"/>
    <w:rsid w:val="00FC4C49"/>
    <w:rsid w:val="00FC4DB4"/>
    <w:rsid w:val="00FC5CD1"/>
    <w:rsid w:val="00FC650C"/>
    <w:rsid w:val="00FC67EA"/>
    <w:rsid w:val="00FC7111"/>
    <w:rsid w:val="00FC7AC8"/>
    <w:rsid w:val="00FC7ED1"/>
    <w:rsid w:val="00FC7FB0"/>
    <w:rsid w:val="00FD1A6E"/>
    <w:rsid w:val="00FD1C12"/>
    <w:rsid w:val="00FD2148"/>
    <w:rsid w:val="00FD3631"/>
    <w:rsid w:val="00FD3821"/>
    <w:rsid w:val="00FD3881"/>
    <w:rsid w:val="00FD46BA"/>
    <w:rsid w:val="00FD549C"/>
    <w:rsid w:val="00FD5DA6"/>
    <w:rsid w:val="00FD643B"/>
    <w:rsid w:val="00FD64E0"/>
    <w:rsid w:val="00FD6AE0"/>
    <w:rsid w:val="00FD6AF5"/>
    <w:rsid w:val="00FD7301"/>
    <w:rsid w:val="00FD740D"/>
    <w:rsid w:val="00FD75B8"/>
    <w:rsid w:val="00FD7968"/>
    <w:rsid w:val="00FD7DC1"/>
    <w:rsid w:val="00FD7DD4"/>
    <w:rsid w:val="00FE0D60"/>
    <w:rsid w:val="00FE10FF"/>
    <w:rsid w:val="00FE1A94"/>
    <w:rsid w:val="00FE1B36"/>
    <w:rsid w:val="00FE20BE"/>
    <w:rsid w:val="00FE2606"/>
    <w:rsid w:val="00FE30EF"/>
    <w:rsid w:val="00FE34BD"/>
    <w:rsid w:val="00FE34F4"/>
    <w:rsid w:val="00FE50C7"/>
    <w:rsid w:val="00FE541A"/>
    <w:rsid w:val="00FE5EF8"/>
    <w:rsid w:val="00FE603C"/>
    <w:rsid w:val="00FE61CF"/>
    <w:rsid w:val="00FE6984"/>
    <w:rsid w:val="00FE71FE"/>
    <w:rsid w:val="00FE750B"/>
    <w:rsid w:val="00FE78C5"/>
    <w:rsid w:val="00FE7CED"/>
    <w:rsid w:val="00FF0164"/>
    <w:rsid w:val="00FF017E"/>
    <w:rsid w:val="00FF0335"/>
    <w:rsid w:val="00FF03BC"/>
    <w:rsid w:val="00FF04C8"/>
    <w:rsid w:val="00FF0684"/>
    <w:rsid w:val="00FF07C2"/>
    <w:rsid w:val="00FF14FE"/>
    <w:rsid w:val="00FF27A3"/>
    <w:rsid w:val="00FF2D18"/>
    <w:rsid w:val="00FF3616"/>
    <w:rsid w:val="00FF3E87"/>
    <w:rsid w:val="00FF3ED4"/>
    <w:rsid w:val="00FF45D4"/>
    <w:rsid w:val="00FF4CE3"/>
    <w:rsid w:val="00FF5BE4"/>
    <w:rsid w:val="00FF701B"/>
    <w:rsid w:val="00FF7133"/>
    <w:rsid w:val="00FF7B9F"/>
    <w:rsid w:val="00FF7E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BD7E72"/>
  <w15:chartTrackingRefBased/>
  <w15:docId w15:val="{9BEAEDD1-5A69-4041-98E6-6A1391036F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7D38"/>
    <w:rPr>
      <w:rFonts w:ascii="Times New Roman" w:hAnsi="Times New Roman"/>
      <w:sz w:val="24"/>
    </w:rPr>
  </w:style>
  <w:style w:type="paragraph" w:styleId="Heading1">
    <w:name w:val="heading 1"/>
    <w:basedOn w:val="Normal"/>
    <w:next w:val="Normal"/>
    <w:link w:val="Heading1Char"/>
    <w:uiPriority w:val="9"/>
    <w:qFormat/>
    <w:rsid w:val="00CA1252"/>
    <w:pPr>
      <w:keepNext/>
      <w:keepLines/>
      <w:spacing w:before="24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8D549D"/>
    <w:pPr>
      <w:keepNext/>
      <w:keepLines/>
      <w:spacing w:before="40"/>
      <w:outlineLvl w:val="1"/>
    </w:pPr>
    <w:rPr>
      <w:rFonts w:eastAsiaTheme="majorEastAsia" w:cstheme="majorBidi"/>
      <w:i/>
      <w:szCs w:val="26"/>
    </w:rPr>
  </w:style>
  <w:style w:type="paragraph" w:styleId="Heading3">
    <w:name w:val="heading 3"/>
    <w:basedOn w:val="Normal"/>
    <w:next w:val="Normal"/>
    <w:link w:val="Heading3Char"/>
    <w:uiPriority w:val="9"/>
    <w:unhideWhenUsed/>
    <w:qFormat/>
    <w:rsid w:val="00B765FA"/>
    <w:pPr>
      <w:keepNext/>
      <w:keepLines/>
      <w:spacing w:before="40"/>
      <w:outlineLvl w:val="2"/>
    </w:pPr>
    <w:rPr>
      <w:rFonts w:eastAsiaTheme="majorEastAsia" w:cstheme="majorBidi"/>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ATESTYLE1CommonCollege">
    <w:name w:val="NATE STYLE 1_CommonCollege"/>
    <w:basedOn w:val="Normal"/>
    <w:link w:val="NATESTYLE1CommonCollegeChar"/>
    <w:qFormat/>
    <w:rsid w:val="00B2600B"/>
    <w:rPr>
      <w:rFonts w:cs="Times New Roman"/>
      <w:szCs w:val="24"/>
    </w:rPr>
  </w:style>
  <w:style w:type="character" w:customStyle="1" w:styleId="NATESTYLE1CommonCollegeChar">
    <w:name w:val="NATE STYLE 1_CommonCollege Char"/>
    <w:basedOn w:val="DefaultParagraphFont"/>
    <w:link w:val="NATESTYLE1CommonCollege"/>
    <w:rsid w:val="00B2600B"/>
    <w:rPr>
      <w:rFonts w:ascii="Times New Roman" w:hAnsi="Times New Roman" w:cs="Times New Roman"/>
      <w:sz w:val="24"/>
      <w:szCs w:val="24"/>
    </w:rPr>
  </w:style>
  <w:style w:type="character" w:styleId="LineNumber">
    <w:name w:val="line number"/>
    <w:basedOn w:val="DefaultParagraphFont"/>
    <w:uiPriority w:val="99"/>
    <w:semiHidden/>
    <w:unhideWhenUsed/>
    <w:rsid w:val="006F4781"/>
  </w:style>
  <w:style w:type="character" w:customStyle="1" w:styleId="Heading1Char">
    <w:name w:val="Heading 1 Char"/>
    <w:basedOn w:val="DefaultParagraphFont"/>
    <w:link w:val="Heading1"/>
    <w:uiPriority w:val="9"/>
    <w:rsid w:val="00CA1252"/>
    <w:rPr>
      <w:rFonts w:ascii="Times New Roman" w:eastAsiaTheme="majorEastAsia" w:hAnsi="Times New Roman" w:cstheme="majorBidi"/>
      <w:b/>
      <w:sz w:val="24"/>
      <w:szCs w:val="32"/>
    </w:rPr>
  </w:style>
  <w:style w:type="character" w:customStyle="1" w:styleId="Heading3Char">
    <w:name w:val="Heading 3 Char"/>
    <w:basedOn w:val="DefaultParagraphFont"/>
    <w:link w:val="Heading3"/>
    <w:uiPriority w:val="9"/>
    <w:rsid w:val="00B765FA"/>
    <w:rPr>
      <w:rFonts w:ascii="Times New Roman" w:eastAsiaTheme="majorEastAsia" w:hAnsi="Times New Roman" w:cstheme="majorBidi"/>
      <w:i/>
      <w:sz w:val="24"/>
      <w:szCs w:val="24"/>
    </w:rPr>
  </w:style>
  <w:style w:type="paragraph" w:styleId="Header">
    <w:name w:val="header"/>
    <w:basedOn w:val="Normal"/>
    <w:link w:val="HeaderChar"/>
    <w:uiPriority w:val="99"/>
    <w:unhideWhenUsed/>
    <w:rsid w:val="00781B9F"/>
    <w:pPr>
      <w:tabs>
        <w:tab w:val="center" w:pos="4680"/>
        <w:tab w:val="right" w:pos="9360"/>
      </w:tabs>
      <w:spacing w:line="240" w:lineRule="auto"/>
    </w:pPr>
  </w:style>
  <w:style w:type="character" w:customStyle="1" w:styleId="HeaderChar">
    <w:name w:val="Header Char"/>
    <w:basedOn w:val="DefaultParagraphFont"/>
    <w:link w:val="Header"/>
    <w:uiPriority w:val="99"/>
    <w:rsid w:val="00781B9F"/>
  </w:style>
  <w:style w:type="paragraph" w:styleId="Footer">
    <w:name w:val="footer"/>
    <w:basedOn w:val="Normal"/>
    <w:link w:val="FooterChar"/>
    <w:uiPriority w:val="99"/>
    <w:unhideWhenUsed/>
    <w:rsid w:val="00781B9F"/>
    <w:pPr>
      <w:tabs>
        <w:tab w:val="center" w:pos="4680"/>
        <w:tab w:val="right" w:pos="9360"/>
      </w:tabs>
      <w:spacing w:line="240" w:lineRule="auto"/>
    </w:pPr>
  </w:style>
  <w:style w:type="character" w:customStyle="1" w:styleId="FooterChar">
    <w:name w:val="Footer Char"/>
    <w:basedOn w:val="DefaultParagraphFont"/>
    <w:link w:val="Footer"/>
    <w:uiPriority w:val="99"/>
    <w:rsid w:val="00781B9F"/>
  </w:style>
  <w:style w:type="character" w:styleId="PlaceholderText">
    <w:name w:val="Placeholder Text"/>
    <w:basedOn w:val="DefaultParagraphFont"/>
    <w:uiPriority w:val="99"/>
    <w:semiHidden/>
    <w:rsid w:val="00A64998"/>
    <w:rPr>
      <w:color w:val="808080"/>
    </w:rPr>
  </w:style>
  <w:style w:type="paragraph" w:customStyle="1" w:styleId="Default">
    <w:name w:val="Default"/>
    <w:rsid w:val="00D5294F"/>
    <w:pPr>
      <w:autoSpaceDE w:val="0"/>
      <w:autoSpaceDN w:val="0"/>
      <w:adjustRightInd w:val="0"/>
      <w:spacing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CC2708"/>
    <w:rPr>
      <w:sz w:val="16"/>
      <w:szCs w:val="16"/>
    </w:rPr>
  </w:style>
  <w:style w:type="paragraph" w:styleId="BalloonText">
    <w:name w:val="Balloon Text"/>
    <w:basedOn w:val="Normal"/>
    <w:link w:val="BalloonTextChar"/>
    <w:uiPriority w:val="99"/>
    <w:semiHidden/>
    <w:unhideWhenUsed/>
    <w:rsid w:val="007959C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59C3"/>
    <w:rPr>
      <w:rFonts w:ascii="Segoe UI" w:hAnsi="Segoe UI" w:cs="Segoe UI"/>
      <w:sz w:val="18"/>
      <w:szCs w:val="18"/>
    </w:rPr>
  </w:style>
  <w:style w:type="paragraph" w:styleId="CommentText">
    <w:name w:val="annotation text"/>
    <w:basedOn w:val="Normal"/>
    <w:link w:val="CommentTextChar"/>
    <w:uiPriority w:val="99"/>
    <w:unhideWhenUsed/>
    <w:rsid w:val="00001EBB"/>
    <w:pPr>
      <w:spacing w:line="240" w:lineRule="auto"/>
    </w:pPr>
    <w:rPr>
      <w:sz w:val="20"/>
      <w:szCs w:val="20"/>
    </w:rPr>
  </w:style>
  <w:style w:type="character" w:customStyle="1" w:styleId="CommentTextChar">
    <w:name w:val="Comment Text Char"/>
    <w:basedOn w:val="DefaultParagraphFont"/>
    <w:link w:val="CommentText"/>
    <w:uiPriority w:val="99"/>
    <w:rsid w:val="00001EBB"/>
    <w:rPr>
      <w:sz w:val="20"/>
      <w:szCs w:val="20"/>
    </w:rPr>
  </w:style>
  <w:style w:type="paragraph" w:styleId="CommentSubject">
    <w:name w:val="annotation subject"/>
    <w:basedOn w:val="CommentText"/>
    <w:next w:val="CommentText"/>
    <w:link w:val="CommentSubjectChar"/>
    <w:uiPriority w:val="99"/>
    <w:semiHidden/>
    <w:unhideWhenUsed/>
    <w:rsid w:val="00001EBB"/>
    <w:rPr>
      <w:b/>
      <w:bCs/>
    </w:rPr>
  </w:style>
  <w:style w:type="character" w:customStyle="1" w:styleId="CommentSubjectChar">
    <w:name w:val="Comment Subject Char"/>
    <w:basedOn w:val="CommentTextChar"/>
    <w:link w:val="CommentSubject"/>
    <w:uiPriority w:val="99"/>
    <w:semiHidden/>
    <w:rsid w:val="00001EBB"/>
    <w:rPr>
      <w:b/>
      <w:bCs/>
      <w:sz w:val="20"/>
      <w:szCs w:val="20"/>
    </w:rPr>
  </w:style>
  <w:style w:type="paragraph" w:styleId="Revision">
    <w:name w:val="Revision"/>
    <w:hidden/>
    <w:uiPriority w:val="99"/>
    <w:semiHidden/>
    <w:rsid w:val="00197D8D"/>
    <w:pPr>
      <w:spacing w:line="240" w:lineRule="auto"/>
    </w:pPr>
  </w:style>
  <w:style w:type="character" w:styleId="Hyperlink">
    <w:name w:val="Hyperlink"/>
    <w:basedOn w:val="DefaultParagraphFont"/>
    <w:uiPriority w:val="99"/>
    <w:unhideWhenUsed/>
    <w:rsid w:val="0096164D"/>
    <w:rPr>
      <w:color w:val="0563C1" w:themeColor="hyperlink"/>
      <w:u w:val="single"/>
    </w:rPr>
  </w:style>
  <w:style w:type="character" w:styleId="UnresolvedMention">
    <w:name w:val="Unresolved Mention"/>
    <w:basedOn w:val="DefaultParagraphFont"/>
    <w:uiPriority w:val="99"/>
    <w:semiHidden/>
    <w:unhideWhenUsed/>
    <w:rsid w:val="0096164D"/>
    <w:rPr>
      <w:color w:val="605E5C"/>
      <w:shd w:val="clear" w:color="auto" w:fill="E1DFDD"/>
    </w:rPr>
  </w:style>
  <w:style w:type="table" w:styleId="PlainTable4">
    <w:name w:val="Plain Table 4"/>
    <w:basedOn w:val="TableNormal"/>
    <w:uiPriority w:val="44"/>
    <w:rsid w:val="00822636"/>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393F89"/>
    <w:pPr>
      <w:ind w:left="720"/>
      <w:contextualSpacing/>
    </w:pPr>
  </w:style>
  <w:style w:type="paragraph" w:styleId="Bibliography">
    <w:name w:val="Bibliography"/>
    <w:basedOn w:val="Normal"/>
    <w:next w:val="Normal"/>
    <w:uiPriority w:val="37"/>
    <w:unhideWhenUsed/>
    <w:rsid w:val="008457FD"/>
    <w:pPr>
      <w:ind w:left="720" w:hanging="720"/>
    </w:pPr>
  </w:style>
  <w:style w:type="character" w:customStyle="1" w:styleId="Heading2Char">
    <w:name w:val="Heading 2 Char"/>
    <w:basedOn w:val="DefaultParagraphFont"/>
    <w:link w:val="Heading2"/>
    <w:uiPriority w:val="9"/>
    <w:rsid w:val="008D549D"/>
    <w:rPr>
      <w:rFonts w:ascii="Times New Roman" w:eastAsiaTheme="majorEastAsia" w:hAnsi="Times New Roman" w:cstheme="majorBidi"/>
      <w:i/>
      <w:sz w:val="24"/>
      <w:szCs w:val="26"/>
    </w:rPr>
  </w:style>
  <w:style w:type="character" w:customStyle="1" w:styleId="normaltextrun">
    <w:name w:val="normaltextrun"/>
    <w:basedOn w:val="DefaultParagraphFont"/>
    <w:rsid w:val="00080A91"/>
  </w:style>
  <w:style w:type="character" w:customStyle="1" w:styleId="eop">
    <w:name w:val="eop"/>
    <w:basedOn w:val="DefaultParagraphFont"/>
    <w:rsid w:val="00A72E1D"/>
  </w:style>
  <w:style w:type="character" w:customStyle="1" w:styleId="lrzxr">
    <w:name w:val="lrzxr"/>
    <w:basedOn w:val="DefaultParagraphFont"/>
    <w:rsid w:val="00DB5B9A"/>
  </w:style>
  <w:style w:type="table" w:styleId="TableGrid">
    <w:name w:val="Table Grid"/>
    <w:basedOn w:val="TableNormal"/>
    <w:uiPriority w:val="39"/>
    <w:rsid w:val="00B046E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2746383">
      <w:bodyDiv w:val="1"/>
      <w:marLeft w:val="0"/>
      <w:marRight w:val="0"/>
      <w:marTop w:val="0"/>
      <w:marBottom w:val="0"/>
      <w:divBdr>
        <w:top w:val="none" w:sz="0" w:space="0" w:color="auto"/>
        <w:left w:val="none" w:sz="0" w:space="0" w:color="auto"/>
        <w:bottom w:val="none" w:sz="0" w:space="0" w:color="auto"/>
        <w:right w:val="none" w:sz="0" w:space="0" w:color="auto"/>
      </w:divBdr>
    </w:div>
    <w:div w:id="451947452">
      <w:bodyDiv w:val="1"/>
      <w:marLeft w:val="0"/>
      <w:marRight w:val="0"/>
      <w:marTop w:val="0"/>
      <w:marBottom w:val="0"/>
      <w:divBdr>
        <w:top w:val="none" w:sz="0" w:space="0" w:color="auto"/>
        <w:left w:val="none" w:sz="0" w:space="0" w:color="auto"/>
        <w:bottom w:val="none" w:sz="0" w:space="0" w:color="auto"/>
        <w:right w:val="none" w:sz="0" w:space="0" w:color="auto"/>
      </w:divBdr>
    </w:div>
    <w:div w:id="698817819">
      <w:bodyDiv w:val="1"/>
      <w:marLeft w:val="0"/>
      <w:marRight w:val="0"/>
      <w:marTop w:val="0"/>
      <w:marBottom w:val="0"/>
      <w:divBdr>
        <w:top w:val="none" w:sz="0" w:space="0" w:color="auto"/>
        <w:left w:val="none" w:sz="0" w:space="0" w:color="auto"/>
        <w:bottom w:val="none" w:sz="0" w:space="0" w:color="auto"/>
        <w:right w:val="none" w:sz="0" w:space="0" w:color="auto"/>
      </w:divBdr>
    </w:div>
    <w:div w:id="871917779">
      <w:bodyDiv w:val="1"/>
      <w:marLeft w:val="0"/>
      <w:marRight w:val="0"/>
      <w:marTop w:val="0"/>
      <w:marBottom w:val="0"/>
      <w:divBdr>
        <w:top w:val="none" w:sz="0" w:space="0" w:color="auto"/>
        <w:left w:val="none" w:sz="0" w:space="0" w:color="auto"/>
        <w:bottom w:val="none" w:sz="0" w:space="0" w:color="auto"/>
        <w:right w:val="none" w:sz="0" w:space="0" w:color="auto"/>
      </w:divBdr>
    </w:div>
    <w:div w:id="1797259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C32DBCDDD459AC4786E81789E596B9EF" ma:contentTypeVersion="14" ma:contentTypeDescription="Create a new document." ma:contentTypeScope="" ma:versionID="cf437cb61c1ed6b7efc8528ffd99b6d2">
  <xsd:schema xmlns:xsd="http://www.w3.org/2001/XMLSchema" xmlns:xs="http://www.w3.org/2001/XMLSchema" xmlns:p="http://schemas.microsoft.com/office/2006/metadata/properties" xmlns:ns3="5278094f-c022-4ceb-af6e-639ff0838eb9" xmlns:ns4="733ce1cc-cb7a-4045-837e-ed5f589eec0e" targetNamespace="http://schemas.microsoft.com/office/2006/metadata/properties" ma:root="true" ma:fieldsID="51b7dde1fae712c3360d90a1edf970a7" ns3:_="" ns4:_="">
    <xsd:import namespace="5278094f-c022-4ceb-af6e-639ff0838eb9"/>
    <xsd:import namespace="733ce1cc-cb7a-4045-837e-ed5f589eec0e"/>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278094f-c022-4ceb-af6e-639ff0838eb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MediaServiceLocation" ma:index="18"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33ce1cc-cb7a-4045-837e-ed5f589eec0e"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SharingHintHash" ma:index="21"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1971659-D2DA-459F-8B26-D9C2CA2ACFDD}">
  <ds:schemaRefs>
    <ds:schemaRef ds:uri="http://schemas.openxmlformats.org/officeDocument/2006/bibliography"/>
  </ds:schemaRefs>
</ds:datastoreItem>
</file>

<file path=customXml/itemProps2.xml><?xml version="1.0" encoding="utf-8"?>
<ds:datastoreItem xmlns:ds="http://schemas.openxmlformats.org/officeDocument/2006/customXml" ds:itemID="{6C204FBE-2D2E-4FE6-8F34-B7D828A0893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A6C54244-399C-4402-A659-1CABCBE49A9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278094f-c022-4ceb-af6e-639ff0838eb9"/>
    <ds:schemaRef ds:uri="733ce1cc-cb7a-4045-837e-ed5f589eec0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D09C047-56CE-4644-AE8B-BACE96F55BF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53</TotalTime>
  <Pages>27</Pages>
  <Words>34920</Words>
  <Characters>199044</Characters>
  <Application>Microsoft Office Word</Application>
  <DocSecurity>0</DocSecurity>
  <Lines>1658</Lines>
  <Paragraphs>4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4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Barrus</dc:creator>
  <cp:keywords/>
  <dc:description/>
  <cp:lastModifiedBy>Nathan Barrus</cp:lastModifiedBy>
  <cp:revision>174</cp:revision>
  <dcterms:created xsi:type="dcterms:W3CDTF">2024-06-11T20:01:00Z</dcterms:created>
  <dcterms:modified xsi:type="dcterms:W3CDTF">2024-07-25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4e60959-63a0-3709-b955-1a39dea78c05</vt:lpwstr>
  </property>
  <property fmtid="{D5CDD505-2E9C-101B-9397-08002B2CF9AE}" pid="4" name="Mendeley Citation Style_1">
    <vt:lpwstr>http://www.zotero.org/styles/oecologia</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7th edition (author-date)</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www.zotero.org/styles/ecology</vt:lpwstr>
  </property>
  <property fmtid="{D5CDD505-2E9C-101B-9397-08002B2CF9AE}" pid="10" name="Mendeley Recent Style Name 2_1">
    <vt:lpwstr>Ecology</vt:lpwstr>
  </property>
  <property fmtid="{D5CDD505-2E9C-101B-9397-08002B2CF9AE}" pid="11" name="Mendeley Recent Style Id 3_1">
    <vt:lpwstr>http://www.zotero.org/styles/freshwater-biology</vt:lpwstr>
  </property>
  <property fmtid="{D5CDD505-2E9C-101B-9397-08002B2CF9AE}" pid="12" name="Mendeley Recent Style Name 3_1">
    <vt:lpwstr>Freshwater Biology</vt:lpwstr>
  </property>
  <property fmtid="{D5CDD505-2E9C-101B-9397-08002B2CF9AE}" pid="13" name="Mendeley Recent Style Id 4_1">
    <vt:lpwstr>http://www.zotero.org/styles/freshwater-science</vt:lpwstr>
  </property>
  <property fmtid="{D5CDD505-2E9C-101B-9397-08002B2CF9AE}" pid="14" name="Mendeley Recent Style Name 4_1">
    <vt:lpwstr>Freshwater Science</vt:lpwstr>
  </property>
  <property fmtid="{D5CDD505-2E9C-101B-9397-08002B2CF9AE}" pid="15" name="Mendeley Recent Style Id 5_1">
    <vt:lpwstr>http://www.zotero.org/styles/hydrobiologia</vt:lpwstr>
  </property>
  <property fmtid="{D5CDD505-2E9C-101B-9397-08002B2CF9AE}" pid="16" name="Mendeley Recent Style Name 5_1">
    <vt:lpwstr>Hydrobiologia</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oecologia</vt:lpwstr>
  </property>
  <property fmtid="{D5CDD505-2E9C-101B-9397-08002B2CF9AE}" pid="24" name="Mendeley Recent Style Name 9_1">
    <vt:lpwstr>Oecologia</vt:lpwstr>
  </property>
  <property fmtid="{D5CDD505-2E9C-101B-9397-08002B2CF9AE}" pid="25" name="ContentTypeId">
    <vt:lpwstr>0x010100C32DBCDDD459AC4786E81789E596B9EF</vt:lpwstr>
  </property>
  <property fmtid="{D5CDD505-2E9C-101B-9397-08002B2CF9AE}" pid="26" name="ZOTERO_PREF_1">
    <vt:lpwstr>&lt;data data-version="3" zotero-version="6.0.36"&gt;&lt;session id="ToQngwxB"/&gt;&lt;style id="http://www.zotero.org/styles/functional-ecology" hasBibliography="1" bibliographyStyleHasBeenSet="1"/&gt;&lt;prefs&gt;&lt;pref name="fieldType" value="Field"/&gt;&lt;/prefs&gt;&lt;/data&gt;</vt:lpwstr>
  </property>
</Properties>
</file>